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akan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PHP :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bahkan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apa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akan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tim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r w:rsidR="000A36A0" w:rsidRPr="00A6501E">
        <w:rPr>
          <w:b w:val="0"/>
          <w:i/>
        </w:rPr>
        <w:t>Testing</w:t>
      </w:r>
      <w:r w:rsidR="000A36A0" w:rsidRPr="00A6501E">
        <w:rPr>
          <w:b w:val="0"/>
        </w:rPr>
        <w:t xml:space="preserve"> </w:t>
      </w:r>
      <w:r w:rsidR="0043380C" w:rsidRPr="00A6501E">
        <w:rPr>
          <w:b w:val="0"/>
        </w:rPr>
        <w:t>:</w:t>
      </w:r>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Planning</w:t>
      </w:r>
      <w:r w:rsidRPr="00A6501E">
        <w:rPr>
          <w:b w:val="0"/>
        </w:rPr>
        <w:t xml:space="preserve"> </w:t>
      </w:r>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akan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Design</w:t>
      </w:r>
      <w:r w:rsidRPr="00A6501E">
        <w:rPr>
          <w:b w:val="0"/>
        </w:rPr>
        <w:t xml:space="preserve"> </w:t>
      </w:r>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nama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akan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Testing</w:t>
      </w:r>
      <w:r w:rsidRPr="00A6501E">
        <w:rPr>
          <w:b w:val="0"/>
        </w:rPr>
        <w:t xml:space="preserve"> </w:t>
      </w:r>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akan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akan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prioritas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dan pengembangan berkumpul untuk memutuskan fitur apa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cerita adalah cara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Rilis awal dan sering kali dapat diterapkan dengan mudah dengan pemrogram tunggal seperti dengan tim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Tim satu orang dapat menggunakan dan menyempurnakan metafora apa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akan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w:t>
            </w:r>
            <w:r w:rsidRPr="00040E31">
              <w:rPr>
                <w:b w:val="0"/>
                <w:iCs/>
              </w:rPr>
              <w:lastRenderedPageBreak/>
              <w:t>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akan menggunakan sistem yang dibangun dialokasikan ke tim pengembangan. Pelanggan membantu memandu pengembangan </w:t>
            </w:r>
            <w:r w:rsidRPr="00081988">
              <w:rPr>
                <w:b w:val="0"/>
                <w:iCs/>
              </w:rPr>
              <w:lastRenderedPageBreak/>
              <w:t>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atau telepon mungkin akan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Setiap orang menggunakan standar pengkodean yang sama yang memudahkan untuk bekerja berpasangan dan berbagi kepemilikan semua kode. Seseorang seharusnya tidak dapat mengetahui siapa yang mengerjakan kode apa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Sebagai tim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Gb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yaitu :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ambar 3.1 berikut :</w:t>
      </w:r>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akan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kantor Kementerian Agama Prov. NTB dengan Bapak H. Toni selaku </w:t>
      </w:r>
      <w:r w:rsidRPr="00A6501E">
        <w:rPr>
          <w:b w:val="0"/>
          <w:bCs w:val="0"/>
          <w:i/>
          <w:iCs/>
        </w:rPr>
        <w:t>staff</w:t>
      </w:r>
      <w:r w:rsidRPr="00A6501E">
        <w:rPr>
          <w:b w:val="0"/>
          <w:bCs w:val="0"/>
          <w:i/>
        </w:rPr>
        <w:t xml:space="preserve"> </w:t>
      </w:r>
      <w:r w:rsidR="00631FAE" w:rsidRPr="00A6501E">
        <w:rPr>
          <w:b w:val="0"/>
          <w:bCs w:val="0"/>
        </w:rPr>
        <w:t>sub. bagian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r w:rsidR="003B1F08" w:rsidRPr="00A6501E">
        <w:rPr>
          <w:b w:val="0"/>
          <w:bCs w:val="0"/>
        </w:rPr>
        <w:t xml:space="preserve">cara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berikut :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Mendapatkan data informasi mengenai tempat ibadah yang ada di Kota Mataram seperti nama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yang akan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dengan cara</w:t>
      </w:r>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sistem yang akan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akan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54F9B9D0" w14:textId="0A78F52E" w:rsidR="001603CD" w:rsidRPr="00A6501E" w:rsidRDefault="001603CD" w:rsidP="008B575E">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p>
          <w:p w14:paraId="2DB9A63A" w14:textId="5D62972A" w:rsidR="001603CD" w:rsidRPr="00A6501E" w:rsidRDefault="001603CD" w:rsidP="00882F6E">
            <w:pPr>
              <w:pStyle w:val="Heading3"/>
              <w:tabs>
                <w:tab w:val="left" w:pos="1170"/>
              </w:tabs>
              <w:spacing w:line="360" w:lineRule="auto"/>
              <w:jc w:val="both"/>
              <w:outlineLvl w:val="2"/>
              <w:rPr>
                <w:b w:val="0"/>
                <w:bCs w:val="0"/>
              </w:rPr>
            </w:pP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cara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r w:rsidR="002270F7" w:rsidRPr="00A6501E">
              <w:rPr>
                <w:b w:val="0"/>
              </w:rPr>
              <w:t xml:space="preserve">data </w:t>
            </w:r>
            <w:r w:rsidR="00DA69A5" w:rsidRPr="00A6501E">
              <w:rPr>
                <w:b w:val="0"/>
              </w:rPr>
              <w:t xml:space="preserve"> admin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data  admin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dapat melihat daftar tempat meliputi nama tempat ibadah dan deskripsinya</w:t>
            </w:r>
          </w:p>
        </w:tc>
        <w:tc>
          <w:tcPr>
            <w:tcW w:w="2340" w:type="dxa"/>
          </w:tcPr>
          <w:p w14:paraId="312A3CDB" w14:textId="5A23D863"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data  tempat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Sebagai Super Admin, dan Admin, saya dapat mengubah  data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cara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Setelah super admin dan admin melakukan login, pada bagian menu navbar daftar tempat ibadah, super admin dan admin dapat menghapus data tempat ibadah dengan cara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nilai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akan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akan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28D8966E"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004E3F1E">
              <w:rPr>
                <w:b w:val="0"/>
                <w:bCs w:val="0"/>
              </w:rPr>
              <w:t>x`</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akan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berikut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sama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nama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3.3 :</w:t>
      </w:r>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24" w:type="dxa"/>
        <w:tblLayout w:type="fixed"/>
        <w:tblLook w:val="04A0" w:firstRow="1" w:lastRow="0" w:firstColumn="1" w:lastColumn="0" w:noHBand="0" w:noVBand="1"/>
      </w:tblPr>
      <w:tblGrid>
        <w:gridCol w:w="675"/>
        <w:gridCol w:w="1361"/>
        <w:gridCol w:w="1224"/>
        <w:gridCol w:w="3131"/>
        <w:gridCol w:w="1633"/>
      </w:tblGrid>
      <w:tr w:rsidR="00FA50F6" w:rsidRPr="00A6501E" w14:paraId="0B6A03DE" w14:textId="3B12CC7A" w:rsidTr="00596015">
        <w:trPr>
          <w:trHeight w:val="81"/>
        </w:trPr>
        <w:tc>
          <w:tcPr>
            <w:tcW w:w="675" w:type="dxa"/>
            <w:vAlign w:val="center"/>
          </w:tcPr>
          <w:p w14:paraId="704D3F22" w14:textId="77777777" w:rsidR="00FA50F6" w:rsidRPr="00A6501E" w:rsidRDefault="00FA50F6" w:rsidP="0059601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224"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3131"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596015">
        <w:trPr>
          <w:trHeight w:val="1534"/>
        </w:trPr>
        <w:tc>
          <w:tcPr>
            <w:tcW w:w="675" w:type="dxa"/>
            <w:vMerge w:val="restart"/>
            <w:vAlign w:val="center"/>
          </w:tcPr>
          <w:p w14:paraId="3306F580" w14:textId="750C30E0" w:rsidR="00596015" w:rsidRPr="00A6501E" w:rsidRDefault="00596015" w:rsidP="0059601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29B2CB65"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p>
        </w:tc>
        <w:tc>
          <w:tcPr>
            <w:tcW w:w="1224"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Mengatur jalannya data tempat ibadah yang akan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596015">
        <w:trPr>
          <w:trHeight w:val="1534"/>
        </w:trPr>
        <w:tc>
          <w:tcPr>
            <w:tcW w:w="675" w:type="dxa"/>
            <w:vMerge/>
            <w:vAlign w:val="center"/>
          </w:tcPr>
          <w:p w14:paraId="6D326773"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596015">
        <w:trPr>
          <w:trHeight w:val="1534"/>
        </w:trPr>
        <w:tc>
          <w:tcPr>
            <w:tcW w:w="675" w:type="dxa"/>
            <w:vMerge/>
            <w:vAlign w:val="center"/>
          </w:tcPr>
          <w:p w14:paraId="26A2F6DD"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3131"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596015">
        <w:trPr>
          <w:trHeight w:val="1534"/>
        </w:trPr>
        <w:tc>
          <w:tcPr>
            <w:tcW w:w="675" w:type="dxa"/>
            <w:vMerge/>
            <w:vAlign w:val="center"/>
          </w:tcPr>
          <w:p w14:paraId="7E10D0AB"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596015">
        <w:trPr>
          <w:trHeight w:val="81"/>
        </w:trPr>
        <w:tc>
          <w:tcPr>
            <w:tcW w:w="675" w:type="dxa"/>
            <w:vMerge w:val="restart"/>
            <w:vAlign w:val="center"/>
          </w:tcPr>
          <w:p w14:paraId="7492F7D2" w14:textId="6B4E882F" w:rsidR="00235ACA" w:rsidRPr="00A6501E" w:rsidRDefault="00235ACA" w:rsidP="0059601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224"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3131"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Mengatur jalannya data admin yang akan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596015">
        <w:trPr>
          <w:trHeight w:val="81"/>
        </w:trPr>
        <w:tc>
          <w:tcPr>
            <w:tcW w:w="675" w:type="dxa"/>
            <w:vMerge/>
            <w:vAlign w:val="center"/>
          </w:tcPr>
          <w:p w14:paraId="5CFAF5F6"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3131"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596015">
        <w:trPr>
          <w:trHeight w:val="81"/>
        </w:trPr>
        <w:tc>
          <w:tcPr>
            <w:tcW w:w="675" w:type="dxa"/>
            <w:vMerge/>
            <w:vAlign w:val="center"/>
          </w:tcPr>
          <w:p w14:paraId="12C89BD8"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3131"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596015">
        <w:trPr>
          <w:trHeight w:val="81"/>
        </w:trPr>
        <w:tc>
          <w:tcPr>
            <w:tcW w:w="675" w:type="dxa"/>
            <w:vMerge w:val="restart"/>
            <w:vAlign w:val="center"/>
          </w:tcPr>
          <w:p w14:paraId="12CFEB8D" w14:textId="2231A921" w:rsidR="00235ACA" w:rsidRPr="00A6501E" w:rsidRDefault="00235ACA"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224"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3131"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guna yang akan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596015">
        <w:trPr>
          <w:trHeight w:val="81"/>
        </w:trPr>
        <w:tc>
          <w:tcPr>
            <w:tcW w:w="675" w:type="dxa"/>
            <w:vMerge/>
            <w:vAlign w:val="center"/>
          </w:tcPr>
          <w:p w14:paraId="0B68BEAB" w14:textId="231ED6FD"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3131"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596015">
        <w:trPr>
          <w:trHeight w:val="81"/>
        </w:trPr>
        <w:tc>
          <w:tcPr>
            <w:tcW w:w="675" w:type="dxa"/>
            <w:vMerge/>
            <w:vAlign w:val="center"/>
          </w:tcPr>
          <w:p w14:paraId="5EB8C265" w14:textId="1AE7F6F6"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3131"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 xml:space="preserve"> </w:t>
            </w:r>
            <w:r>
              <w:rPr>
                <w:b w:val="0"/>
                <w:bCs w:val="0"/>
              </w:rPr>
              <w:t>login</w:t>
            </w:r>
          </w:p>
        </w:tc>
      </w:tr>
      <w:tr w:rsidR="00596015" w:rsidRPr="00A6501E" w14:paraId="25D726D3" w14:textId="77777777" w:rsidTr="00596015">
        <w:trPr>
          <w:trHeight w:val="81"/>
        </w:trPr>
        <w:tc>
          <w:tcPr>
            <w:tcW w:w="675" w:type="dxa"/>
            <w:vMerge w:val="restart"/>
            <w:vAlign w:val="center"/>
          </w:tcPr>
          <w:p w14:paraId="7E177046" w14:textId="52DC08A8"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224"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3131"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akan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596015">
        <w:trPr>
          <w:trHeight w:val="81"/>
        </w:trPr>
        <w:tc>
          <w:tcPr>
            <w:tcW w:w="675" w:type="dxa"/>
            <w:vMerge/>
            <w:vAlign w:val="center"/>
          </w:tcPr>
          <w:p w14:paraId="2F858377" w14:textId="2900E20D"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224"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3131"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596015">
        <w:trPr>
          <w:trHeight w:val="81"/>
        </w:trPr>
        <w:tc>
          <w:tcPr>
            <w:tcW w:w="675" w:type="dxa"/>
            <w:vMerge/>
            <w:vAlign w:val="center"/>
          </w:tcPr>
          <w:p w14:paraId="4C01EB82"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224"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ta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596015">
        <w:trPr>
          <w:trHeight w:val="81"/>
        </w:trPr>
        <w:tc>
          <w:tcPr>
            <w:tcW w:w="675" w:type="dxa"/>
            <w:vMerge/>
            <w:vAlign w:val="center"/>
          </w:tcPr>
          <w:p w14:paraId="5100A5CA"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224"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596015">
        <w:trPr>
          <w:trHeight w:val="945"/>
        </w:trPr>
        <w:tc>
          <w:tcPr>
            <w:tcW w:w="675" w:type="dxa"/>
            <w:vMerge w:val="restart"/>
            <w:vAlign w:val="center"/>
          </w:tcPr>
          <w:p w14:paraId="3CE96224" w14:textId="77777777"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224"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3131"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596015">
        <w:trPr>
          <w:trHeight w:val="945"/>
        </w:trPr>
        <w:tc>
          <w:tcPr>
            <w:tcW w:w="675" w:type="dxa"/>
            <w:vMerge/>
            <w:vAlign w:val="center"/>
          </w:tcPr>
          <w:p w14:paraId="3065C10A" w14:textId="3A884F63"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3131"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596015">
        <w:trPr>
          <w:trHeight w:val="945"/>
        </w:trPr>
        <w:tc>
          <w:tcPr>
            <w:tcW w:w="675" w:type="dxa"/>
            <w:vMerge/>
            <w:vAlign w:val="center"/>
          </w:tcPr>
          <w:p w14:paraId="6D3BAFDD" w14:textId="77777777" w:rsidR="00596015" w:rsidRDefault="00596015" w:rsidP="0059601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3131"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095CC46E"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w:t>
      </w:r>
      <w:r w:rsidRPr="00A6501E">
        <w:rPr>
          <w:b w:val="0"/>
          <w:bCs w:val="0"/>
        </w:rPr>
        <w:lastRenderedPageBreak/>
        <w:t>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_profile</w:t>
      </w:r>
      <w:r w:rsidR="00B73C60" w:rsidRPr="00A6501E">
        <w:rPr>
          <w:b w:val="0"/>
          <w:bCs w:val="0"/>
        </w:rPr>
        <w:t>”, dan “</w:t>
      </w:r>
      <w:r w:rsidR="00B73C60" w:rsidRPr="00A6501E">
        <w:rPr>
          <w:rFonts w:ascii="Courier New" w:hAnsi="Courier New" w:cs="Courier New"/>
          <w:b w:val="0"/>
          <w:bCs w:val="0"/>
          <w:sz w:val="20"/>
          <w:szCs w:val="20"/>
        </w:rPr>
        <w:t>C_</w:t>
      </w:r>
      <w:r w:rsidR="00565D8E" w:rsidRPr="00A6501E">
        <w:rPr>
          <w:rFonts w:ascii="Courier New" w:hAnsi="Courier New" w:cs="Courier New"/>
          <w:b w:val="0"/>
          <w:bCs w:val="0"/>
          <w:sz w:val="20"/>
          <w:szCs w:val="20"/>
        </w:rPr>
        <w:t>auth</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565D8E" w:rsidRPr="00A6501E">
        <w:rPr>
          <w:rFonts w:ascii="Courier New" w:hAnsi="Courier New" w:cs="Courier New"/>
          <w:b w:val="0"/>
          <w:bCs w:val="0"/>
          <w:sz w:val="20"/>
          <w:szCs w:val="20"/>
        </w:rPr>
        <w:t>auth</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w:t>
      </w:r>
      <w:r w:rsidR="00BA3F84" w:rsidRPr="00A6501E">
        <w:rPr>
          <w:b w:val="0"/>
          <w:bCs w:val="0"/>
        </w:rPr>
        <w:lastRenderedPageBreak/>
        <w:t xml:space="preserve">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akan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akan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akan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akan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akan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akan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akan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r w:rsidR="00C326E7" w:rsidRPr="00A6501E">
        <w:rPr>
          <w:b w:val="0"/>
          <w:bCs w:val="0"/>
        </w:rPr>
        <w:t>akan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akan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akan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tempat ibadah</w:t>
      </w:r>
      <w:r w:rsidR="00195C9A" w:rsidRPr="00A6501E">
        <w:rPr>
          <w:b w:val="0"/>
          <w:bCs w:val="0"/>
          <w:i/>
        </w:rPr>
        <w:t xml:space="preserve">  </w:t>
      </w:r>
      <w:r w:rsidR="00195C9A" w:rsidRPr="00A6501E">
        <w:rPr>
          <w:b w:val="0"/>
          <w:bCs w:val="0"/>
        </w:rPr>
        <w:t xml:space="preserve">pada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akan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tempat ibadah</w:t>
      </w:r>
      <w:r w:rsidRPr="00A6501E">
        <w:rPr>
          <w:b w:val="0"/>
          <w:bCs w:val="0"/>
          <w:i/>
        </w:rPr>
        <w:t xml:space="preserve">  </w:t>
      </w:r>
      <w:r w:rsidRPr="00A6501E">
        <w:rPr>
          <w:b w:val="0"/>
          <w:bCs w:val="0"/>
          <w:iCs/>
        </w:rPr>
        <w:t>yang</w:t>
      </w:r>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data terhapus, admin akan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akan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r w:rsidR="00217E46" w:rsidRPr="00A6501E">
        <w:rPr>
          <w:b w:val="0"/>
          <w:bCs w:val="0"/>
        </w:rPr>
        <w:t xml:space="preserve">akan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yang akan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akan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akan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akan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akan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akan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akan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akan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akan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akan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yang akan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kota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akan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akan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nama,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akan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589EEF10"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AD281C">
        <w:rPr>
          <w:b w:val="0"/>
          <w:bCs w:val="0"/>
        </w:rPr>
        <w:t xml:space="preserve"> dapat dilihat pada Gambar 3.30</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4659A395" w:rsidR="00804642" w:rsidRPr="00AA7957" w:rsidRDefault="007C758E" w:rsidP="00AA7957">
      <w:pPr>
        <w:pStyle w:val="Heading3"/>
        <w:tabs>
          <w:tab w:val="left" w:pos="630"/>
        </w:tabs>
        <w:spacing w:line="360" w:lineRule="auto"/>
        <w:ind w:left="0" w:firstLine="0"/>
        <w:jc w:val="center"/>
        <w:rPr>
          <w:b w:val="0"/>
          <w:bCs w:val="0"/>
        </w:rPr>
      </w:pPr>
      <w:r>
        <w:rPr>
          <w:sz w:val="22"/>
          <w:szCs w:val="22"/>
        </w:rPr>
        <w:t>Gambar 3.36</w:t>
      </w:r>
      <w:r w:rsidR="00AA7957" w:rsidRPr="00AA7957">
        <w:rPr>
          <w:b w:val="0"/>
          <w:bCs w:val="0"/>
          <w:sz w:val="22"/>
          <w:szCs w:val="22"/>
        </w:rPr>
        <w:t xml:space="preserve"> </w:t>
      </w:r>
      <w:r w:rsidR="00F72EDF">
        <w:rPr>
          <w:b w:val="0"/>
          <w:bCs w:val="0"/>
          <w:sz w:val="22"/>
          <w:szCs w:val="22"/>
        </w:rPr>
        <w:t>arsitektur sistem</w:t>
      </w:r>
    </w:p>
    <w:p w14:paraId="691B70B5" w14:textId="35EC54F1" w:rsidR="00D8749E" w:rsidRDefault="005F2DF1" w:rsidP="00D8749E">
      <w:pPr>
        <w:pStyle w:val="Heading3"/>
        <w:tabs>
          <w:tab w:val="left" w:pos="630"/>
        </w:tabs>
        <w:spacing w:line="360" w:lineRule="auto"/>
        <w:ind w:left="0" w:firstLine="0"/>
        <w:jc w:val="both"/>
        <w:rPr>
          <w:b w:val="0"/>
          <w:bCs w:val="0"/>
        </w:rPr>
      </w:pPr>
      <w:r>
        <w:rPr>
          <w:b w:val="0"/>
          <w:bCs w:val="0"/>
        </w:rPr>
        <w:tab/>
      </w:r>
      <w:r w:rsidR="007C758E">
        <w:rPr>
          <w:b w:val="0"/>
          <w:bCs w:val="0"/>
        </w:rPr>
        <w:t>Pada Gambar 3.36</w:t>
      </w:r>
      <w:r w:rsidR="00D8749E">
        <w:rPr>
          <w:b w:val="0"/>
          <w:bCs w:val="0"/>
        </w:rPr>
        <w:t xml:space="preserve"> merupakan desain arsitektur sistem yang akan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w:t>
      </w:r>
      <w:r w:rsidR="00D8749E">
        <w:rPr>
          <w:b w:val="0"/>
          <w:bCs w:val="0"/>
        </w:rPr>
        <w:lastRenderedPageBreak/>
        <w:t xml:space="preserve">jaringan internet dan langsung terhubung ke server kemudian akan mengakses 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akan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r w:rsidR="005A538C" w:rsidRPr="00A6501E">
        <w:rPr>
          <w:b w:val="0"/>
          <w:bCs w:val="0"/>
        </w:rPr>
        <w:t xml:space="preserve">akan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220EBAC0"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7C758E">
        <w:rPr>
          <w:b w:val="0"/>
          <w:bCs w:val="0"/>
        </w:rPr>
        <w:t>3.37</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390B2C13"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7C758E">
        <w:rPr>
          <w:sz w:val="22"/>
          <w:szCs w:val="22"/>
        </w:rPr>
        <w:t>37</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lastRenderedPageBreak/>
        <w:t xml:space="preserve">Pengembang menuliskan </w:t>
      </w:r>
      <w:r w:rsidRPr="00A6501E">
        <w:rPr>
          <w:b w:val="0"/>
          <w:bCs w:val="0"/>
          <w:i/>
          <w:iCs/>
        </w:rPr>
        <w:t>unit test</w:t>
      </w:r>
      <w:r w:rsidRPr="00A6501E">
        <w:rPr>
          <w:b w:val="0"/>
          <w:bCs w:val="0"/>
        </w:rPr>
        <w:t xml:space="preserve"> terlebih dahulu, sesuai spesifikasi dan 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r w:rsidR="00002D2B" w:rsidRPr="00A6501E">
        <w:rPr>
          <w:b w:val="0"/>
          <w:bCs w:val="0"/>
          <w:shd w:val="clear" w:color="auto" w:fill="FEFEFE"/>
        </w:rPr>
        <w:t xml:space="preserve">nama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maka sistem akan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w:t>
      </w:r>
      <w:proofErr w:type="gramStart"/>
      <w:r w:rsidR="00F874D6">
        <w:rPr>
          <w:b w:val="0"/>
          <w:bCs w:val="0"/>
        </w:rPr>
        <w:t xml:space="preserve">dan </w:t>
      </w:r>
      <w:r w:rsidR="0074486C">
        <w:rPr>
          <w:b w:val="0"/>
          <w:bCs w:val="0"/>
        </w:rPr>
        <w:t xml:space="preserve"> </w:t>
      </w:r>
      <w:r w:rsidR="00F874D6">
        <w:rPr>
          <w:b w:val="0"/>
          <w:bCs w:val="0"/>
        </w:rPr>
        <w:t>3.3</w:t>
      </w:r>
      <w:proofErr w:type="gramEnd"/>
      <w:r w:rsidR="00F874D6">
        <w:rPr>
          <w:b w:val="0"/>
          <w:bCs w:val="0"/>
        </w:rPr>
        <w:t xml:space="preserve">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w:t>
      </w:r>
      <w:r w:rsidR="008E784E">
        <w:rPr>
          <w:b w:val="0"/>
          <w:bCs w:val="0"/>
          <w:shd w:val="clear" w:color="auto" w:fill="FEFEFE"/>
        </w:rPr>
        <w:lastRenderedPageBreak/>
        <w:t xml:space="preserve">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cukup memanggil nama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r w:rsidR="008A0853" w:rsidRPr="00A6501E">
        <w:rPr>
          <w:b w:val="0"/>
          <w:bCs w:val="0"/>
        </w:rPr>
        <w:t>)</w:t>
      </w:r>
      <w:r w:rsidR="000B2C92" w:rsidRPr="00A6501E">
        <w:rPr>
          <w:b w:val="0"/>
          <w:bCs w:val="0"/>
        </w:rPr>
        <w:t xml:space="preserve"> </w:t>
      </w:r>
      <w:r w:rsidR="008A0853" w:rsidRPr="00A6501E">
        <w:rPr>
          <w:b w:val="0"/>
          <w:bCs w:val="0"/>
        </w:rPr>
        <w:t xml:space="preserve"> untuk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akan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r w:rsidR="00D05284" w:rsidRPr="00A6501E">
        <w:rPr>
          <w:b w:val="0"/>
          <w:bCs w:val="0"/>
        </w:rPr>
        <w:t xml:space="preserve">akan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lastRenderedPageBreak/>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Username :</w:t>
            </w:r>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kosong)</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r w:rsidRPr="00A6501E">
              <w:rPr>
                <w:b w:val="0"/>
                <w:bCs w:val="0"/>
              </w:rPr>
              <w:t>”.</w:t>
            </w:r>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Username :</w:t>
            </w:r>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macan)</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r w:rsidRPr="00A6501E">
              <w:rPr>
                <w:b w:val="0"/>
                <w:bCs w:val="0"/>
              </w:rPr>
              <w:t>”.</w:t>
            </w:r>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Username :</w:t>
            </w:r>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r w:rsidR="00FD7C31" w:rsidRPr="00A6501E">
              <w:rPr>
                <w:b w:val="0"/>
                <w:bCs w:val="0"/>
              </w:rPr>
              <w:t>kosong</w:t>
            </w:r>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r w:rsidRPr="00A6501E">
              <w:rPr>
                <w:b w:val="0"/>
                <w:bCs w:val="0"/>
              </w:rPr>
              <w:t>”.</w:t>
            </w:r>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r w:rsidRPr="00A6501E">
              <w:rPr>
                <w:b w:val="0"/>
                <w:bCs w:val="0"/>
              </w:rPr>
              <w:t>”.</w:t>
            </w:r>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akan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macan)</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r w:rsidRPr="00A6501E">
              <w:rPr>
                <w:b w:val="0"/>
                <w:bCs w:val="0"/>
              </w:rPr>
              <w:t>Username :</w:t>
            </w:r>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terisi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r w:rsidRPr="003721AC">
        <w:rPr>
          <w:b w:val="0"/>
          <w:bCs w:val="0"/>
        </w:rPr>
        <w:t xml:space="preserve">Keterangan :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08D60578" w:rsidR="00D25C55" w:rsidRDefault="00D25C55" w:rsidP="008B575E">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00B604C9">
        <w:rPr>
          <w:rFonts w:ascii="Times New Roman" w:hAnsi="Times New Roman" w:cs="Times New Roman"/>
          <w:b/>
          <w:sz w:val="24"/>
          <w:szCs w:val="24"/>
        </w:rPr>
        <w:t>si</w:t>
      </w:r>
      <w:r w:rsidR="001B7CB7">
        <w:rPr>
          <w:rFonts w:ascii="Times New Roman" w:hAnsi="Times New Roman" w:cs="Times New Roman"/>
          <w:b/>
          <w:sz w:val="24"/>
          <w:szCs w:val="24"/>
        </w:rPr>
        <w:t>stem</w:t>
      </w:r>
    </w:p>
    <w:p w14:paraId="4D533A0A" w14:textId="3A39F229" w:rsidR="001B7CB7" w:rsidRPr="008A45AC" w:rsidRDefault="008A45AC" w:rsidP="008A45AC">
      <w:pPr>
        <w:spacing w:after="0" w:line="360" w:lineRule="auto"/>
        <w:ind w:firstLine="426"/>
        <w:jc w:val="both"/>
        <w:rPr>
          <w:rFonts w:ascii="Times New Roman" w:hAnsi="Times New Roman" w:cs="Times New Roman"/>
          <w:b/>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w:t>
      </w:r>
      <w:r w:rsidR="00E9650F">
        <w:rPr>
          <w:rFonts w:ascii="Times New Roman" w:hAnsi="Times New Roman" w:cs="Times New Roman"/>
          <w:sz w:val="24"/>
          <w:szCs w:val="24"/>
        </w:rPr>
        <w:t xml:space="preserve">hasil </w:t>
      </w:r>
      <w:r w:rsidRPr="008A45AC">
        <w:rPr>
          <w:rFonts w:ascii="Times New Roman" w:hAnsi="Times New Roman" w:cs="Times New Roman"/>
          <w:sz w:val="24"/>
          <w:szCs w:val="24"/>
        </w:rPr>
        <w:t xml:space="preserve">implementasi </w:t>
      </w:r>
      <w:r w:rsidR="00E9650F">
        <w:rPr>
          <w:rFonts w:ascii="Times New Roman" w:hAnsi="Times New Roman" w:cs="Times New Roman"/>
          <w:sz w:val="24"/>
          <w:szCs w:val="24"/>
        </w:rPr>
        <w:t>(</w:t>
      </w:r>
      <w:r w:rsidR="00E9650F" w:rsidRPr="00E9650F">
        <w:rPr>
          <w:rFonts w:ascii="Times New Roman" w:hAnsi="Times New Roman" w:cs="Times New Roman"/>
          <w:i/>
          <w:sz w:val="24"/>
          <w:szCs w:val="24"/>
        </w:rPr>
        <w:t>coding</w:t>
      </w:r>
      <w:r w:rsidR="00E9650F">
        <w:rPr>
          <w:rFonts w:ascii="Times New Roman" w:hAnsi="Times New Roman" w:cs="Times New Roman"/>
          <w:sz w:val="24"/>
          <w:szCs w:val="24"/>
        </w:rPr>
        <w:t xml:space="preserve">) </w:t>
      </w:r>
      <w:r w:rsidRPr="008A45AC">
        <w:rPr>
          <w:rFonts w:ascii="Times New Roman" w:hAnsi="Times New Roman" w:cs="Times New Roman"/>
          <w:sz w:val="24"/>
          <w:szCs w:val="24"/>
        </w:rPr>
        <w:t>“</w:t>
      </w:r>
      <w:r w:rsidR="00B604C9">
        <w:rPr>
          <w:rFonts w:ascii="Times New Roman" w:hAnsi="Times New Roman" w:cs="Times New Roman"/>
          <w:sz w:val="24"/>
          <w:szCs w:val="24"/>
        </w:rPr>
        <w:t>Sistem I</w:t>
      </w:r>
      <w:r w:rsidR="00C01E37">
        <w:rPr>
          <w:rFonts w:ascii="Times New Roman" w:hAnsi="Times New Roman" w:cs="Times New Roman"/>
          <w:sz w:val="24"/>
          <w:szCs w:val="24"/>
        </w:rPr>
        <w:t>nformasi</w:t>
      </w:r>
      <w:r w:rsidR="00D276B1">
        <w:rPr>
          <w:rFonts w:ascii="Times New Roman" w:hAnsi="Times New Roman" w:cs="Times New Roman"/>
          <w:sz w:val="24"/>
          <w:szCs w:val="24"/>
        </w:rPr>
        <w:t xml:space="preserve"> Geografis Untuk Pemetaan L</w:t>
      </w:r>
      <w:r w:rsidR="00B604C9">
        <w:rPr>
          <w:rFonts w:ascii="Times New Roman" w:hAnsi="Times New Roman" w:cs="Times New Roman"/>
          <w:sz w:val="24"/>
          <w:szCs w:val="24"/>
        </w:rPr>
        <w:t xml:space="preserve">okasi Tempat Ibadah di Kota Mataram menggunakan Metode </w:t>
      </w:r>
      <w:r w:rsidR="00B604C9" w:rsidRPr="00B604C9">
        <w:rPr>
          <w:rFonts w:ascii="Times New Roman" w:hAnsi="Times New Roman" w:cs="Times New Roman"/>
          <w:i/>
          <w:sz w:val="24"/>
          <w:szCs w:val="24"/>
        </w:rPr>
        <w:t>Extreme Programming</w:t>
      </w:r>
      <w:r w:rsidRPr="008A45AC">
        <w:rPr>
          <w:rFonts w:ascii="Times New Roman" w:hAnsi="Times New Roman" w:cs="Times New Roman"/>
          <w:sz w:val="24"/>
          <w:szCs w:val="24"/>
        </w:rPr>
        <w:t xml:space="preserve">”. Implementasi yang dilakukan telah dibuat sesuai dengan perancangan yang dijabarkan pada Bab III. Pembahasan yang akan dijelaskan meliputi implementasi </w:t>
      </w:r>
      <w:r w:rsidRPr="006000EE">
        <w:rPr>
          <w:rFonts w:ascii="Times New Roman" w:hAnsi="Times New Roman" w:cs="Times New Roman"/>
          <w:i/>
          <w:sz w:val="24"/>
          <w:szCs w:val="24"/>
        </w:rPr>
        <w:t>database</w:t>
      </w:r>
      <w:r w:rsidRPr="008A45AC">
        <w:rPr>
          <w:rFonts w:ascii="Times New Roman" w:hAnsi="Times New Roman" w:cs="Times New Roman"/>
          <w:sz w:val="24"/>
          <w:szCs w:val="24"/>
        </w:rPr>
        <w:t xml:space="preserve">, implementasi </w:t>
      </w:r>
      <w:r w:rsidRPr="006000EE">
        <w:rPr>
          <w:rFonts w:ascii="Times New Roman" w:hAnsi="Times New Roman" w:cs="Times New Roman"/>
          <w:i/>
          <w:sz w:val="24"/>
          <w:szCs w:val="24"/>
        </w:rPr>
        <w:t>class</w:t>
      </w:r>
      <w:r w:rsidRPr="008A45AC">
        <w:rPr>
          <w:rFonts w:ascii="Times New Roman" w:hAnsi="Times New Roman" w:cs="Times New Roman"/>
          <w:sz w:val="24"/>
          <w:szCs w:val="24"/>
        </w:rPr>
        <w:t xml:space="preserve"> sistem dan implementasi </w:t>
      </w:r>
      <w:r w:rsidR="00D276B1">
        <w:rPr>
          <w:rFonts w:ascii="Times New Roman" w:hAnsi="Times New Roman" w:cs="Times New Roman"/>
          <w:sz w:val="24"/>
          <w:szCs w:val="24"/>
        </w:rPr>
        <w:t xml:space="preserve">prinsip kerja metode </w:t>
      </w:r>
      <w:r w:rsidR="00D276B1" w:rsidRPr="00D276B1">
        <w:rPr>
          <w:rFonts w:ascii="Times New Roman" w:hAnsi="Times New Roman" w:cs="Times New Roman"/>
          <w:i/>
          <w:sz w:val="24"/>
          <w:szCs w:val="24"/>
        </w:rPr>
        <w:t>extreme programming</w:t>
      </w:r>
      <w:r w:rsidR="00D276B1">
        <w:rPr>
          <w:rFonts w:ascii="Times New Roman" w:hAnsi="Times New Roman" w:cs="Times New Roman"/>
          <w:i/>
          <w:sz w:val="24"/>
          <w:szCs w:val="24"/>
        </w:rPr>
        <w:t>.</w:t>
      </w:r>
    </w:p>
    <w:p w14:paraId="76B986DB" w14:textId="1E396C3C" w:rsidR="006A6A45" w:rsidRPr="00020C6F" w:rsidRDefault="006A6A45"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Pr="006A6A45">
        <w:rPr>
          <w:rFonts w:ascii="Times New Roman" w:hAnsi="Times New Roman" w:cs="Times New Roman"/>
          <w:b/>
          <w:i/>
          <w:sz w:val="24"/>
          <w:szCs w:val="24"/>
        </w:rPr>
        <w:t>database</w:t>
      </w:r>
    </w:p>
    <w:p w14:paraId="2F2BFCF4" w14:textId="796E3C82" w:rsidR="00020C6F" w:rsidRDefault="00020C6F" w:rsidP="00020C6F">
      <w:pPr>
        <w:spacing w:after="0" w:line="360" w:lineRule="auto"/>
        <w:jc w:val="center"/>
        <w:rPr>
          <w:rFonts w:ascii="Times New Roman" w:hAnsi="Times New Roman" w:cs="Times New Roman"/>
          <w:b/>
          <w:sz w:val="24"/>
          <w:szCs w:val="24"/>
        </w:rPr>
      </w:pPr>
      <w:r>
        <w:rPr>
          <w:noProof/>
          <w:lang w:val="en-US"/>
        </w:rPr>
        <w:drawing>
          <wp:inline distT="0" distB="0" distL="0" distR="0" wp14:anchorId="15144170" wp14:editId="05764DDD">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21D4CA3D" w14:textId="7EF5718D" w:rsidR="00AE3CBF" w:rsidRPr="00923C3F" w:rsidRDefault="00AE3CBF" w:rsidP="00020C6F">
      <w:pPr>
        <w:spacing w:after="0" w:line="360" w:lineRule="auto"/>
        <w:jc w:val="center"/>
        <w:rPr>
          <w:rFonts w:ascii="Times New Roman" w:hAnsi="Times New Roman" w:cs="Times New Roman"/>
          <w:b/>
        </w:rPr>
      </w:pPr>
      <w:r w:rsidRPr="000E1AB2">
        <w:rPr>
          <w:rFonts w:ascii="Times New Roman" w:hAnsi="Times New Roman" w:cs="Times New Roman"/>
          <w:b/>
        </w:rPr>
        <w:t>Gambar 4.1</w:t>
      </w:r>
      <w:r w:rsidRPr="00923C3F">
        <w:rPr>
          <w:rFonts w:ascii="Times New Roman" w:hAnsi="Times New Roman" w:cs="Times New Roman"/>
        </w:rPr>
        <w:t xml:space="preserve"> </w:t>
      </w:r>
      <w:r w:rsidR="00923C3F" w:rsidRPr="00923C3F">
        <w:rPr>
          <w:rFonts w:ascii="Times New Roman" w:hAnsi="Times New Roman" w:cs="Times New Roman"/>
        </w:rPr>
        <w:t xml:space="preserve">Implementasi </w:t>
      </w:r>
      <w:r w:rsidR="00923C3F" w:rsidRPr="00E83AFF">
        <w:rPr>
          <w:rFonts w:ascii="Times New Roman" w:hAnsi="Times New Roman" w:cs="Times New Roman"/>
          <w:i/>
        </w:rPr>
        <w:t>database</w:t>
      </w:r>
      <w:r w:rsidRPr="00923C3F">
        <w:rPr>
          <w:rFonts w:ascii="Times New Roman" w:hAnsi="Times New Roman" w:cs="Times New Roman"/>
        </w:rPr>
        <w:t xml:space="preserve"> </w:t>
      </w:r>
    </w:p>
    <w:p w14:paraId="703BFABA" w14:textId="2EF149EC" w:rsidR="00020C6F" w:rsidRPr="00020C6F" w:rsidRDefault="00020C6F" w:rsidP="00055E81">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Gambar 4.1 merupakan implementasi database yang bernama “</w:t>
      </w:r>
      <w:r w:rsidR="00A91D44">
        <w:rPr>
          <w:rFonts w:ascii="Times New Roman" w:hAnsi="Times New Roman" w:cs="Times New Roman"/>
          <w:sz w:val="24"/>
          <w:szCs w:val="24"/>
        </w:rPr>
        <w:t>db_sig_rest</w:t>
      </w:r>
      <w:r w:rsidR="007D5497">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sidR="007D5497">
        <w:rPr>
          <w:rFonts w:ascii="Times New Roman" w:hAnsi="Times New Roman" w:cs="Times New Roman"/>
          <w:sz w:val="24"/>
          <w:szCs w:val="24"/>
        </w:rPr>
        <w:t>tb_</w:t>
      </w:r>
      <w:r w:rsidRPr="00020C6F">
        <w:rPr>
          <w:rFonts w:ascii="Times New Roman" w:hAnsi="Times New Roman" w:cs="Times New Roman"/>
          <w:sz w:val="24"/>
          <w:szCs w:val="24"/>
        </w:rPr>
        <w:t xml:space="preserve">admin, </w:t>
      </w:r>
      <w:r w:rsidR="007D5497">
        <w:rPr>
          <w:rFonts w:ascii="Times New Roman" w:hAnsi="Times New Roman" w:cs="Times New Roman"/>
          <w:sz w:val="24"/>
          <w:szCs w:val="24"/>
        </w:rPr>
        <w:t>tb_bidang</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jenis</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sidR="007D5497">
        <w:rPr>
          <w:rFonts w:ascii="Times New Roman" w:hAnsi="Times New Roman" w:cs="Times New Roman"/>
          <w:sz w:val="24"/>
          <w:szCs w:val="24"/>
        </w:rPr>
        <w:t>tb_ti</w:t>
      </w:r>
      <w:r w:rsidRPr="00020C6F">
        <w:rPr>
          <w:rFonts w:ascii="Times New Roman" w:hAnsi="Times New Roman" w:cs="Times New Roman"/>
          <w:sz w:val="24"/>
          <w:szCs w:val="24"/>
        </w:rPr>
        <w:t>. Berikut penjelasan dari masing masing tabel:</w:t>
      </w:r>
    </w:p>
    <w:p w14:paraId="03756F48" w14:textId="378D0173" w:rsidR="00020C6F" w:rsidRPr="00C10D98" w:rsidRDefault="00020C6F"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w:t>
      </w:r>
      <w:r w:rsidR="00FC2875">
        <w:rPr>
          <w:rFonts w:ascii="Times New Roman" w:hAnsi="Times New Roman" w:cs="Times New Roman"/>
          <w:sz w:val="24"/>
          <w:szCs w:val="24"/>
        </w:rPr>
        <w:t xml:space="preserve"> tb_admin</w:t>
      </w:r>
    </w:p>
    <w:p w14:paraId="108905C1" w14:textId="65B77BE8" w:rsidR="00C10D98" w:rsidRDefault="00C10D98" w:rsidP="009428F4">
      <w:pPr>
        <w:spacing w:after="0" w:line="360" w:lineRule="auto"/>
        <w:jc w:val="center"/>
        <w:rPr>
          <w:rFonts w:ascii="Times New Roman" w:hAnsi="Times New Roman" w:cs="Times New Roman"/>
          <w:b/>
          <w:sz w:val="24"/>
          <w:szCs w:val="24"/>
        </w:rPr>
      </w:pPr>
      <w:r>
        <w:rPr>
          <w:noProof/>
          <w:lang w:val="en-US"/>
        </w:rPr>
        <w:drawing>
          <wp:inline distT="0" distB="0" distL="0" distR="0" wp14:anchorId="4B196D90" wp14:editId="029062DC">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53DBC1E8" w14:textId="3C31BF59" w:rsidR="009428F4" w:rsidRDefault="00E83AFF" w:rsidP="009428F4">
      <w:pPr>
        <w:spacing w:after="0" w:line="360" w:lineRule="auto"/>
        <w:jc w:val="center"/>
        <w:rPr>
          <w:rFonts w:ascii="Times New Roman" w:hAnsi="Times New Roman" w:cs="Times New Roman"/>
          <w:b/>
          <w:sz w:val="24"/>
          <w:szCs w:val="24"/>
        </w:rPr>
      </w:pPr>
      <w:r w:rsidRPr="000E1AB2">
        <w:rPr>
          <w:rFonts w:ascii="Times New Roman" w:hAnsi="Times New Roman" w:cs="Times New Roman"/>
          <w:b/>
        </w:rPr>
        <w:t>Gambar 4.2</w:t>
      </w:r>
      <w:r w:rsidRPr="00923C3F">
        <w:rPr>
          <w:rFonts w:ascii="Times New Roman" w:hAnsi="Times New Roman" w:cs="Times New Roman"/>
        </w:rPr>
        <w:t xml:space="preserve"> Implementasi </w:t>
      </w:r>
      <w:r>
        <w:rPr>
          <w:rFonts w:ascii="Times New Roman" w:hAnsi="Times New Roman" w:cs="Times New Roman"/>
        </w:rPr>
        <w:t>tabel tb_admin</w:t>
      </w:r>
    </w:p>
    <w:p w14:paraId="608FCCCC" w14:textId="494EBE10" w:rsidR="009428F4" w:rsidRPr="00C10D98" w:rsidRDefault="00E83AFF" w:rsidP="00B66BB2">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2</w:t>
      </w:r>
      <w:r w:rsidR="009428F4" w:rsidRPr="003400D1">
        <w:rPr>
          <w:rFonts w:ascii="Times New Roman" w:hAnsi="Times New Roman" w:cs="Times New Roman"/>
          <w:sz w:val="24"/>
          <w:szCs w:val="24"/>
        </w:rPr>
        <w:t xml:space="preserve"> </w:t>
      </w:r>
      <w:r w:rsidR="00A107E0" w:rsidRPr="00A107E0">
        <w:rPr>
          <w:rFonts w:ascii="Times New Roman" w:hAnsi="Times New Roman" w:cs="Times New Roman"/>
          <w:sz w:val="24"/>
          <w:szCs w:val="24"/>
        </w:rPr>
        <w:t>merupakan implementasi tabel tb_admin.</w:t>
      </w:r>
      <w:r w:rsidR="00A107E0">
        <w:t xml:space="preserve"> </w:t>
      </w:r>
      <w:r w:rsidR="009428F4" w:rsidRPr="003400D1">
        <w:rPr>
          <w:rFonts w:ascii="Times New Roman" w:hAnsi="Times New Roman" w:cs="Times New Roman"/>
          <w:sz w:val="24"/>
          <w:szCs w:val="24"/>
        </w:rPr>
        <w:t>Terdapat field admin</w:t>
      </w:r>
      <w:r w:rsidR="00C93871">
        <w:rPr>
          <w:rFonts w:ascii="Times New Roman" w:hAnsi="Times New Roman" w:cs="Times New Roman"/>
          <w:sz w:val="24"/>
          <w:szCs w:val="24"/>
        </w:rPr>
        <w:t>_id</w:t>
      </w:r>
      <w:r w:rsidR="009428F4" w:rsidRPr="003400D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w:t>
      </w:r>
      <w:r w:rsidR="009428F4" w:rsidRPr="003400D1">
        <w:rPr>
          <w:rFonts w:ascii="Times New Roman" w:hAnsi="Times New Roman" w:cs="Times New Roman"/>
          <w:sz w:val="24"/>
          <w:szCs w:val="24"/>
        </w:rPr>
        <w:t>username</w:t>
      </w:r>
      <w:r w:rsidR="00C9387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password,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nama,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alamat,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bidang, dan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foto</w:t>
      </w:r>
      <w:r w:rsidR="009428F4" w:rsidRPr="003400D1">
        <w:rPr>
          <w:rFonts w:ascii="Times New Roman" w:hAnsi="Times New Roman" w:cs="Times New Roman"/>
          <w:sz w:val="24"/>
          <w:szCs w:val="24"/>
        </w:rPr>
        <w:t>.</w:t>
      </w:r>
      <w:r w:rsidR="00962344">
        <w:rPr>
          <w:rFonts w:ascii="Times New Roman" w:hAnsi="Times New Roman" w:cs="Times New Roman"/>
          <w:sz w:val="24"/>
          <w:szCs w:val="24"/>
        </w:rPr>
        <w:t xml:space="preserve"> </w:t>
      </w:r>
      <w:r w:rsidR="00962344">
        <w:rPr>
          <w:rFonts w:ascii="Times New Roman" w:hAnsi="Times New Roman" w:cs="Times New Roman"/>
          <w:sz w:val="24"/>
          <w:szCs w:val="24"/>
        </w:rPr>
        <w:tab/>
      </w:r>
    </w:p>
    <w:p w14:paraId="70580A42" w14:textId="15D10B82"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34BD055E" w14:textId="538F9224" w:rsidR="00962344" w:rsidRDefault="006E2E0C" w:rsidP="00B66BB2">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45E65342" wp14:editId="1192F3A5">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4D0C203D" w14:textId="2F5C020C" w:rsidR="00B66BB2"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3</w:t>
      </w:r>
      <w:r w:rsidRPr="00923C3F">
        <w:rPr>
          <w:rFonts w:ascii="Times New Roman" w:hAnsi="Times New Roman" w:cs="Times New Roman"/>
        </w:rPr>
        <w:t xml:space="preserve"> Implementasi </w:t>
      </w:r>
      <w:r>
        <w:rPr>
          <w:rFonts w:ascii="Times New Roman" w:hAnsi="Times New Roman" w:cs="Times New Roman"/>
        </w:rPr>
        <w:t>tabel tb_bidang</w:t>
      </w:r>
    </w:p>
    <w:p w14:paraId="691C9E4A" w14:textId="362FBCCC" w:rsidR="00962344" w:rsidRPr="00B97D71" w:rsidRDefault="000E1AB2" w:rsidP="00B97D71">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00B66BB2" w:rsidRPr="003400D1">
        <w:rPr>
          <w:rFonts w:ascii="Times New Roman" w:hAnsi="Times New Roman" w:cs="Times New Roman"/>
          <w:sz w:val="24"/>
          <w:szCs w:val="24"/>
        </w:rPr>
        <w:t xml:space="preserve"> </w:t>
      </w:r>
      <w:r w:rsidR="00B66BB2" w:rsidRPr="00A107E0">
        <w:rPr>
          <w:rFonts w:ascii="Times New Roman" w:hAnsi="Times New Roman" w:cs="Times New Roman"/>
          <w:sz w:val="24"/>
          <w:szCs w:val="24"/>
        </w:rPr>
        <w:t>merupakan implementasi tabel tb_</w:t>
      </w:r>
      <w:r w:rsidR="00D27F5E">
        <w:rPr>
          <w:rFonts w:ascii="Times New Roman" w:hAnsi="Times New Roman" w:cs="Times New Roman"/>
          <w:sz w:val="24"/>
          <w:szCs w:val="24"/>
        </w:rPr>
        <w:t>bidang</w:t>
      </w:r>
      <w:r w:rsidR="00B66BB2" w:rsidRPr="00A107E0">
        <w:rPr>
          <w:rFonts w:ascii="Times New Roman" w:hAnsi="Times New Roman" w:cs="Times New Roman"/>
          <w:sz w:val="24"/>
          <w:szCs w:val="24"/>
        </w:rPr>
        <w:t>.</w:t>
      </w:r>
      <w:r w:rsidR="00B66BB2">
        <w:t xml:space="preserve"> </w:t>
      </w:r>
      <w:r w:rsidR="00B66BB2" w:rsidRPr="003400D1">
        <w:rPr>
          <w:rFonts w:ascii="Times New Roman" w:hAnsi="Times New Roman" w:cs="Times New Roman"/>
          <w:sz w:val="24"/>
          <w:szCs w:val="24"/>
        </w:rPr>
        <w:t xml:space="preserve">Terdapat field </w:t>
      </w:r>
      <w:r w:rsidR="00B66BB2">
        <w:rPr>
          <w:rFonts w:ascii="Times New Roman" w:hAnsi="Times New Roman" w:cs="Times New Roman"/>
          <w:sz w:val="24"/>
          <w:szCs w:val="24"/>
        </w:rPr>
        <w:t>bidang_id</w:t>
      </w:r>
      <w:r w:rsidR="00B66BB2" w:rsidRPr="003400D1">
        <w:rPr>
          <w:rFonts w:ascii="Times New Roman" w:hAnsi="Times New Roman" w:cs="Times New Roman"/>
          <w:sz w:val="24"/>
          <w:szCs w:val="24"/>
        </w:rPr>
        <w:t xml:space="preserve">, </w:t>
      </w:r>
      <w:r w:rsidR="00B66BB2">
        <w:rPr>
          <w:rFonts w:ascii="Times New Roman" w:hAnsi="Times New Roman" w:cs="Times New Roman"/>
          <w:sz w:val="24"/>
          <w:szCs w:val="24"/>
        </w:rPr>
        <w:t>bidang_nama, dan bidang_role</w:t>
      </w:r>
      <w:r w:rsidR="00B66BB2" w:rsidRPr="003400D1">
        <w:rPr>
          <w:rFonts w:ascii="Times New Roman" w:hAnsi="Times New Roman" w:cs="Times New Roman"/>
          <w:sz w:val="24"/>
          <w:szCs w:val="24"/>
        </w:rPr>
        <w:t>.</w:t>
      </w:r>
    </w:p>
    <w:p w14:paraId="50C7A350" w14:textId="41DA14AB"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4AA01E9" w14:textId="19183CC3"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1DFB4A5" wp14:editId="66F4B5B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603092E3" w14:textId="3E33953E" w:rsidR="00B97D71"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4</w:t>
      </w:r>
      <w:r w:rsidRPr="00923C3F">
        <w:rPr>
          <w:rFonts w:ascii="Times New Roman" w:hAnsi="Times New Roman" w:cs="Times New Roman"/>
        </w:rPr>
        <w:t xml:space="preserve"> Implementasi </w:t>
      </w:r>
      <w:r>
        <w:rPr>
          <w:rFonts w:ascii="Times New Roman" w:hAnsi="Times New Roman" w:cs="Times New Roman"/>
        </w:rPr>
        <w:t>tabel tb_jenis</w:t>
      </w:r>
    </w:p>
    <w:p w14:paraId="2C5F5445" w14:textId="50D10009" w:rsidR="00B97D71" w:rsidRPr="00962344" w:rsidRDefault="000E1AB2" w:rsidP="00D27F5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00B97D71" w:rsidRPr="003400D1">
        <w:rPr>
          <w:rFonts w:ascii="Times New Roman" w:hAnsi="Times New Roman" w:cs="Times New Roman"/>
          <w:sz w:val="24"/>
          <w:szCs w:val="24"/>
        </w:rPr>
        <w:t xml:space="preserve"> </w:t>
      </w:r>
      <w:r w:rsidR="00B97D71"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jenis</w:t>
      </w:r>
      <w:r w:rsidR="00B97D71" w:rsidRPr="00A107E0">
        <w:rPr>
          <w:rFonts w:ascii="Times New Roman" w:hAnsi="Times New Roman" w:cs="Times New Roman"/>
          <w:sz w:val="24"/>
          <w:szCs w:val="24"/>
        </w:rPr>
        <w:t>.</w:t>
      </w:r>
      <w:r w:rsidR="00B97D71">
        <w:t xml:space="preserve"> </w:t>
      </w:r>
      <w:r w:rsidR="00B97D71" w:rsidRPr="003400D1">
        <w:rPr>
          <w:rFonts w:ascii="Times New Roman" w:hAnsi="Times New Roman" w:cs="Times New Roman"/>
          <w:sz w:val="24"/>
          <w:szCs w:val="24"/>
        </w:rPr>
        <w:t xml:space="preserve">Terdapat field </w:t>
      </w:r>
      <w:r w:rsidR="00B97D71">
        <w:rPr>
          <w:rFonts w:ascii="Times New Roman" w:hAnsi="Times New Roman" w:cs="Times New Roman"/>
          <w:sz w:val="24"/>
          <w:szCs w:val="24"/>
        </w:rPr>
        <w:t>bidang_id</w:t>
      </w:r>
      <w:r w:rsidR="00B97D71" w:rsidRPr="003400D1">
        <w:rPr>
          <w:rFonts w:ascii="Times New Roman" w:hAnsi="Times New Roman" w:cs="Times New Roman"/>
          <w:sz w:val="24"/>
          <w:szCs w:val="24"/>
        </w:rPr>
        <w:t xml:space="preserve">, </w:t>
      </w:r>
      <w:r w:rsidR="00B97D71">
        <w:rPr>
          <w:rFonts w:ascii="Times New Roman" w:hAnsi="Times New Roman" w:cs="Times New Roman"/>
          <w:sz w:val="24"/>
          <w:szCs w:val="24"/>
        </w:rPr>
        <w:t>bidang_nama, dan bidang_role</w:t>
      </w:r>
      <w:r w:rsidR="00B97D71" w:rsidRPr="003400D1">
        <w:rPr>
          <w:rFonts w:ascii="Times New Roman" w:hAnsi="Times New Roman" w:cs="Times New Roman"/>
          <w:sz w:val="24"/>
          <w:szCs w:val="24"/>
        </w:rPr>
        <w:t>.</w:t>
      </w:r>
    </w:p>
    <w:p w14:paraId="23551AEE" w14:textId="03B7664C"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453C4A64" w14:textId="5E8930A2"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01BA72B" wp14:editId="4A009309">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3B9976AE" w14:textId="3C297283" w:rsidR="00B7083F" w:rsidRDefault="000E1AB2" w:rsidP="00B7083F">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5</w:t>
      </w:r>
      <w:r w:rsidRPr="00923C3F">
        <w:rPr>
          <w:rFonts w:ascii="Times New Roman" w:hAnsi="Times New Roman" w:cs="Times New Roman"/>
        </w:rPr>
        <w:t xml:space="preserve"> Implementasi </w:t>
      </w:r>
      <w:r>
        <w:rPr>
          <w:rFonts w:ascii="Times New Roman" w:hAnsi="Times New Roman" w:cs="Times New Roman"/>
        </w:rPr>
        <w:t>tabel tb_kabupaten</w:t>
      </w:r>
    </w:p>
    <w:p w14:paraId="6F12B43D" w14:textId="28AD437E" w:rsidR="00B7083F" w:rsidRPr="00962344"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5</w:t>
      </w:r>
      <w:r w:rsidR="00B7083F" w:rsidRPr="003400D1">
        <w:rPr>
          <w:rFonts w:ascii="Times New Roman" w:hAnsi="Times New Roman" w:cs="Times New Roman"/>
          <w:sz w:val="24"/>
          <w:szCs w:val="24"/>
        </w:rPr>
        <w:t xml:space="preserve"> </w:t>
      </w:r>
      <w:r w:rsidR="00B7083F" w:rsidRPr="00A107E0">
        <w:rPr>
          <w:rFonts w:ascii="Times New Roman" w:hAnsi="Times New Roman" w:cs="Times New Roman"/>
          <w:sz w:val="24"/>
          <w:szCs w:val="24"/>
        </w:rPr>
        <w:t>merupakan implementasi tabel tb_</w:t>
      </w:r>
      <w:r w:rsidR="009E5FBF">
        <w:rPr>
          <w:rFonts w:ascii="Times New Roman" w:hAnsi="Times New Roman" w:cs="Times New Roman"/>
          <w:sz w:val="24"/>
          <w:szCs w:val="24"/>
        </w:rPr>
        <w:t>kabupaten</w:t>
      </w:r>
      <w:r w:rsidR="00B7083F" w:rsidRPr="00A107E0">
        <w:rPr>
          <w:rFonts w:ascii="Times New Roman" w:hAnsi="Times New Roman" w:cs="Times New Roman"/>
          <w:sz w:val="24"/>
          <w:szCs w:val="24"/>
        </w:rPr>
        <w:t>.</w:t>
      </w:r>
      <w:r w:rsidR="00B7083F">
        <w:t xml:space="preserve"> </w:t>
      </w:r>
      <w:r w:rsidR="00B7083F" w:rsidRPr="003400D1">
        <w:rPr>
          <w:rFonts w:ascii="Times New Roman" w:hAnsi="Times New Roman" w:cs="Times New Roman"/>
          <w:sz w:val="24"/>
          <w:szCs w:val="24"/>
        </w:rPr>
        <w:t xml:space="preserve">Terdapat field </w:t>
      </w:r>
      <w:r w:rsidR="009E5FBF">
        <w:rPr>
          <w:rFonts w:ascii="Times New Roman" w:hAnsi="Times New Roman" w:cs="Times New Roman"/>
          <w:sz w:val="24"/>
          <w:szCs w:val="24"/>
        </w:rPr>
        <w:t>kab_</w:t>
      </w:r>
      <w:r w:rsidR="00B7083F">
        <w:rPr>
          <w:rFonts w:ascii="Times New Roman" w:hAnsi="Times New Roman" w:cs="Times New Roman"/>
          <w:sz w:val="24"/>
          <w:szCs w:val="24"/>
        </w:rPr>
        <w:t>id</w:t>
      </w:r>
      <w:r w:rsidR="00B7083F" w:rsidRPr="003400D1">
        <w:rPr>
          <w:rFonts w:ascii="Times New Roman" w:hAnsi="Times New Roman" w:cs="Times New Roman"/>
          <w:sz w:val="24"/>
          <w:szCs w:val="24"/>
        </w:rPr>
        <w:t xml:space="preserve">, </w:t>
      </w:r>
      <w:r w:rsidR="009E5FBF">
        <w:rPr>
          <w:rFonts w:ascii="Times New Roman" w:hAnsi="Times New Roman" w:cs="Times New Roman"/>
          <w:sz w:val="24"/>
          <w:szCs w:val="24"/>
        </w:rPr>
        <w:t>kab_</w:t>
      </w:r>
      <w:r w:rsidR="00B7083F">
        <w:rPr>
          <w:rFonts w:ascii="Times New Roman" w:hAnsi="Times New Roman" w:cs="Times New Roman"/>
          <w:sz w:val="24"/>
          <w:szCs w:val="24"/>
        </w:rPr>
        <w:t xml:space="preserve">nama, </w:t>
      </w:r>
      <w:r w:rsidR="009E5FBF">
        <w:rPr>
          <w:rFonts w:ascii="Times New Roman" w:hAnsi="Times New Roman" w:cs="Times New Roman"/>
          <w:sz w:val="24"/>
          <w:szCs w:val="24"/>
        </w:rPr>
        <w:t xml:space="preserve">kab_latitude </w:t>
      </w:r>
      <w:r w:rsidR="00B7083F">
        <w:rPr>
          <w:rFonts w:ascii="Times New Roman" w:hAnsi="Times New Roman" w:cs="Times New Roman"/>
          <w:sz w:val="24"/>
          <w:szCs w:val="24"/>
        </w:rPr>
        <w:t xml:space="preserve">dan </w:t>
      </w:r>
      <w:r w:rsidR="009E5FBF">
        <w:rPr>
          <w:rFonts w:ascii="Times New Roman" w:hAnsi="Times New Roman" w:cs="Times New Roman"/>
          <w:sz w:val="24"/>
          <w:szCs w:val="24"/>
        </w:rPr>
        <w:t>kab_longitude</w:t>
      </w:r>
      <w:r w:rsidR="00B7083F" w:rsidRPr="003400D1">
        <w:rPr>
          <w:rFonts w:ascii="Times New Roman" w:hAnsi="Times New Roman" w:cs="Times New Roman"/>
          <w:sz w:val="24"/>
          <w:szCs w:val="24"/>
        </w:rPr>
        <w:t>.</w:t>
      </w:r>
    </w:p>
    <w:p w14:paraId="75C78E9F" w14:textId="5911BF45" w:rsidR="00FC2875" w:rsidRPr="009031D8"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3483B682" w14:textId="5D0A039A" w:rsidR="009031D8" w:rsidRDefault="009031D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43925D3" wp14:editId="6BD107E5">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9EB74F4" w14:textId="5037AA75" w:rsidR="00361075" w:rsidRDefault="000E1AB2" w:rsidP="00361075">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6</w:t>
      </w:r>
      <w:r w:rsidRPr="00923C3F">
        <w:rPr>
          <w:rFonts w:ascii="Times New Roman" w:hAnsi="Times New Roman" w:cs="Times New Roman"/>
        </w:rPr>
        <w:t xml:space="preserve"> Implementasi </w:t>
      </w:r>
      <w:r>
        <w:rPr>
          <w:rFonts w:ascii="Times New Roman" w:hAnsi="Times New Roman" w:cs="Times New Roman"/>
        </w:rPr>
        <w:t>tabel tb_kecamatan</w:t>
      </w:r>
    </w:p>
    <w:p w14:paraId="75F59895" w14:textId="601FEA13" w:rsidR="00361075" w:rsidRPr="009031D8"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6</w:t>
      </w:r>
      <w:r w:rsidR="00361075" w:rsidRPr="003400D1">
        <w:rPr>
          <w:rFonts w:ascii="Times New Roman" w:hAnsi="Times New Roman" w:cs="Times New Roman"/>
          <w:sz w:val="24"/>
          <w:szCs w:val="24"/>
        </w:rPr>
        <w:t xml:space="preserve"> </w:t>
      </w:r>
      <w:r w:rsidR="00361075"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kecamatan</w:t>
      </w:r>
      <w:r w:rsidR="00361075" w:rsidRPr="00A107E0">
        <w:rPr>
          <w:rFonts w:ascii="Times New Roman" w:hAnsi="Times New Roman" w:cs="Times New Roman"/>
          <w:sz w:val="24"/>
          <w:szCs w:val="24"/>
        </w:rPr>
        <w:t>.</w:t>
      </w:r>
      <w:r w:rsidR="00361075">
        <w:t xml:space="preserve"> </w:t>
      </w:r>
      <w:r w:rsidR="00361075" w:rsidRPr="003400D1">
        <w:rPr>
          <w:rFonts w:ascii="Times New Roman" w:hAnsi="Times New Roman" w:cs="Times New Roman"/>
          <w:sz w:val="24"/>
          <w:szCs w:val="24"/>
        </w:rPr>
        <w:t xml:space="preserve">Terdapat field </w:t>
      </w:r>
      <w:r w:rsidR="007C1710">
        <w:rPr>
          <w:rFonts w:ascii="Times New Roman" w:hAnsi="Times New Roman" w:cs="Times New Roman"/>
          <w:sz w:val="24"/>
          <w:szCs w:val="24"/>
        </w:rPr>
        <w:t>kec</w:t>
      </w:r>
      <w:r w:rsidR="00361075">
        <w:rPr>
          <w:rFonts w:ascii="Times New Roman" w:hAnsi="Times New Roman" w:cs="Times New Roman"/>
          <w:sz w:val="24"/>
          <w:szCs w:val="24"/>
        </w:rPr>
        <w:t>_id</w:t>
      </w:r>
      <w:r w:rsidR="00361075" w:rsidRPr="003400D1">
        <w:rPr>
          <w:rFonts w:ascii="Times New Roman" w:hAnsi="Times New Roman" w:cs="Times New Roman"/>
          <w:sz w:val="24"/>
          <w:szCs w:val="24"/>
        </w:rPr>
        <w:t xml:space="preserve">, </w:t>
      </w:r>
      <w:r w:rsidR="007C1710">
        <w:rPr>
          <w:rFonts w:ascii="Times New Roman" w:hAnsi="Times New Roman" w:cs="Times New Roman"/>
          <w:sz w:val="24"/>
          <w:szCs w:val="24"/>
        </w:rPr>
        <w:t>kec_</w:t>
      </w:r>
      <w:r w:rsidR="00361075">
        <w:rPr>
          <w:rFonts w:ascii="Times New Roman" w:hAnsi="Times New Roman" w:cs="Times New Roman"/>
          <w:sz w:val="24"/>
          <w:szCs w:val="24"/>
        </w:rPr>
        <w:t xml:space="preserve">nama, dan </w:t>
      </w:r>
      <w:r w:rsidR="007C1710">
        <w:rPr>
          <w:rFonts w:ascii="Times New Roman" w:hAnsi="Times New Roman" w:cs="Times New Roman"/>
          <w:sz w:val="24"/>
          <w:szCs w:val="24"/>
        </w:rPr>
        <w:t>id_kab</w:t>
      </w:r>
      <w:r w:rsidR="00FB6F1E">
        <w:rPr>
          <w:rFonts w:ascii="Times New Roman" w:hAnsi="Times New Roman" w:cs="Times New Roman"/>
          <w:sz w:val="24"/>
          <w:szCs w:val="24"/>
        </w:rPr>
        <w:t>.</w:t>
      </w:r>
    </w:p>
    <w:p w14:paraId="58504329" w14:textId="579C9807" w:rsidR="00EE438A" w:rsidRPr="00C10D98" w:rsidRDefault="00EE438A"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3B3E12AD" w14:textId="4C4E2471" w:rsidR="00C10D98" w:rsidRDefault="00C10D9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CD8E940" wp14:editId="6DFE751A">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7DF87F36" w14:textId="47234810" w:rsidR="00FB6F1E" w:rsidRDefault="000E1AB2" w:rsidP="00FB6F1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7</w:t>
      </w:r>
      <w:r w:rsidRPr="00923C3F">
        <w:rPr>
          <w:rFonts w:ascii="Times New Roman" w:hAnsi="Times New Roman" w:cs="Times New Roman"/>
        </w:rPr>
        <w:t xml:space="preserve"> Implementasi </w:t>
      </w:r>
      <w:r>
        <w:rPr>
          <w:rFonts w:ascii="Times New Roman" w:hAnsi="Times New Roman" w:cs="Times New Roman"/>
        </w:rPr>
        <w:t>tabel tb_ti</w:t>
      </w:r>
    </w:p>
    <w:p w14:paraId="1932294B" w14:textId="24B7B0F6" w:rsidR="00FB6F1E" w:rsidRPr="00C10D98" w:rsidRDefault="000E1AB2" w:rsidP="00FB6F1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7</w:t>
      </w:r>
      <w:r w:rsidR="00FB6F1E" w:rsidRPr="003400D1">
        <w:rPr>
          <w:rFonts w:ascii="Times New Roman" w:hAnsi="Times New Roman" w:cs="Times New Roman"/>
          <w:sz w:val="24"/>
          <w:szCs w:val="24"/>
        </w:rPr>
        <w:t xml:space="preserve"> </w:t>
      </w:r>
      <w:r w:rsidR="00FB6F1E" w:rsidRPr="00A107E0">
        <w:rPr>
          <w:rFonts w:ascii="Times New Roman" w:hAnsi="Times New Roman" w:cs="Times New Roman"/>
          <w:sz w:val="24"/>
          <w:szCs w:val="24"/>
        </w:rPr>
        <w:t>merupakan implementasi tabel tb_</w:t>
      </w:r>
      <w:r w:rsidR="00FB6F1E">
        <w:rPr>
          <w:rFonts w:ascii="Times New Roman" w:hAnsi="Times New Roman" w:cs="Times New Roman"/>
          <w:sz w:val="24"/>
          <w:szCs w:val="24"/>
        </w:rPr>
        <w:t>ti</w:t>
      </w:r>
      <w:r w:rsidR="00FB6F1E" w:rsidRPr="00A107E0">
        <w:rPr>
          <w:rFonts w:ascii="Times New Roman" w:hAnsi="Times New Roman" w:cs="Times New Roman"/>
          <w:sz w:val="24"/>
          <w:szCs w:val="24"/>
        </w:rPr>
        <w:t>.</w:t>
      </w:r>
      <w:r w:rsidR="00FB6F1E">
        <w:t xml:space="preserve"> </w:t>
      </w:r>
      <w:r w:rsidR="00FB6F1E" w:rsidRPr="003400D1">
        <w:rPr>
          <w:rFonts w:ascii="Times New Roman" w:hAnsi="Times New Roman" w:cs="Times New Roman"/>
          <w:sz w:val="24"/>
          <w:szCs w:val="24"/>
        </w:rPr>
        <w:t xml:space="preserve">Terdapat field </w:t>
      </w:r>
      <w:r w:rsidR="00FB6F1E">
        <w:rPr>
          <w:rFonts w:ascii="Times New Roman" w:hAnsi="Times New Roman" w:cs="Times New Roman"/>
          <w:sz w:val="24"/>
          <w:szCs w:val="24"/>
        </w:rPr>
        <w:t>ti_id</w:t>
      </w:r>
      <w:r w:rsidR="00FB6F1E" w:rsidRPr="003400D1">
        <w:rPr>
          <w:rFonts w:ascii="Times New Roman" w:hAnsi="Times New Roman" w:cs="Times New Roman"/>
          <w:sz w:val="24"/>
          <w:szCs w:val="24"/>
        </w:rPr>
        <w:t xml:space="preserve">, </w:t>
      </w:r>
      <w:r w:rsidR="00FB6F1E">
        <w:rPr>
          <w:rFonts w:ascii="Times New Roman" w:hAnsi="Times New Roman" w:cs="Times New Roman"/>
          <w:sz w:val="24"/>
          <w:szCs w:val="24"/>
        </w:rPr>
        <w:t xml:space="preserve">ti_jenis, ti_tipologi, ti_nama, ti_alamat </w:t>
      </w:r>
      <w:r w:rsidR="00FB6F1E" w:rsidRPr="00FB6F1E">
        <w:rPr>
          <w:rFonts w:ascii="Times New Roman" w:hAnsi="Times New Roman" w:cs="Times New Roman"/>
          <w:sz w:val="24"/>
          <w:szCs w:val="24"/>
        </w:rPr>
        <w:t>dan lainn</w:t>
      </w:r>
      <w:r w:rsidR="00515A4D">
        <w:rPr>
          <w:rFonts w:ascii="Times New Roman" w:hAnsi="Times New Roman" w:cs="Times New Roman"/>
          <w:sz w:val="24"/>
          <w:szCs w:val="24"/>
        </w:rPr>
        <w:t>ya dapat dilihat pada Gambar 4.7</w:t>
      </w:r>
      <w:r w:rsidR="00FB6F1E" w:rsidRPr="00FB6F1E">
        <w:rPr>
          <w:rFonts w:ascii="Times New Roman" w:hAnsi="Times New Roman" w:cs="Times New Roman"/>
          <w:sz w:val="24"/>
          <w:szCs w:val="24"/>
        </w:rPr>
        <w:t>.</w:t>
      </w:r>
    </w:p>
    <w:p w14:paraId="4AB5883F" w14:textId="64CD8EC1" w:rsidR="003D4435" w:rsidRPr="003D4435" w:rsidRDefault="006A6A45" w:rsidP="003D4435">
      <w:pPr>
        <w:pStyle w:val="ListParagraph"/>
        <w:numPr>
          <w:ilvl w:val="0"/>
          <w:numId w:val="40"/>
        </w:numPr>
        <w:spacing w:after="0" w:line="360" w:lineRule="auto"/>
        <w:ind w:left="360"/>
        <w:rPr>
          <w:rFonts w:ascii="Times New Roman" w:hAnsi="Times New Roman" w:cs="Times New Roman"/>
          <w:b/>
          <w:sz w:val="24"/>
          <w:szCs w:val="24"/>
        </w:rPr>
      </w:pPr>
      <w:r w:rsidRPr="00076D91">
        <w:rPr>
          <w:rFonts w:ascii="Times New Roman" w:hAnsi="Times New Roman" w:cs="Times New Roman"/>
          <w:b/>
          <w:sz w:val="24"/>
          <w:szCs w:val="24"/>
        </w:rPr>
        <w:t xml:space="preserve">Implementasi </w:t>
      </w:r>
      <w:r w:rsidR="003D4435" w:rsidRPr="003D4435">
        <w:rPr>
          <w:rFonts w:ascii="Times New Roman" w:hAnsi="Times New Roman" w:cs="Times New Roman"/>
          <w:b/>
          <w:sz w:val="24"/>
          <w:szCs w:val="24"/>
        </w:rPr>
        <w:t>API</w:t>
      </w:r>
    </w:p>
    <w:p w14:paraId="707B59E1" w14:textId="77777777" w:rsidR="00620C74" w:rsidRDefault="003D4435" w:rsidP="003D4435">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00620C74">
        <w:rPr>
          <w:rFonts w:ascii="Times New Roman" w:hAnsi="Times New Roman" w:cs="Times New Roman"/>
          <w:sz w:val="24"/>
          <w:szCs w:val="24"/>
        </w:rPr>
        <w:t xml:space="preserve">controller dan model dalam pembuatannya. API ini bertujuan </w:t>
      </w:r>
      <w:r>
        <w:rPr>
          <w:rFonts w:ascii="Times New Roman" w:hAnsi="Times New Roman" w:cs="Times New Roman"/>
          <w:sz w:val="24"/>
          <w:szCs w:val="24"/>
        </w:rPr>
        <w:t xml:space="preserve">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7F4133F8" w14:textId="37C49107" w:rsidR="003D35CC" w:rsidRDefault="00620C74" w:rsidP="003D35C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w:t>
      </w:r>
      <w:r w:rsidR="00B34100">
        <w:rPr>
          <w:rFonts w:ascii="Times New Roman" w:hAnsi="Times New Roman" w:cs="Times New Roman"/>
          <w:i/>
          <w:sz w:val="24"/>
          <w:szCs w:val="24"/>
        </w:rPr>
        <w:t xml:space="preserve"> </w:t>
      </w:r>
      <w:r w:rsidR="00B34100">
        <w:rPr>
          <w:rFonts w:ascii="Times New Roman" w:hAnsi="Times New Roman" w:cs="Times New Roman"/>
          <w:sz w:val="24"/>
          <w:szCs w:val="24"/>
        </w:rPr>
        <w:t xml:space="preserve">yang digunakan untuk </w:t>
      </w:r>
      <w:r w:rsidR="00B34100" w:rsidRPr="00B34100">
        <w:rPr>
          <w:rFonts w:ascii="Times New Roman" w:hAnsi="Times New Roman" w:cs="Times New Roman"/>
          <w:i/>
          <w:sz w:val="24"/>
          <w:szCs w:val="24"/>
        </w:rPr>
        <w:t>interface</w:t>
      </w:r>
      <w:r w:rsidR="00B34100">
        <w:rPr>
          <w:rFonts w:ascii="Times New Roman" w:hAnsi="Times New Roman" w:cs="Times New Roman"/>
          <w:sz w:val="24"/>
          <w:szCs w:val="24"/>
        </w:rPr>
        <w:t xml:space="preserve"> </w:t>
      </w:r>
      <w:r w:rsidR="003D35CC">
        <w:rPr>
          <w:rFonts w:ascii="Times New Roman" w:hAnsi="Times New Roman" w:cs="Times New Roman"/>
          <w:sz w:val="24"/>
          <w:szCs w:val="24"/>
        </w:rPr>
        <w:t xml:space="preserve">agar terhubung dengan </w:t>
      </w:r>
      <w:r w:rsidR="003D35CC" w:rsidRPr="003D35CC">
        <w:rPr>
          <w:rFonts w:ascii="Times New Roman" w:hAnsi="Times New Roman" w:cs="Times New Roman"/>
          <w:i/>
          <w:sz w:val="24"/>
          <w:szCs w:val="24"/>
        </w:rPr>
        <w:t>class</w:t>
      </w:r>
      <w:r w:rsidR="003D35CC">
        <w:rPr>
          <w:rFonts w:ascii="Times New Roman" w:hAnsi="Times New Roman" w:cs="Times New Roman"/>
          <w:sz w:val="24"/>
          <w:szCs w:val="24"/>
        </w:rPr>
        <w:t xml:space="preserve"> model APInya.</w:t>
      </w:r>
      <w:bookmarkStart w:id="8" w:name="_Ref46032425"/>
      <w:bookmarkStart w:id="9" w:name="_Ref46032437"/>
    </w:p>
    <w:p w14:paraId="34915FC1"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88"/>
        </w:rPr>
        <w:t>public</w:t>
      </w:r>
      <w:r>
        <w:rPr>
          <w:color w:val="000000"/>
        </w:rPr>
        <w:t> </w:t>
      </w:r>
      <w:r>
        <w:rPr>
          <w:color w:val="000088"/>
        </w:rPr>
        <w:t>function</w:t>
      </w:r>
      <w:r>
        <w:rPr>
          <w:color w:val="000000"/>
        </w:rPr>
        <w:t> index_get</w:t>
      </w:r>
      <w:r>
        <w:rPr>
          <w:color w:val="666600"/>
        </w:rPr>
        <w:t>()</w:t>
      </w:r>
    </w:p>
    <w:p w14:paraId="481342F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25FC94A9"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65DFE13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58CF382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20A9BC6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AACC66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41435BB8"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lastRenderedPageBreak/>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50226B93"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5385B60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4BA5EDC9"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37A0026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88"/>
        </w:rPr>
        <w:t>else</w:t>
      </w:r>
      <w:r>
        <w:rPr>
          <w:color w:val="666600"/>
        </w:rPr>
        <w:t>{</w:t>
      </w:r>
    </w:p>
    <w:p w14:paraId="1089D13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122CC92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5B2CEB20"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6545194B"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26E836F4"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3590E6E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this</w:t>
      </w:r>
      <w:r>
        <w:rPr>
          <w:color w:val="666600"/>
        </w:rPr>
        <w:t>-&gt;</w:t>
      </w:r>
      <w:r>
        <w:rPr>
          <w:color w:val="000000"/>
        </w:rPr>
        <w:t>response</w:t>
      </w:r>
      <w:r>
        <w:rPr>
          <w:color w:val="666600"/>
        </w:rPr>
        <w:t>([</w:t>
      </w:r>
    </w:p>
    <w:p w14:paraId="12F7624C"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3782B56F"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data'</w:t>
      </w:r>
      <w:r>
        <w:rPr>
          <w:color w:val="000000"/>
        </w:rPr>
        <w:t> </w:t>
      </w:r>
      <w:r>
        <w:rPr>
          <w:color w:val="666600"/>
        </w:rPr>
        <w:t>=&gt;</w:t>
      </w:r>
      <w:r>
        <w:rPr>
          <w:color w:val="000000"/>
        </w:rPr>
        <w:t> $v_tempat_ibadah</w:t>
      </w:r>
    </w:p>
    <w:p w14:paraId="2C77232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718CD2CE"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88"/>
        </w:rPr>
        <w:t>else</w:t>
      </w:r>
      <w:r>
        <w:rPr>
          <w:color w:val="000000"/>
        </w:rPr>
        <w:t> </w:t>
      </w:r>
      <w:r>
        <w:rPr>
          <w:color w:val="666600"/>
        </w:rPr>
        <w:t>{</w:t>
      </w:r>
    </w:p>
    <w:p w14:paraId="42800CC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this</w:t>
      </w:r>
      <w:r>
        <w:rPr>
          <w:color w:val="666600"/>
        </w:rPr>
        <w:t>-&gt;</w:t>
      </w:r>
      <w:r>
        <w:rPr>
          <w:color w:val="000000"/>
        </w:rPr>
        <w:t>response</w:t>
      </w:r>
      <w:r>
        <w:rPr>
          <w:color w:val="666600"/>
        </w:rPr>
        <w:t>([</w:t>
      </w:r>
    </w:p>
    <w:p w14:paraId="45778736"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158AF6B1"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0F269023"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55744C28"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699A724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09284B33" w14:textId="651EB5CE" w:rsidR="00620C74" w:rsidRPr="007F3EBF" w:rsidRDefault="003D35CC" w:rsidP="003D35CC">
      <w:pPr>
        <w:spacing w:after="0" w:line="360" w:lineRule="auto"/>
        <w:ind w:left="426"/>
        <w:jc w:val="center"/>
        <w:rPr>
          <w:rFonts w:ascii="Times New Roman" w:hAnsi="Times New Roman" w:cs="Times New Roman"/>
          <w:sz w:val="24"/>
          <w:szCs w:val="24"/>
        </w:rPr>
      </w:pPr>
      <w:r>
        <w:rPr>
          <w:color w:val="000000"/>
        </w:rPr>
        <w:t> </w:t>
      </w:r>
      <w:r w:rsidR="007F3EBF" w:rsidRPr="007F3EBF">
        <w:rPr>
          <w:rFonts w:ascii="Times New Roman" w:hAnsi="Times New Roman" w:cs="Times New Roman"/>
          <w:i/>
          <w:sz w:val="20"/>
        </w:rPr>
        <w:t>Source code</w:t>
      </w:r>
      <w:r w:rsidR="007F3EBF" w:rsidRPr="007F3EBF">
        <w:rPr>
          <w:rFonts w:ascii="Times New Roman" w:hAnsi="Times New Roman" w:cs="Times New Roman"/>
          <w:sz w:val="20"/>
        </w:rPr>
        <w:t xml:space="preserve"> </w:t>
      </w:r>
      <w:r w:rsidR="007F3EBF">
        <w:rPr>
          <w:rFonts w:ascii="Times New Roman" w:hAnsi="Times New Roman" w:cs="Times New Roman"/>
          <w:noProof/>
          <w:sz w:val="20"/>
        </w:rPr>
        <w:t>4</w:t>
      </w:r>
      <w:r w:rsidR="007F3EBF" w:rsidRPr="007F3EBF">
        <w:rPr>
          <w:rFonts w:ascii="Times New Roman" w:hAnsi="Times New Roman" w:cs="Times New Roman"/>
          <w:sz w:val="20"/>
        </w:rPr>
        <w:t>.</w:t>
      </w:r>
      <w:r w:rsidR="007F3EBF" w:rsidRPr="007F3EBF">
        <w:rPr>
          <w:rFonts w:ascii="Times New Roman" w:hAnsi="Times New Roman" w:cs="Times New Roman"/>
          <w:noProof/>
          <w:sz w:val="20"/>
        </w:rPr>
        <w:fldChar w:fldCharType="begin"/>
      </w:r>
      <w:r w:rsidR="007F3EBF" w:rsidRPr="007F3EBF">
        <w:rPr>
          <w:rFonts w:ascii="Times New Roman" w:hAnsi="Times New Roman" w:cs="Times New Roman"/>
          <w:noProof/>
          <w:sz w:val="20"/>
        </w:rPr>
        <w:instrText xml:space="preserve"> SEQ Kode_Sumber \* ARABIC \s 1 </w:instrText>
      </w:r>
      <w:r w:rsidR="007F3EBF" w:rsidRPr="007F3EBF">
        <w:rPr>
          <w:rFonts w:ascii="Times New Roman" w:hAnsi="Times New Roman" w:cs="Times New Roman"/>
          <w:noProof/>
          <w:sz w:val="20"/>
        </w:rPr>
        <w:fldChar w:fldCharType="separate"/>
      </w:r>
      <w:r w:rsidR="007F3EBF" w:rsidRPr="007F3EBF">
        <w:rPr>
          <w:rFonts w:ascii="Times New Roman" w:hAnsi="Times New Roman" w:cs="Times New Roman"/>
          <w:noProof/>
          <w:sz w:val="20"/>
        </w:rPr>
        <w:t>1</w:t>
      </w:r>
      <w:r w:rsidR="007F3EBF" w:rsidRPr="007F3EBF">
        <w:rPr>
          <w:rFonts w:ascii="Times New Roman" w:hAnsi="Times New Roman" w:cs="Times New Roman"/>
          <w:noProof/>
          <w:sz w:val="20"/>
        </w:rPr>
        <w:fldChar w:fldCharType="end"/>
      </w:r>
      <w:bookmarkEnd w:id="9"/>
      <w:r w:rsidR="007F3EBF" w:rsidRPr="007F3EBF">
        <w:rPr>
          <w:rFonts w:ascii="Times New Roman" w:hAnsi="Times New Roman" w:cs="Times New Roman"/>
          <w:sz w:val="20"/>
        </w:rPr>
        <w:t xml:space="preserve"> </w:t>
      </w:r>
      <w:r w:rsidR="007F3EBF">
        <w:rPr>
          <w:rFonts w:ascii="Times New Roman" w:hAnsi="Times New Roman" w:cs="Times New Roman"/>
          <w:sz w:val="20"/>
        </w:rPr>
        <w:t xml:space="preserve">implementasi fungsi get pada </w:t>
      </w:r>
      <w:r w:rsidR="007F3EBF" w:rsidRPr="007F3EBF">
        <w:rPr>
          <w:rFonts w:ascii="Times New Roman" w:hAnsi="Times New Roman" w:cs="Times New Roman"/>
          <w:i/>
          <w:sz w:val="20"/>
        </w:rPr>
        <w:t>controller</w:t>
      </w:r>
      <w:r w:rsidR="007F3EBF" w:rsidRPr="007F3EBF">
        <w:rPr>
          <w:rFonts w:ascii="Times New Roman" w:hAnsi="Times New Roman" w:cs="Times New Roman"/>
          <w:sz w:val="20"/>
        </w:rPr>
        <w:t>.</w:t>
      </w:r>
      <w:bookmarkEnd w:id="8"/>
    </w:p>
    <w:p w14:paraId="6CA82662" w14:textId="20E470A2" w:rsidR="00B34100" w:rsidRDefault="003D35CC" w:rsidP="003D35CC">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327D4616"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703287373"/>
      </w:pPr>
      <w:r>
        <w:rPr>
          <w:color w:val="666600"/>
        </w:rPr>
        <w:t>&lt;?</w:t>
      </w:r>
      <w:r>
        <w:rPr>
          <w:color w:val="000000"/>
        </w:rPr>
        <w:t>php</w:t>
      </w:r>
    </w:p>
    <w:p w14:paraId="0AF68B71"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88"/>
        </w:rPr>
        <w:t>class</w:t>
      </w:r>
      <w:r>
        <w:rPr>
          <w:color w:val="000000"/>
        </w:rPr>
        <w:t> M_tempat_ibadah </w:t>
      </w:r>
      <w:r>
        <w:rPr>
          <w:color w:val="000088"/>
        </w:rPr>
        <w:t>extends</w:t>
      </w:r>
      <w:r>
        <w:rPr>
          <w:color w:val="000000"/>
        </w:rPr>
        <w:t> CI_model </w:t>
      </w:r>
      <w:r>
        <w:rPr>
          <w:color w:val="666600"/>
        </w:rPr>
        <w:t>{</w:t>
      </w:r>
    </w:p>
    <w:p w14:paraId="2F503289"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32AF8C5C"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000000"/>
        </w:rPr>
        <w:t> </w:t>
      </w:r>
      <w:r>
        <w:rPr>
          <w:color w:val="666600"/>
        </w:rPr>
        <w:t>;</w:t>
      </w:r>
      <w:proofErr w:type="gramEnd"/>
    </w:p>
    <w:p w14:paraId="13A8700E"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FDF7944"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666600"/>
        </w:rPr>
        <w:t>}</w:t>
      </w:r>
    </w:p>
    <w:p w14:paraId="7B3BF7AC"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88"/>
        </w:rPr>
        <w:t>public</w:t>
      </w:r>
      <w:r>
        <w:rPr>
          <w:color w:val="000000"/>
        </w:rPr>
        <w:t> </w:t>
      </w:r>
      <w:r>
        <w:rPr>
          <w:color w:val="000088"/>
        </w:rPr>
        <w:t>function</w:t>
      </w:r>
      <w:r>
        <w:rPr>
          <w:color w:val="000000"/>
        </w:rPr>
        <w:t> selectAlltempatIbadah</w:t>
      </w:r>
      <w:r>
        <w:rPr>
          <w:color w:val="666600"/>
        </w:rPr>
        <w:t>(){</w:t>
      </w:r>
    </w:p>
    <w:p w14:paraId="469976BF"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086D6192"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265DD29F" w14:textId="4C53529D" w:rsidR="003D35CC" w:rsidRP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divId w:val="703287373"/>
      </w:pPr>
      <w:r>
        <w:rPr>
          <w:color w:val="000000"/>
        </w:rPr>
        <w:t>    </w:t>
      </w:r>
      <w:r>
        <w:rPr>
          <w:color w:val="666600"/>
        </w:rPr>
        <w:t>}</w:t>
      </w:r>
    </w:p>
    <w:p w14:paraId="2750337F" w14:textId="5D3938A3" w:rsidR="007F3EBF" w:rsidRPr="00620C74" w:rsidRDefault="003D35CC" w:rsidP="003D35CC">
      <w:pPr>
        <w:spacing w:after="0" w:line="360" w:lineRule="auto"/>
        <w:jc w:val="center"/>
        <w:rPr>
          <w:rFonts w:ascii="Times New Roman" w:hAnsi="Times New Roman" w:cs="Times New Roman"/>
          <w:iCs/>
          <w:sz w:val="24"/>
          <w:szCs w:val="24"/>
        </w:rPr>
      </w:pPr>
      <w:r w:rsidRPr="007F3EBF">
        <w:rPr>
          <w:rFonts w:ascii="Times New Roman" w:hAnsi="Times New Roman" w:cs="Times New Roman"/>
          <w:i/>
          <w:sz w:val="20"/>
        </w:rPr>
        <w:t>Source code</w:t>
      </w:r>
      <w:r w:rsidRPr="007F3EBF">
        <w:rPr>
          <w:rFonts w:ascii="Times New Roman" w:hAnsi="Times New Roman" w:cs="Times New Roman"/>
          <w:sz w:val="20"/>
        </w:rPr>
        <w:t xml:space="preserve"> </w:t>
      </w:r>
      <w:r>
        <w:rPr>
          <w:rFonts w:ascii="Times New Roman" w:hAnsi="Times New Roman" w:cs="Times New Roman"/>
          <w:noProof/>
          <w:sz w:val="20"/>
        </w:rPr>
        <w:t>4</w:t>
      </w:r>
      <w:r w:rsidRPr="007F3EBF">
        <w:rPr>
          <w:rFonts w:ascii="Times New Roman" w:hAnsi="Times New Roman" w:cs="Times New Roman"/>
          <w:sz w:val="20"/>
        </w:rPr>
        <w:t>.</w:t>
      </w:r>
      <w:r>
        <w:rPr>
          <w:rFonts w:ascii="Times New Roman" w:hAnsi="Times New Roman" w:cs="Times New Roman"/>
          <w:sz w:val="20"/>
        </w:rPr>
        <w:t>2</w:t>
      </w:r>
      <w:r w:rsidRPr="007F3EBF">
        <w:rPr>
          <w:rFonts w:ascii="Times New Roman" w:hAnsi="Times New Roman" w:cs="Times New Roman"/>
          <w:sz w:val="20"/>
        </w:rPr>
        <w:t xml:space="preserve"> </w:t>
      </w:r>
      <w:r>
        <w:rPr>
          <w:rFonts w:ascii="Times New Roman" w:hAnsi="Times New Roman" w:cs="Times New Roman"/>
          <w:sz w:val="20"/>
        </w:rPr>
        <w:t xml:space="preserve">implementasi fungsi get pada </w:t>
      </w:r>
      <w:r>
        <w:rPr>
          <w:rFonts w:ascii="Times New Roman" w:hAnsi="Times New Roman" w:cs="Times New Roman"/>
          <w:i/>
          <w:sz w:val="20"/>
        </w:rPr>
        <w:t>model</w:t>
      </w:r>
      <w:r w:rsidRPr="007F3EBF">
        <w:rPr>
          <w:rFonts w:ascii="Times New Roman" w:hAnsi="Times New Roman" w:cs="Times New Roman"/>
          <w:sz w:val="20"/>
        </w:rPr>
        <w:t>.</w:t>
      </w:r>
    </w:p>
    <w:p w14:paraId="3A8BCCC0" w14:textId="1EEED030" w:rsidR="00E90057" w:rsidRPr="00076D91" w:rsidRDefault="00E90057"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003D4435" w:rsidRPr="003D4435">
        <w:rPr>
          <w:rFonts w:ascii="Times New Roman" w:hAnsi="Times New Roman" w:cs="Times New Roman"/>
          <w:b/>
          <w:i/>
          <w:sz w:val="24"/>
          <w:szCs w:val="24"/>
        </w:rPr>
        <w:t>class</w:t>
      </w:r>
    </w:p>
    <w:p w14:paraId="476C779C" w14:textId="7E8DC410" w:rsidR="00076D91" w:rsidRDefault="00076D91" w:rsidP="00076D91">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class diagram yang telah dilakukan sebelumnya,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sidR="00EE29E9">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w:t>
      </w:r>
      <w:r w:rsidR="00BB2CDD" w:rsidRPr="00BB2CDD">
        <w:rPr>
          <w:rFonts w:ascii="Times New Roman" w:hAnsi="Times New Roman" w:cs="Times New Roman"/>
          <w:i/>
          <w:sz w:val="24"/>
          <w:szCs w:val="24"/>
        </w:rPr>
        <w:t xml:space="preserve"> -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sidR="00BB2CDD">
        <w:rPr>
          <w:rFonts w:ascii="Times New Roman" w:hAnsi="Times New Roman" w:cs="Times New Roman"/>
          <w:sz w:val="24"/>
          <w:szCs w:val="24"/>
        </w:rPr>
        <w:t xml:space="preserve">PHP </w:t>
      </w:r>
      <w:r w:rsidRPr="00076D91">
        <w:rPr>
          <w:rFonts w:ascii="Times New Roman" w:hAnsi="Times New Roman" w:cs="Times New Roman"/>
          <w:sz w:val="24"/>
          <w:szCs w:val="24"/>
        </w:rPr>
        <w:lastRenderedPageBreak/>
        <w:t xml:space="preserve">yang dibuat untuk mengimplementasikan sistem </w:t>
      </w:r>
      <w:r w:rsidR="00BB2CDD">
        <w:rPr>
          <w:rFonts w:ascii="Times New Roman" w:hAnsi="Times New Roman" w:cs="Times New Roman"/>
          <w:sz w:val="24"/>
          <w:szCs w:val="24"/>
        </w:rPr>
        <w:t xml:space="preserve">basis </w:t>
      </w:r>
      <w:r w:rsidR="00BB2CDD" w:rsidRPr="00BB2CDD">
        <w:rPr>
          <w:rFonts w:ascii="Times New Roman" w:hAnsi="Times New Roman" w:cs="Times New Roman"/>
          <w:i/>
          <w:sz w:val="24"/>
          <w:szCs w:val="24"/>
        </w:rPr>
        <w:t>web</w:t>
      </w:r>
      <w:r w:rsidR="00BB2CDD">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sidR="001861A7">
        <w:rPr>
          <w:rFonts w:ascii="Times New Roman" w:hAnsi="Times New Roman" w:cs="Times New Roman"/>
          <w:sz w:val="24"/>
          <w:szCs w:val="24"/>
        </w:rPr>
        <w:t xml:space="preserve"> dan bahasa pemrograman Kotlin untuk mengimplementasikan system basis </w:t>
      </w:r>
      <w:r w:rsidR="001861A7"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sidR="001861A7">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dalam pengembangan “</w:t>
      </w:r>
      <w:r w:rsidR="00C01E37">
        <w:rPr>
          <w:rFonts w:ascii="Times New Roman" w:hAnsi="Times New Roman" w:cs="Times New Roman"/>
          <w:sz w:val="24"/>
          <w:szCs w:val="24"/>
        </w:rPr>
        <w:t xml:space="preserve">Sistem Informasi Geografis Untuk Pemetaan Lokasi Tempat Ibadah di Kota Mataram menggunakan Metode </w:t>
      </w:r>
      <w:r w:rsidR="00C01E37" w:rsidRPr="00B604C9">
        <w:rPr>
          <w:rFonts w:ascii="Times New Roman" w:hAnsi="Times New Roman" w:cs="Times New Roman"/>
          <w:i/>
          <w:sz w:val="24"/>
          <w:szCs w:val="24"/>
        </w:rPr>
        <w:t>Extreme Programming</w:t>
      </w:r>
      <w:r w:rsidR="0029271E">
        <w:rPr>
          <w:rFonts w:ascii="Times New Roman" w:hAnsi="Times New Roman" w:cs="Times New Roman"/>
          <w:sz w:val="24"/>
          <w:szCs w:val="24"/>
        </w:rPr>
        <w:t>”.</w:t>
      </w:r>
    </w:p>
    <w:p w14:paraId="35872A2B" w14:textId="4C3CEB50" w:rsidR="00EE29E9" w:rsidRPr="0029271E" w:rsidRDefault="00EE29E9" w:rsidP="008B575E">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752825BB" w14:textId="2C4784E3" w:rsidR="00764CB3" w:rsidRPr="00764CB3" w:rsidRDefault="00764CB3"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5809E622" w14:textId="3AC77134" w:rsidR="00EE29E9" w:rsidRPr="00E12997"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A92EBE" w14:textId="0BEA7D98" w:rsidR="00E12997" w:rsidRDefault="00E12997" w:rsidP="00764CB3">
      <w:pPr>
        <w:spacing w:after="0" w:line="360" w:lineRule="auto"/>
        <w:jc w:val="center"/>
        <w:rPr>
          <w:rFonts w:ascii="Times New Roman" w:hAnsi="Times New Roman" w:cs="Times New Roman"/>
          <w:sz w:val="24"/>
          <w:szCs w:val="24"/>
        </w:rPr>
      </w:pPr>
      <w:r>
        <w:rPr>
          <w:noProof/>
          <w:lang w:val="en-US"/>
        </w:rPr>
        <w:drawing>
          <wp:inline distT="0" distB="0" distL="0" distR="0" wp14:anchorId="3DE0E651" wp14:editId="4193CDED">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623CB05D" w14:textId="48001683" w:rsidR="00515A4D" w:rsidRDefault="00515A4D"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8</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3A17A1" w:rsidRPr="003A17A1">
        <w:rPr>
          <w:rFonts w:ascii="Times New Roman" w:hAnsi="Times New Roman" w:cs="Times New Roman"/>
          <w:i/>
        </w:rPr>
        <w:t>controller</w:t>
      </w:r>
    </w:p>
    <w:p w14:paraId="3C1A9115" w14:textId="64C65D48" w:rsidR="00515A4D" w:rsidRPr="00B655E5" w:rsidRDefault="003A17A1"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00515A4D" w:rsidRPr="003400D1">
        <w:rPr>
          <w:rFonts w:ascii="Times New Roman" w:hAnsi="Times New Roman" w:cs="Times New Roman"/>
          <w:sz w:val="24"/>
          <w:szCs w:val="24"/>
        </w:rPr>
        <w:t xml:space="preserve"> </w:t>
      </w:r>
      <w:r>
        <w:rPr>
          <w:rFonts w:ascii="Times New Roman" w:hAnsi="Times New Roman" w:cs="Times New Roman"/>
          <w:sz w:val="24"/>
          <w:szCs w:val="24"/>
        </w:rPr>
        <w:t>merupakan implementasi</w:t>
      </w:r>
      <w:r w:rsidR="00985876">
        <w:rPr>
          <w:rFonts w:ascii="Times New Roman" w:hAnsi="Times New Roman" w:cs="Times New Roman"/>
          <w:sz w:val="24"/>
          <w:szCs w:val="24"/>
        </w:rPr>
        <w:t xml:space="preserve"> </w:t>
      </w:r>
      <w:r w:rsidR="00985876"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yang terdiri dari C_admin, C_dashboard, C_login, C_profile C_tempat_ibadah</w:t>
      </w:r>
      <w:r w:rsidR="00AB4615">
        <w:rPr>
          <w:rFonts w:ascii="Times New Roman" w:hAnsi="Times New Roman" w:cs="Times New Roman"/>
          <w:sz w:val="24"/>
          <w:szCs w:val="24"/>
        </w:rPr>
        <w:t>, dan Rest</w:t>
      </w:r>
      <w:r w:rsidR="00985876">
        <w:rPr>
          <w:rFonts w:ascii="Times New Roman" w:hAnsi="Times New Roman" w:cs="Times New Roman"/>
          <w:sz w:val="24"/>
          <w:szCs w:val="24"/>
        </w:rPr>
        <w:t>_s</w:t>
      </w:r>
      <w:r w:rsidR="00AB4615">
        <w:rPr>
          <w:rFonts w:ascii="Times New Roman" w:hAnsi="Times New Roman" w:cs="Times New Roman"/>
          <w:sz w:val="24"/>
          <w:szCs w:val="24"/>
        </w:rPr>
        <w:t>erver</w:t>
      </w:r>
      <w:r w:rsidR="00692767">
        <w:rPr>
          <w:rFonts w:ascii="Times New Roman" w:hAnsi="Times New Roman" w:cs="Times New Roman"/>
          <w:sz w:val="24"/>
          <w:szCs w:val="24"/>
        </w:rPr>
        <w:t xml:space="preserve">. </w:t>
      </w:r>
      <w:r w:rsidR="00B655E5" w:rsidRPr="00B655E5">
        <w:rPr>
          <w:rFonts w:ascii="Times New Roman" w:hAnsi="Times New Roman" w:cs="Times New Roman"/>
          <w:i/>
          <w:sz w:val="24"/>
          <w:szCs w:val="24"/>
        </w:rPr>
        <w:t>Class – class</w:t>
      </w:r>
      <w:r w:rsidR="00B655E5">
        <w:rPr>
          <w:rFonts w:ascii="Times New Roman" w:hAnsi="Times New Roman" w:cs="Times New Roman"/>
          <w:sz w:val="24"/>
          <w:szCs w:val="24"/>
        </w:rPr>
        <w:t xml:space="preserve"> ini merupkan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w:t>
      </w:r>
      <w:r w:rsidR="00B655E5">
        <w:rPr>
          <w:rFonts w:ascii="Times New Roman" w:hAnsi="Times New Roman" w:cs="Times New Roman"/>
          <w:sz w:val="24"/>
          <w:szCs w:val="24"/>
        </w:rPr>
        <w:t xml:space="preserve">utama yang menjadi </w:t>
      </w:r>
      <w:r w:rsidR="0017248F">
        <w:rPr>
          <w:rFonts w:ascii="Times New Roman" w:hAnsi="Times New Roman" w:cs="Times New Roman"/>
          <w:sz w:val="24"/>
          <w:szCs w:val="24"/>
        </w:rPr>
        <w:t xml:space="preserve">pengatur atau </w:t>
      </w:r>
      <w:r w:rsidR="00B655E5">
        <w:rPr>
          <w:rFonts w:ascii="Times New Roman" w:hAnsi="Times New Roman" w:cs="Times New Roman"/>
          <w:sz w:val="24"/>
          <w:szCs w:val="24"/>
        </w:rPr>
        <w:t xml:space="preserve">penghubung pertukaran data antara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model </w:t>
      </w:r>
      <w:r w:rsidR="00B655E5" w:rsidRPr="00B655E5">
        <w:rPr>
          <w:rFonts w:ascii="Times New Roman" w:hAnsi="Times New Roman" w:cs="Times New Roman"/>
          <w:sz w:val="24"/>
          <w:szCs w:val="24"/>
        </w:rPr>
        <w:t>dan</w:t>
      </w:r>
      <w:r w:rsidR="00B655E5">
        <w:rPr>
          <w:rFonts w:ascii="Times New Roman" w:hAnsi="Times New Roman" w:cs="Times New Roman"/>
          <w:i/>
          <w:sz w:val="24"/>
          <w:szCs w:val="24"/>
        </w:rPr>
        <w:t xml:space="preserve"> view.</w:t>
      </w:r>
    </w:p>
    <w:p w14:paraId="4518EAE8" w14:textId="1AD26CED"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5EFD3C6D" w14:textId="7199DE5C" w:rsidR="00E12997" w:rsidRPr="00FD5710" w:rsidRDefault="00FD5710" w:rsidP="00764CB3">
      <w:pPr>
        <w:jc w:val="center"/>
        <w:rPr>
          <w:rFonts w:ascii="Times New Roman" w:hAnsi="Times New Roman" w:cs="Times New Roman"/>
          <w:sz w:val="24"/>
          <w:szCs w:val="24"/>
        </w:rPr>
      </w:pPr>
      <w:r>
        <w:rPr>
          <w:noProof/>
          <w:lang w:val="en-US"/>
        </w:rPr>
        <w:drawing>
          <wp:inline distT="0" distB="0" distL="0" distR="0" wp14:anchorId="36F453AD" wp14:editId="6C1E9157">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5D45C9A7" w14:textId="6DB197E7"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9</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44B4A96E" w14:textId="6B775412" w:rsidR="005D0D1E" w:rsidRPr="00DE0EEF" w:rsidRDefault="00985876" w:rsidP="00DE0E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w:t>
      </w:r>
      <w:r w:rsidR="00B655E5">
        <w:rPr>
          <w:rFonts w:ascii="Times New Roman" w:hAnsi="Times New Roman" w:cs="Times New Roman"/>
          <w:sz w:val="24"/>
          <w:szCs w:val="24"/>
        </w:rPr>
        <w:t xml:space="preserve"> </w:t>
      </w:r>
      <w:r w:rsidR="00B655E5" w:rsidRPr="00B655E5">
        <w:rPr>
          <w:rFonts w:ascii="Times New Roman" w:hAnsi="Times New Roman" w:cs="Times New Roman"/>
          <w:sz w:val="24"/>
          <w:szCs w:val="24"/>
        </w:rPr>
        <w:t>Pada</w:t>
      </w:r>
      <w:r w:rsidR="00B655E5">
        <w:rPr>
          <w:rFonts w:ascii="Times New Roman" w:hAnsi="Times New Roman" w:cs="Times New Roman"/>
          <w:sz w:val="24"/>
          <w:szCs w:val="24"/>
        </w:rPr>
        <w:t xml:space="preserve"> </w:t>
      </w:r>
      <w:r w:rsidR="00B655E5" w:rsidRPr="00B655E5">
        <w:rPr>
          <w:rFonts w:ascii="Times New Roman" w:hAnsi="Times New Roman" w:cs="Times New Roman"/>
          <w:i/>
          <w:sz w:val="24"/>
          <w:szCs w:val="24"/>
        </w:rPr>
        <w:t>class</w:t>
      </w:r>
      <w:r w:rsidR="00B655E5">
        <w:rPr>
          <w:rFonts w:ascii="Times New Roman" w:hAnsi="Times New Roman" w:cs="Times New Roman"/>
          <w:sz w:val="24"/>
          <w:szCs w:val="24"/>
        </w:rPr>
        <w:t xml:space="preserve"> ini nantinya berguna mengatur atau memanipulasi data dari </w:t>
      </w:r>
      <w:r w:rsidR="00B655E5" w:rsidRPr="00B655E5">
        <w:rPr>
          <w:rFonts w:ascii="Times New Roman" w:hAnsi="Times New Roman" w:cs="Times New Roman"/>
          <w:i/>
          <w:sz w:val="24"/>
          <w:szCs w:val="24"/>
        </w:rPr>
        <w:t>database</w:t>
      </w:r>
      <w:r w:rsidR="0017248F">
        <w:rPr>
          <w:rFonts w:ascii="Times New Roman" w:hAnsi="Times New Roman" w:cs="Times New Roman"/>
          <w:i/>
          <w:sz w:val="24"/>
          <w:szCs w:val="24"/>
        </w:rPr>
        <w:t xml:space="preserve"> </w:t>
      </w:r>
      <w:r w:rsidR="0017248F">
        <w:rPr>
          <w:rFonts w:ascii="Times New Roman" w:hAnsi="Times New Roman" w:cs="Times New Roman"/>
          <w:sz w:val="24"/>
          <w:szCs w:val="24"/>
        </w:rPr>
        <w:t xml:space="preserve">sesuai dengan intruksi dari </w:t>
      </w:r>
      <w:r w:rsidR="0017248F" w:rsidRPr="0017248F">
        <w:rPr>
          <w:rFonts w:ascii="Times New Roman" w:hAnsi="Times New Roman" w:cs="Times New Roman"/>
          <w:i/>
          <w:sz w:val="24"/>
          <w:szCs w:val="24"/>
        </w:rPr>
        <w:t>controller</w:t>
      </w:r>
      <w:r w:rsidR="00B655E5">
        <w:rPr>
          <w:rFonts w:ascii="Times New Roman" w:hAnsi="Times New Roman" w:cs="Times New Roman"/>
          <w:i/>
          <w:sz w:val="24"/>
          <w:szCs w:val="24"/>
        </w:rPr>
        <w:t>.</w:t>
      </w:r>
    </w:p>
    <w:p w14:paraId="20669798" w14:textId="6289349F"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3BCF5884" w14:textId="23C4C2CF" w:rsidR="00FD5710" w:rsidRDefault="00E329DA" w:rsidP="00764CB3">
      <w:pPr>
        <w:spacing w:after="0" w:line="360" w:lineRule="auto"/>
        <w:jc w:val="center"/>
        <w:rPr>
          <w:rFonts w:ascii="Times New Roman" w:hAnsi="Times New Roman" w:cs="Times New Roman"/>
          <w:sz w:val="24"/>
          <w:szCs w:val="24"/>
        </w:rPr>
      </w:pPr>
      <w:r>
        <w:rPr>
          <w:noProof/>
          <w:lang w:val="en-US"/>
        </w:rPr>
        <w:drawing>
          <wp:inline distT="0" distB="0" distL="0" distR="0" wp14:anchorId="4E7243D5" wp14:editId="7A7E88F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07DE87C9" w14:textId="43C28240"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B655E5">
        <w:rPr>
          <w:rFonts w:ascii="Times New Roman" w:hAnsi="Times New Roman" w:cs="Times New Roman"/>
          <w:i/>
        </w:rPr>
        <w:t>view</w:t>
      </w:r>
    </w:p>
    <w:p w14:paraId="67C190D7" w14:textId="3AD00DA3" w:rsidR="00985876" w:rsidRPr="00B655E5"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sidR="00E329DA">
        <w:rPr>
          <w:rFonts w:ascii="Times New Roman" w:hAnsi="Times New Roman" w:cs="Times New Roman"/>
          <w:sz w:val="24"/>
          <w:szCs w:val="24"/>
        </w:rPr>
        <w:t>V_beranda, V_daftar_admin, V_daftar_tempat_ibadah, V_dashboard, V_login, dan V_profile</w:t>
      </w:r>
      <w:r w:rsidR="00CE7113">
        <w:rPr>
          <w:rFonts w:ascii="Times New Roman" w:hAnsi="Times New Roman" w:cs="Times New Roman"/>
          <w:sz w:val="24"/>
          <w:szCs w:val="24"/>
        </w:rPr>
        <w:t>.</w:t>
      </w:r>
      <w:r w:rsidR="00B655E5">
        <w:rPr>
          <w:rFonts w:ascii="Times New Roman" w:hAnsi="Times New Roman" w:cs="Times New Roman"/>
          <w:sz w:val="24"/>
          <w:szCs w:val="24"/>
        </w:rPr>
        <w:t xml:space="preserve"> Dimana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w:t>
      </w:r>
      <w:r w:rsidR="00B655E5">
        <w:rPr>
          <w:rFonts w:ascii="Times New Roman" w:hAnsi="Times New Roman" w:cs="Times New Roman"/>
          <w:sz w:val="24"/>
          <w:szCs w:val="24"/>
        </w:rPr>
        <w:t xml:space="preserve">ini nantinya bertugas </w:t>
      </w:r>
      <w:r w:rsidR="0017248F">
        <w:rPr>
          <w:rFonts w:ascii="Times New Roman" w:hAnsi="Times New Roman" w:cs="Times New Roman"/>
          <w:sz w:val="24"/>
          <w:szCs w:val="24"/>
        </w:rPr>
        <w:t xml:space="preserve">untuk menyajikan informasi. </w:t>
      </w:r>
      <w:proofErr w:type="gramStart"/>
      <w:r w:rsidR="0017248F">
        <w:rPr>
          <w:rFonts w:ascii="Times New Roman" w:hAnsi="Times New Roman" w:cs="Times New Roman"/>
          <w:sz w:val="24"/>
          <w:szCs w:val="24"/>
        </w:rPr>
        <w:t>sesuai</w:t>
      </w:r>
      <w:proofErr w:type="gramEnd"/>
      <w:r w:rsidR="0017248F">
        <w:rPr>
          <w:rFonts w:ascii="Times New Roman" w:hAnsi="Times New Roman" w:cs="Times New Roman"/>
          <w:sz w:val="24"/>
          <w:szCs w:val="24"/>
        </w:rPr>
        <w:t xml:space="preserve"> dengan intruksi dari </w:t>
      </w:r>
      <w:r w:rsidR="0017248F" w:rsidRPr="0017248F">
        <w:rPr>
          <w:rFonts w:ascii="Times New Roman" w:hAnsi="Times New Roman" w:cs="Times New Roman"/>
          <w:i/>
          <w:sz w:val="24"/>
          <w:szCs w:val="24"/>
        </w:rPr>
        <w:t>controller</w:t>
      </w:r>
      <w:r w:rsidR="0017248F">
        <w:rPr>
          <w:rFonts w:ascii="Times New Roman" w:hAnsi="Times New Roman" w:cs="Times New Roman"/>
          <w:i/>
          <w:sz w:val="24"/>
          <w:szCs w:val="24"/>
        </w:rPr>
        <w:t>.</w:t>
      </w:r>
      <w:r w:rsidR="0017248F">
        <w:rPr>
          <w:rFonts w:ascii="Times New Roman" w:hAnsi="Times New Roman" w:cs="Times New Roman"/>
          <w:sz w:val="24"/>
          <w:szCs w:val="24"/>
        </w:rPr>
        <w:t xml:space="preserve"> </w:t>
      </w:r>
    </w:p>
    <w:p w14:paraId="6659ACB1" w14:textId="334E74AC" w:rsidR="00213640" w:rsidRPr="005F39A6" w:rsidRDefault="00EE29E9" w:rsidP="0021364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7C9EC8C4" w14:textId="571D8B6F" w:rsidR="00213640" w:rsidRDefault="005F39A6" w:rsidP="005F3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A0F2C4B" w14:textId="40C848D2" w:rsidR="00302F32" w:rsidRPr="00E708D2" w:rsidRDefault="00302F32" w:rsidP="00E708D2">
      <w:pPr>
        <w:pStyle w:val="ListParagraph"/>
        <w:numPr>
          <w:ilvl w:val="0"/>
          <w:numId w:val="58"/>
        </w:numPr>
        <w:spacing w:after="0" w:line="360" w:lineRule="auto"/>
        <w:ind w:left="426" w:hanging="426"/>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5C597133" w14:textId="77777777" w:rsidR="004130E8" w:rsidRDefault="004130E8" w:rsidP="00302F32">
      <w:pPr>
        <w:spacing w:after="0" w:line="360" w:lineRule="auto"/>
        <w:jc w:val="center"/>
        <w:rPr>
          <w:noProof/>
          <w:lang w:val="en-US"/>
        </w:rPr>
      </w:pPr>
      <w:r>
        <w:rPr>
          <w:noProof/>
          <w:lang w:val="en-US"/>
        </w:rPr>
        <w:drawing>
          <wp:inline distT="0" distB="0" distL="0" distR="0" wp14:anchorId="1A6BC77F" wp14:editId="6F546ADF">
            <wp:extent cx="1788795" cy="866573"/>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88795" cy="866573"/>
                    </a:xfrm>
                    <a:prstGeom prst="rect">
                      <a:avLst/>
                    </a:prstGeom>
                    <a:ln>
                      <a:noFill/>
                    </a:ln>
                    <a:extLst>
                      <a:ext uri="{53640926-AAD7-44D8-BBD7-CCE9431645EC}">
                        <a14:shadowObscured xmlns:a14="http://schemas.microsoft.com/office/drawing/2010/main"/>
                      </a:ext>
                    </a:extLst>
                  </pic:spPr>
                </pic:pic>
              </a:graphicData>
            </a:graphic>
          </wp:inline>
        </w:drawing>
      </w:r>
    </w:p>
    <w:p w14:paraId="0286C00C" w14:textId="6E589734" w:rsidR="00302F32" w:rsidRDefault="00302F32" w:rsidP="00302F32">
      <w:pPr>
        <w:spacing w:after="0" w:line="360" w:lineRule="auto"/>
        <w:jc w:val="center"/>
        <w:rPr>
          <w:rFonts w:ascii="Times New Roman" w:hAnsi="Times New Roman" w:cs="Times New Roman"/>
          <w:sz w:val="24"/>
          <w:szCs w:val="24"/>
        </w:rPr>
      </w:pPr>
      <w:r>
        <w:rPr>
          <w:noProof/>
          <w:lang w:val="en-US"/>
        </w:rPr>
        <w:drawing>
          <wp:inline distT="0" distB="0" distL="0" distR="0" wp14:anchorId="352A4BB5" wp14:editId="6C0770FB">
            <wp:extent cx="1798320" cy="847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798320" cy="847725"/>
                    </a:xfrm>
                    <a:prstGeom prst="rect">
                      <a:avLst/>
                    </a:prstGeom>
                    <a:ln>
                      <a:noFill/>
                    </a:ln>
                    <a:extLst>
                      <a:ext uri="{53640926-AAD7-44D8-BBD7-CCE9431645EC}">
                        <a14:shadowObscured xmlns:a14="http://schemas.microsoft.com/office/drawing/2010/main"/>
                      </a:ext>
                    </a:extLst>
                  </pic:spPr>
                </pic:pic>
              </a:graphicData>
            </a:graphic>
          </wp:inline>
        </w:drawing>
      </w:r>
    </w:p>
    <w:p w14:paraId="142D0C97" w14:textId="15C5B298" w:rsidR="004130E8" w:rsidRDefault="00E708D2" w:rsidP="00302F32">
      <w:pPr>
        <w:spacing w:after="0" w:line="360" w:lineRule="auto"/>
        <w:jc w:val="center"/>
        <w:rPr>
          <w:rFonts w:ascii="Times New Roman" w:hAnsi="Times New Roman" w:cs="Times New Roman"/>
          <w:i/>
        </w:rPr>
      </w:pPr>
      <w:r>
        <w:rPr>
          <w:rFonts w:ascii="Times New Roman" w:hAnsi="Times New Roman" w:cs="Times New Roman"/>
          <w:b/>
        </w:rPr>
        <w:t>Gambar 4.11</w:t>
      </w:r>
      <w:r w:rsidR="004130E8" w:rsidRPr="00923C3F">
        <w:rPr>
          <w:rFonts w:ascii="Times New Roman" w:hAnsi="Times New Roman" w:cs="Times New Roman"/>
        </w:rPr>
        <w:t xml:space="preserve"> Implementasi </w:t>
      </w:r>
      <w:r w:rsidR="004130E8" w:rsidRPr="003A17A1">
        <w:rPr>
          <w:rFonts w:ascii="Times New Roman" w:hAnsi="Times New Roman" w:cs="Times New Roman"/>
          <w:i/>
        </w:rPr>
        <w:t xml:space="preserve">class </w:t>
      </w:r>
      <w:r w:rsidR="004130E8">
        <w:rPr>
          <w:rFonts w:ascii="Times New Roman" w:hAnsi="Times New Roman" w:cs="Times New Roman"/>
          <w:i/>
        </w:rPr>
        <w:t>activity</w:t>
      </w:r>
    </w:p>
    <w:p w14:paraId="4E4DBFC2" w14:textId="10CB4E6B" w:rsidR="004130E8" w:rsidRPr="004130E8" w:rsidRDefault="00E708D2" w:rsidP="00E708D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1</w:t>
      </w:r>
      <w:r w:rsidR="004130E8"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sidR="004130E8">
        <w:rPr>
          <w:rFonts w:ascii="Times New Roman" w:hAnsi="Times New Roman" w:cs="Times New Roman"/>
          <w:i/>
          <w:sz w:val="24"/>
          <w:szCs w:val="24"/>
        </w:rPr>
        <w:t xml:space="preserve"> </w:t>
      </w:r>
      <w:r w:rsidR="004130E8" w:rsidRPr="00985876">
        <w:rPr>
          <w:rFonts w:ascii="Times New Roman" w:hAnsi="Times New Roman" w:cs="Times New Roman"/>
          <w:sz w:val="24"/>
          <w:szCs w:val="24"/>
        </w:rPr>
        <w:t xml:space="preserve">yang terdiri dari </w:t>
      </w:r>
      <w:r w:rsidR="004130E8">
        <w:rPr>
          <w:rFonts w:ascii="Times New Roman" w:hAnsi="Times New Roman" w:cs="Times New Roman"/>
          <w:sz w:val="24"/>
          <w:szCs w:val="24"/>
        </w:rPr>
        <w:t>DetailActivity, MainActivity, SplashScreen, AboutFragment, ListFragment, dan MapFragment.</w:t>
      </w:r>
      <w:r>
        <w:rPr>
          <w:rFonts w:ascii="Times New Roman" w:hAnsi="Times New Roman" w:cs="Times New Roman"/>
          <w:sz w:val="24"/>
          <w:szCs w:val="24"/>
        </w:rPr>
        <w:t xml:space="preserve">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w:t>
      </w:r>
      <w:r w:rsidRPr="003400D1">
        <w:rPr>
          <w:rFonts w:ascii="Times New Roman" w:hAnsi="Times New Roman" w:cs="Times New Roman"/>
          <w:sz w:val="24"/>
          <w:szCs w:val="24"/>
        </w:rPr>
        <w:lastRenderedPageBreak/>
        <w:t xml:space="preserve">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tampilkan pada sebuah halaman.</w:t>
      </w:r>
    </w:p>
    <w:p w14:paraId="39AAB630" w14:textId="1A8EA101" w:rsidR="004F562A" w:rsidRPr="004F562A" w:rsidRDefault="00270BB3" w:rsidP="004F562A">
      <w:pPr>
        <w:pStyle w:val="ListParagraph"/>
        <w:numPr>
          <w:ilvl w:val="0"/>
          <w:numId w:val="58"/>
        </w:numPr>
        <w:spacing w:after="0" w:line="360" w:lineRule="auto"/>
        <w:ind w:left="426" w:hanging="426"/>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00302F32" w:rsidRPr="00270BB3">
        <w:rPr>
          <w:rFonts w:ascii="Times New Roman" w:hAnsi="Times New Roman" w:cs="Times New Roman"/>
          <w:i/>
          <w:sz w:val="24"/>
          <w:szCs w:val="24"/>
        </w:rPr>
        <w:t xml:space="preserve"> </w:t>
      </w:r>
    </w:p>
    <w:p w14:paraId="53716B78" w14:textId="41A0A347" w:rsidR="004F562A" w:rsidRDefault="004F562A" w:rsidP="004F562A">
      <w:pPr>
        <w:spacing w:after="0" w:line="360" w:lineRule="auto"/>
        <w:ind w:firstLine="426"/>
        <w:jc w:val="both"/>
        <w:rPr>
          <w:rFonts w:ascii="Times New Roman" w:hAnsi="Times New Roman" w:cs="Times New Roman"/>
          <w:sz w:val="24"/>
          <w:szCs w:val="24"/>
        </w:rPr>
      </w:pPr>
    </w:p>
    <w:p w14:paraId="443E78F5" w14:textId="049A2474" w:rsidR="004F562A" w:rsidRDefault="000103DC" w:rsidP="004F562A">
      <w:pPr>
        <w:spacing w:after="0" w:line="360" w:lineRule="auto"/>
        <w:jc w:val="center"/>
        <w:rPr>
          <w:rFonts w:ascii="Times New Roman" w:hAnsi="Times New Roman" w:cs="Times New Roman"/>
          <w:sz w:val="24"/>
          <w:szCs w:val="24"/>
        </w:rPr>
      </w:pPr>
      <w:r>
        <w:rPr>
          <w:noProof/>
          <w:lang w:val="en-US"/>
        </w:rPr>
        <w:drawing>
          <wp:inline distT="0" distB="0" distL="0" distR="0" wp14:anchorId="28753635" wp14:editId="30BFD2DA">
            <wp:extent cx="2219325" cy="494567"/>
            <wp:effectExtent l="0" t="0" r="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2219325" cy="494567"/>
                    </a:xfrm>
                    <a:prstGeom prst="rect">
                      <a:avLst/>
                    </a:prstGeom>
                    <a:ln>
                      <a:noFill/>
                    </a:ln>
                    <a:extLst>
                      <a:ext uri="{53640926-AAD7-44D8-BBD7-CCE9431645EC}">
                        <a14:shadowObscured xmlns:a14="http://schemas.microsoft.com/office/drawing/2010/main"/>
                      </a:ext>
                    </a:extLst>
                  </pic:spPr>
                </pic:pic>
              </a:graphicData>
            </a:graphic>
          </wp:inline>
        </w:drawing>
      </w:r>
    </w:p>
    <w:p w14:paraId="78071F08" w14:textId="0A6B0B95" w:rsidR="004F562A" w:rsidRPr="001031C5" w:rsidRDefault="00E708D2" w:rsidP="001031C5">
      <w:pPr>
        <w:spacing w:after="0" w:line="360" w:lineRule="auto"/>
        <w:jc w:val="center"/>
        <w:rPr>
          <w:rFonts w:ascii="Times New Roman" w:hAnsi="Times New Roman" w:cs="Times New Roman"/>
          <w:i/>
        </w:rPr>
      </w:pPr>
      <w:r>
        <w:rPr>
          <w:rFonts w:ascii="Times New Roman" w:hAnsi="Times New Roman" w:cs="Times New Roman"/>
          <w:b/>
        </w:rPr>
        <w:t>Gambar 4.12</w:t>
      </w:r>
      <w:r w:rsidR="004F562A" w:rsidRPr="00923C3F">
        <w:rPr>
          <w:rFonts w:ascii="Times New Roman" w:hAnsi="Times New Roman" w:cs="Times New Roman"/>
        </w:rPr>
        <w:t xml:space="preserve"> </w:t>
      </w:r>
      <w:r w:rsidR="001031C5">
        <w:rPr>
          <w:rFonts w:ascii="Times New Roman" w:hAnsi="Times New Roman" w:cs="Times New Roman"/>
        </w:rPr>
        <w:t>adapter</w:t>
      </w:r>
    </w:p>
    <w:p w14:paraId="4AA4A7BE" w14:textId="4B5367A5" w:rsidR="00E708D2" w:rsidRPr="00E708D2" w:rsidRDefault="00E708D2" w:rsidP="00E708D2">
      <w:pPr>
        <w:spacing w:after="0" w:line="360" w:lineRule="auto"/>
        <w:ind w:firstLine="426"/>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729FA082" w14:textId="53CA7A80" w:rsidR="000103DC" w:rsidRPr="00E708D2" w:rsidRDefault="000103DC" w:rsidP="00E708D2">
      <w:pPr>
        <w:pStyle w:val="ListParagraph"/>
        <w:numPr>
          <w:ilvl w:val="0"/>
          <w:numId w:val="58"/>
        </w:numPr>
        <w:spacing w:after="0" w:line="360" w:lineRule="auto"/>
        <w:ind w:left="426" w:hanging="426"/>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3999E0F2" w14:textId="26CC7B0C" w:rsidR="000103DC" w:rsidRDefault="00E708D2" w:rsidP="000103DC">
      <w:pPr>
        <w:spacing w:after="0" w:line="360" w:lineRule="auto"/>
        <w:jc w:val="center"/>
        <w:rPr>
          <w:rFonts w:ascii="Times New Roman" w:hAnsi="Times New Roman" w:cs="Times New Roman"/>
          <w:sz w:val="24"/>
          <w:szCs w:val="24"/>
        </w:rPr>
      </w:pPr>
      <w:r>
        <w:rPr>
          <w:noProof/>
          <w:lang w:val="en-US"/>
        </w:rPr>
        <w:drawing>
          <wp:inline distT="0" distB="0" distL="0" distR="0" wp14:anchorId="0D993A9A" wp14:editId="2B7A3893">
            <wp:extent cx="2216785" cy="666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2229829" cy="670673"/>
                    </a:xfrm>
                    <a:prstGeom prst="rect">
                      <a:avLst/>
                    </a:prstGeom>
                    <a:ln>
                      <a:noFill/>
                    </a:ln>
                    <a:extLst>
                      <a:ext uri="{53640926-AAD7-44D8-BBD7-CCE9431645EC}">
                        <a14:shadowObscured xmlns:a14="http://schemas.microsoft.com/office/drawing/2010/main"/>
                      </a:ext>
                    </a:extLst>
                  </pic:spPr>
                </pic:pic>
              </a:graphicData>
            </a:graphic>
          </wp:inline>
        </w:drawing>
      </w:r>
    </w:p>
    <w:p w14:paraId="67862A30" w14:textId="4674F25B" w:rsidR="000103DC" w:rsidRPr="009A3EC6" w:rsidRDefault="001503C9" w:rsidP="000103DC">
      <w:pPr>
        <w:spacing w:after="0" w:line="360" w:lineRule="auto"/>
        <w:jc w:val="center"/>
        <w:rPr>
          <w:rFonts w:ascii="Times New Roman" w:hAnsi="Times New Roman" w:cs="Times New Roman"/>
          <w:sz w:val="24"/>
          <w:szCs w:val="24"/>
        </w:rPr>
      </w:pPr>
      <w:r>
        <w:rPr>
          <w:rFonts w:ascii="Times New Roman" w:hAnsi="Times New Roman" w:cs="Times New Roman"/>
          <w:b/>
        </w:rPr>
        <w:t>Gambar 4.13</w:t>
      </w:r>
      <w:r w:rsidR="000103DC" w:rsidRPr="00923C3F">
        <w:rPr>
          <w:rFonts w:ascii="Times New Roman" w:hAnsi="Times New Roman" w:cs="Times New Roman"/>
        </w:rPr>
        <w:t xml:space="preserve"> Implementasi </w:t>
      </w:r>
      <w:r w:rsidR="000103DC" w:rsidRPr="003A17A1">
        <w:rPr>
          <w:rFonts w:ascii="Times New Roman" w:hAnsi="Times New Roman" w:cs="Times New Roman"/>
          <w:i/>
        </w:rPr>
        <w:t xml:space="preserve">class </w:t>
      </w:r>
      <w:r w:rsidR="00E708D2">
        <w:rPr>
          <w:rFonts w:ascii="Times New Roman" w:hAnsi="Times New Roman" w:cs="Times New Roman"/>
          <w:i/>
        </w:rPr>
        <w:t>model</w:t>
      </w:r>
    </w:p>
    <w:p w14:paraId="19CA55D9" w14:textId="7F7A6713" w:rsidR="00E708D2" w:rsidRPr="00E708D2" w:rsidRDefault="001503C9" w:rsidP="00E708D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00E708D2" w:rsidRPr="003400D1">
        <w:rPr>
          <w:rFonts w:ascii="Times New Roman" w:hAnsi="Times New Roman" w:cs="Times New Roman"/>
          <w:sz w:val="24"/>
          <w:szCs w:val="24"/>
        </w:rPr>
        <w:t xml:space="preserve">Package model ini merupakan pengimplementasian pada sebuah tabel di </w:t>
      </w:r>
      <w:r w:rsidR="00E708D2" w:rsidRPr="000103DC">
        <w:rPr>
          <w:rFonts w:ascii="Times New Roman" w:hAnsi="Times New Roman" w:cs="Times New Roman"/>
          <w:i/>
          <w:sz w:val="24"/>
          <w:szCs w:val="24"/>
        </w:rPr>
        <w:t>database</w:t>
      </w:r>
      <w:r w:rsidR="00E708D2" w:rsidRPr="003400D1">
        <w:rPr>
          <w:rFonts w:ascii="Times New Roman" w:hAnsi="Times New Roman" w:cs="Times New Roman"/>
          <w:sz w:val="24"/>
          <w:szCs w:val="24"/>
        </w:rPr>
        <w:t xml:space="preserve">. Dimana dapat dilihat </w:t>
      </w:r>
      <w:proofErr w:type="gramStart"/>
      <w:r w:rsidR="00E708D2" w:rsidRPr="003400D1">
        <w:rPr>
          <w:rFonts w:ascii="Times New Roman" w:hAnsi="Times New Roman" w:cs="Times New Roman"/>
          <w:sz w:val="24"/>
          <w:szCs w:val="24"/>
        </w:rPr>
        <w:t>nama</w:t>
      </w:r>
      <w:proofErr w:type="gramEnd"/>
      <w:r w:rsidR="00E708D2" w:rsidRPr="003400D1">
        <w:rPr>
          <w:rFonts w:ascii="Times New Roman" w:hAnsi="Times New Roman" w:cs="Times New Roman"/>
          <w:sz w:val="24"/>
          <w:szCs w:val="24"/>
        </w:rPr>
        <w:t xml:space="preserve"> setiap kelas yang dibuat merupakan nama yang ada pada tabel di </w:t>
      </w:r>
      <w:r w:rsidR="00E708D2" w:rsidRPr="00E708D2">
        <w:rPr>
          <w:rFonts w:ascii="Times New Roman" w:hAnsi="Times New Roman" w:cs="Times New Roman"/>
          <w:i/>
          <w:sz w:val="24"/>
          <w:szCs w:val="24"/>
        </w:rPr>
        <w:t>database</w:t>
      </w:r>
      <w:r w:rsidR="00E708D2">
        <w:rPr>
          <w:rFonts w:ascii="Times New Roman" w:hAnsi="Times New Roman" w:cs="Times New Roman"/>
          <w:sz w:val="24"/>
          <w:szCs w:val="24"/>
        </w:rPr>
        <w:t>.</w:t>
      </w:r>
    </w:p>
    <w:p w14:paraId="5078FE7C" w14:textId="6F2B7758" w:rsidR="009A3EC6" w:rsidRPr="009A3EC6" w:rsidRDefault="009A3EC6" w:rsidP="009A3EC6">
      <w:pPr>
        <w:pStyle w:val="ListParagraph"/>
        <w:numPr>
          <w:ilvl w:val="0"/>
          <w:numId w:val="58"/>
        </w:numPr>
        <w:spacing w:after="0" w:line="360" w:lineRule="auto"/>
        <w:ind w:left="426" w:hanging="426"/>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28773548" w14:textId="19F1C280" w:rsidR="009A3EC6" w:rsidRDefault="009A3EC6" w:rsidP="00504F5D">
      <w:pPr>
        <w:spacing w:after="0" w:line="360" w:lineRule="auto"/>
        <w:ind w:firstLine="426"/>
        <w:jc w:val="both"/>
        <w:rPr>
          <w:rFonts w:ascii="Times New Roman" w:hAnsi="Times New Roman" w:cs="Times New Roman"/>
          <w:sz w:val="24"/>
          <w:szCs w:val="24"/>
        </w:rPr>
      </w:pPr>
    </w:p>
    <w:p w14:paraId="0877094A" w14:textId="59AC229D" w:rsidR="009A3EC6" w:rsidRDefault="009A3EC6" w:rsidP="009A3EC6">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drawing>
          <wp:inline distT="0" distB="0" distL="0" distR="0" wp14:anchorId="3BB8CCDC" wp14:editId="3B97D602">
            <wp:extent cx="2390775" cy="6096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390775" cy="609600"/>
                    </a:xfrm>
                    <a:prstGeom prst="rect">
                      <a:avLst/>
                    </a:prstGeom>
                  </pic:spPr>
                </pic:pic>
              </a:graphicData>
            </a:graphic>
          </wp:inline>
        </w:drawing>
      </w:r>
    </w:p>
    <w:p w14:paraId="381EE822" w14:textId="05F05FAE" w:rsidR="009A3EC6" w:rsidRPr="009A3EC6" w:rsidRDefault="001503C9" w:rsidP="009A3EC6">
      <w:pPr>
        <w:jc w:val="center"/>
        <w:rPr>
          <w:rFonts w:ascii="Times New Roman" w:hAnsi="Times New Roman" w:cs="Times New Roman"/>
          <w:sz w:val="24"/>
          <w:szCs w:val="24"/>
        </w:rPr>
      </w:pPr>
      <w:r>
        <w:rPr>
          <w:rFonts w:ascii="Times New Roman" w:hAnsi="Times New Roman" w:cs="Times New Roman"/>
          <w:b/>
        </w:rPr>
        <w:t>Gambar 4.14</w:t>
      </w:r>
      <w:r w:rsidR="009A3EC6" w:rsidRPr="00923C3F">
        <w:rPr>
          <w:rFonts w:ascii="Times New Roman" w:hAnsi="Times New Roman" w:cs="Times New Roman"/>
        </w:rPr>
        <w:t xml:space="preserve"> Implementasi </w:t>
      </w:r>
      <w:r w:rsidR="00876AB2">
        <w:rPr>
          <w:rFonts w:ascii="Times New Roman" w:hAnsi="Times New Roman" w:cs="Times New Roman"/>
          <w:i/>
        </w:rPr>
        <w:t>class service</w:t>
      </w:r>
    </w:p>
    <w:p w14:paraId="6ABF754D" w14:textId="4D1AB7E1" w:rsidR="00876AB2" w:rsidRPr="00876AB2" w:rsidRDefault="00F9323A" w:rsidP="00876AB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4</w:t>
      </w:r>
      <w:r w:rsidR="00876AB2" w:rsidRPr="00985876">
        <w:rPr>
          <w:rFonts w:ascii="Times New Roman" w:hAnsi="Times New Roman" w:cs="Times New Roman"/>
          <w:sz w:val="24"/>
          <w:szCs w:val="24"/>
        </w:rPr>
        <w:t xml:space="preserve"> merupakan implementasi </w:t>
      </w:r>
      <w:r w:rsidR="00876AB2" w:rsidRPr="00E708D2">
        <w:rPr>
          <w:rFonts w:ascii="Times New Roman" w:hAnsi="Times New Roman" w:cs="Times New Roman"/>
          <w:i/>
          <w:sz w:val="24"/>
          <w:szCs w:val="24"/>
        </w:rPr>
        <w:t xml:space="preserve">Package </w:t>
      </w:r>
      <w:r w:rsidR="00876AB2">
        <w:rPr>
          <w:rFonts w:ascii="Times New Roman" w:hAnsi="Times New Roman" w:cs="Times New Roman"/>
          <w:i/>
          <w:sz w:val="24"/>
          <w:szCs w:val="24"/>
        </w:rPr>
        <w:t xml:space="preserve">Service </w:t>
      </w:r>
      <w:r w:rsidR="00876AB2">
        <w:rPr>
          <w:rFonts w:ascii="Times New Roman" w:hAnsi="Times New Roman" w:cs="Times New Roman"/>
          <w:sz w:val="24"/>
          <w:szCs w:val="24"/>
        </w:rPr>
        <w:t xml:space="preserve">yang terdiri dari DestinationService dan ServiceBuilder. </w:t>
      </w:r>
      <w:r w:rsidR="00876AB2" w:rsidRPr="009A3EC6">
        <w:rPr>
          <w:rFonts w:ascii="Times New Roman" w:hAnsi="Times New Roman" w:cs="Times New Roman"/>
          <w:i/>
          <w:sz w:val="24"/>
          <w:szCs w:val="24"/>
        </w:rPr>
        <w:t>Package Service</w:t>
      </w:r>
      <w:r w:rsidR="00876AB2" w:rsidRPr="003400D1">
        <w:rPr>
          <w:rFonts w:ascii="Times New Roman" w:hAnsi="Times New Roman" w:cs="Times New Roman"/>
          <w:sz w:val="24"/>
          <w:szCs w:val="24"/>
        </w:rPr>
        <w:t xml:space="preserve"> merupakan </w:t>
      </w:r>
      <w:proofErr w:type="gramStart"/>
      <w:r w:rsidR="00876AB2" w:rsidRPr="003400D1">
        <w:rPr>
          <w:rFonts w:ascii="Times New Roman" w:hAnsi="Times New Roman" w:cs="Times New Roman"/>
          <w:sz w:val="24"/>
          <w:szCs w:val="24"/>
        </w:rPr>
        <w:t>cara</w:t>
      </w:r>
      <w:proofErr w:type="gramEnd"/>
      <w:r w:rsidR="00876AB2" w:rsidRPr="003400D1">
        <w:rPr>
          <w:rFonts w:ascii="Times New Roman" w:hAnsi="Times New Roman" w:cs="Times New Roman"/>
          <w:sz w:val="24"/>
          <w:szCs w:val="24"/>
        </w:rPr>
        <w:t xml:space="preserve"> yang digunakan untuk terhubung dengan API </w:t>
      </w:r>
      <w:r w:rsidR="00876AB2">
        <w:rPr>
          <w:rFonts w:ascii="Times New Roman" w:hAnsi="Times New Roman" w:cs="Times New Roman"/>
          <w:sz w:val="24"/>
          <w:szCs w:val="24"/>
        </w:rPr>
        <w:t>server sistem</w:t>
      </w:r>
      <w:r w:rsidR="00876AB2" w:rsidRPr="003400D1">
        <w:rPr>
          <w:rFonts w:ascii="Times New Roman" w:hAnsi="Times New Roman" w:cs="Times New Roman"/>
          <w:sz w:val="24"/>
          <w:szCs w:val="24"/>
        </w:rPr>
        <w:t>.</w:t>
      </w:r>
      <w:r w:rsidR="00C26B5F">
        <w:rPr>
          <w:rFonts w:ascii="Times New Roman" w:hAnsi="Times New Roman" w:cs="Times New Roman"/>
          <w:sz w:val="24"/>
          <w:szCs w:val="24"/>
        </w:rPr>
        <w:t xml:space="preserve"> Dimana ServiceBuilder ini merupakan kelas untuk </w:t>
      </w:r>
      <w:r w:rsidR="00C26B5F" w:rsidRPr="003400D1">
        <w:rPr>
          <w:rFonts w:ascii="Times New Roman" w:hAnsi="Times New Roman" w:cs="Times New Roman"/>
          <w:sz w:val="24"/>
          <w:szCs w:val="24"/>
        </w:rPr>
        <w:t xml:space="preserve">menghubungkan aplikasi dengan Base </w:t>
      </w:r>
      <w:proofErr w:type="gramStart"/>
      <w:r w:rsidR="00C26B5F" w:rsidRPr="003400D1">
        <w:rPr>
          <w:rFonts w:ascii="Times New Roman" w:hAnsi="Times New Roman" w:cs="Times New Roman"/>
          <w:sz w:val="24"/>
          <w:szCs w:val="24"/>
        </w:rPr>
        <w:t>url</w:t>
      </w:r>
      <w:proofErr w:type="gramEnd"/>
      <w:r w:rsidR="00C26B5F" w:rsidRPr="003400D1">
        <w:rPr>
          <w:rFonts w:ascii="Times New Roman" w:hAnsi="Times New Roman" w:cs="Times New Roman"/>
          <w:sz w:val="24"/>
          <w:szCs w:val="24"/>
        </w:rPr>
        <w:t xml:space="preserve"> API</w:t>
      </w:r>
      <w:r w:rsidR="00C26B5F">
        <w:rPr>
          <w:rFonts w:ascii="Times New Roman" w:hAnsi="Times New Roman" w:cs="Times New Roman"/>
          <w:sz w:val="24"/>
          <w:szCs w:val="24"/>
        </w:rPr>
        <w:t xml:space="preserve"> sistem, dan kelas </w:t>
      </w:r>
      <w:r w:rsidR="00C26B5F" w:rsidRPr="003400D1">
        <w:rPr>
          <w:rFonts w:ascii="Times New Roman" w:hAnsi="Times New Roman" w:cs="Times New Roman"/>
          <w:sz w:val="24"/>
          <w:szCs w:val="24"/>
        </w:rPr>
        <w:t>ini juga terhubung dengan kel</w:t>
      </w:r>
      <w:r w:rsidR="00C26B5F">
        <w:rPr>
          <w:rFonts w:ascii="Times New Roman" w:hAnsi="Times New Roman" w:cs="Times New Roman"/>
          <w:sz w:val="24"/>
          <w:szCs w:val="24"/>
        </w:rPr>
        <w:t xml:space="preserve">as interface DestinationService. Sedangkan kelas DestinationService digunakan untuk </w:t>
      </w:r>
      <w:r w:rsidR="00C26B5F" w:rsidRPr="003400D1">
        <w:rPr>
          <w:rFonts w:ascii="Times New Roman" w:hAnsi="Times New Roman" w:cs="Times New Roman"/>
          <w:sz w:val="24"/>
          <w:szCs w:val="24"/>
        </w:rPr>
        <w:t xml:space="preserve">mengimplementasi </w:t>
      </w:r>
      <w:r w:rsidR="00C26B5F" w:rsidRPr="00C26B5F">
        <w:rPr>
          <w:rFonts w:ascii="Times New Roman" w:hAnsi="Times New Roman" w:cs="Times New Roman"/>
          <w:i/>
          <w:sz w:val="24"/>
          <w:szCs w:val="24"/>
        </w:rPr>
        <w:t>endpoint</w:t>
      </w:r>
      <w:r w:rsidR="00C26B5F">
        <w:rPr>
          <w:rFonts w:ascii="Times New Roman" w:hAnsi="Times New Roman" w:cs="Times New Roman"/>
          <w:sz w:val="24"/>
          <w:szCs w:val="24"/>
        </w:rPr>
        <w:t xml:space="preserve"> dari </w:t>
      </w:r>
      <w:r w:rsidR="00C26B5F" w:rsidRPr="00C26B5F">
        <w:rPr>
          <w:rFonts w:ascii="Times New Roman" w:hAnsi="Times New Roman" w:cs="Times New Roman"/>
          <w:i/>
          <w:sz w:val="24"/>
          <w:szCs w:val="24"/>
        </w:rPr>
        <w:t xml:space="preserve">base </w:t>
      </w:r>
      <w:proofErr w:type="gramStart"/>
      <w:r w:rsidR="00C26B5F" w:rsidRPr="00C26B5F">
        <w:rPr>
          <w:rFonts w:ascii="Times New Roman" w:hAnsi="Times New Roman" w:cs="Times New Roman"/>
          <w:i/>
          <w:sz w:val="24"/>
          <w:szCs w:val="24"/>
        </w:rPr>
        <w:t>url</w:t>
      </w:r>
      <w:proofErr w:type="gramEnd"/>
      <w:r w:rsidR="00C26B5F" w:rsidRPr="003400D1">
        <w:rPr>
          <w:rFonts w:ascii="Times New Roman" w:hAnsi="Times New Roman" w:cs="Times New Roman"/>
          <w:sz w:val="24"/>
          <w:szCs w:val="24"/>
        </w:rPr>
        <w:t xml:space="preserve"> yang telah dibuat pada API</w:t>
      </w:r>
      <w:r w:rsidR="00C26B5F">
        <w:rPr>
          <w:rFonts w:ascii="Times New Roman" w:hAnsi="Times New Roman" w:cs="Times New Roman"/>
          <w:sz w:val="24"/>
          <w:szCs w:val="24"/>
        </w:rPr>
        <w:t>.</w:t>
      </w:r>
    </w:p>
    <w:p w14:paraId="352C8656" w14:textId="79B942BE" w:rsidR="009A3EC6" w:rsidRPr="00F9323A" w:rsidRDefault="009A3EC6" w:rsidP="00F9323A">
      <w:pPr>
        <w:pStyle w:val="ListParagraph"/>
        <w:numPr>
          <w:ilvl w:val="0"/>
          <w:numId w:val="58"/>
        </w:numPr>
        <w:spacing w:after="0" w:line="360" w:lineRule="auto"/>
        <w:ind w:left="426" w:hanging="426"/>
        <w:jc w:val="both"/>
        <w:rPr>
          <w:rFonts w:ascii="Times New Roman" w:hAnsi="Times New Roman" w:cs="Times New Roman"/>
          <w:i/>
          <w:sz w:val="24"/>
          <w:szCs w:val="24"/>
        </w:rPr>
      </w:pPr>
      <w:r w:rsidRPr="009A3EC6">
        <w:rPr>
          <w:rFonts w:ascii="Times New Roman" w:hAnsi="Times New Roman" w:cs="Times New Roman"/>
          <w:bCs/>
          <w:sz w:val="24"/>
          <w:szCs w:val="24"/>
        </w:rPr>
        <w:lastRenderedPageBreak/>
        <w:t>Layout (XML)</w:t>
      </w:r>
    </w:p>
    <w:p w14:paraId="008BDEBC" w14:textId="198F9D54" w:rsidR="00504F5D" w:rsidRDefault="000103DC" w:rsidP="00504F5D">
      <w:pPr>
        <w:jc w:val="center"/>
        <w:rPr>
          <w:rFonts w:ascii="Times New Roman" w:hAnsi="Times New Roman" w:cs="Times New Roman"/>
          <w:sz w:val="24"/>
          <w:szCs w:val="24"/>
        </w:rPr>
      </w:pPr>
      <w:r>
        <w:rPr>
          <w:noProof/>
          <w:lang w:val="en-US"/>
        </w:rPr>
        <w:drawing>
          <wp:inline distT="0" distB="0" distL="0" distR="0" wp14:anchorId="35936E7E" wp14:editId="507257ED">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10EC7391" w14:textId="4D4E0829" w:rsidR="00504F5D" w:rsidRPr="00F9323A" w:rsidRDefault="00F9323A" w:rsidP="00F9323A">
      <w:pPr>
        <w:spacing w:after="0" w:line="360" w:lineRule="auto"/>
        <w:jc w:val="center"/>
        <w:rPr>
          <w:rFonts w:ascii="Times New Roman" w:hAnsi="Times New Roman" w:cs="Times New Roman"/>
          <w:sz w:val="24"/>
          <w:szCs w:val="24"/>
        </w:rPr>
      </w:pPr>
      <w:r>
        <w:rPr>
          <w:rFonts w:ascii="Times New Roman" w:hAnsi="Times New Roman" w:cs="Times New Roman"/>
          <w:b/>
        </w:rPr>
        <w:t>Gambar 4.15</w:t>
      </w:r>
      <w:r w:rsidR="00504F5D" w:rsidRPr="00923C3F">
        <w:rPr>
          <w:rFonts w:ascii="Times New Roman" w:hAnsi="Times New Roman" w:cs="Times New Roman"/>
        </w:rPr>
        <w:t xml:space="preserve"> </w:t>
      </w:r>
      <w:r w:rsidRPr="00F9323A">
        <w:rPr>
          <w:rFonts w:ascii="Times New Roman" w:hAnsi="Times New Roman" w:cs="Times New Roman"/>
          <w:i/>
        </w:rPr>
        <w:t>Layout</w:t>
      </w:r>
      <w:r>
        <w:rPr>
          <w:rFonts w:ascii="Times New Roman" w:hAnsi="Times New Roman" w:cs="Times New Roman"/>
          <w:i/>
        </w:rPr>
        <w:t xml:space="preserve"> </w:t>
      </w:r>
      <w:r>
        <w:rPr>
          <w:rFonts w:ascii="Times New Roman" w:hAnsi="Times New Roman" w:cs="Times New Roman"/>
        </w:rPr>
        <w:t>(XML)</w:t>
      </w:r>
    </w:p>
    <w:p w14:paraId="1A38651E" w14:textId="4DA3F8A3" w:rsidR="00504F5D" w:rsidRPr="009A3EC6" w:rsidRDefault="00F9323A" w:rsidP="00F9323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016286">
        <w:rPr>
          <w:rFonts w:ascii="Times New Roman" w:hAnsi="Times New Roman" w:cs="Times New Roman"/>
          <w:i/>
          <w:sz w:val="24"/>
          <w:szCs w:val="24"/>
        </w:rPr>
        <w:t>interface</w:t>
      </w:r>
      <w:r w:rsidRPr="003400D1">
        <w:rPr>
          <w:rFonts w:ascii="Times New Roman" w:hAnsi="Times New Roman" w:cs="Times New Roman"/>
          <w:sz w:val="24"/>
          <w:szCs w:val="24"/>
        </w:rPr>
        <w:t xml:space="preserve"> yang nantinya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lihat oleh pengguna.</w:t>
      </w:r>
    </w:p>
    <w:p w14:paraId="6F692358" w14:textId="697B54C5" w:rsidR="00DA717B" w:rsidRPr="00287CE0" w:rsidRDefault="006E6222" w:rsidP="008B575E">
      <w:pPr>
        <w:pStyle w:val="ListParagraph"/>
        <w:numPr>
          <w:ilvl w:val="0"/>
          <w:numId w:val="33"/>
        </w:numPr>
        <w:spacing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Implementasi</w:t>
      </w:r>
      <w:r w:rsidR="00DA717B" w:rsidRPr="00287CE0">
        <w:rPr>
          <w:rFonts w:ascii="Times New Roman" w:hAnsi="Times New Roman" w:cs="Times New Roman"/>
          <w:b/>
          <w:sz w:val="24"/>
          <w:szCs w:val="24"/>
        </w:rPr>
        <w:t xml:space="preserve"> prinsip kerja </w:t>
      </w:r>
      <w:r w:rsidR="00DA717B" w:rsidRPr="00287CE0">
        <w:rPr>
          <w:rFonts w:ascii="Times New Roman" w:hAnsi="Times New Roman" w:cs="Times New Roman"/>
          <w:b/>
          <w:i/>
          <w:sz w:val="24"/>
          <w:szCs w:val="24"/>
        </w:rPr>
        <w:t>Extreme Programming</w:t>
      </w:r>
    </w:p>
    <w:p w14:paraId="4B23136C" w14:textId="6AB55B95" w:rsidR="00E55B2A" w:rsidRPr="002B2614" w:rsidRDefault="00DA717B" w:rsidP="00E55B2A">
      <w:pPr>
        <w:pStyle w:val="ListParagraph"/>
        <w:spacing w:after="0" w:line="360" w:lineRule="auto"/>
        <w:ind w:left="0"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digunakan prinsip-prinsip kerja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sidR="00704CED" w:rsidRPr="00287CE0">
        <w:rPr>
          <w:rFonts w:ascii="Times New Roman" w:hAnsi="Times New Roman" w:cs="Times New Roman"/>
          <w:sz w:val="24"/>
          <w:szCs w:val="24"/>
        </w:rPr>
        <w:t xml:space="preserve">tiap </w:t>
      </w:r>
      <w:r w:rsidR="00704CED" w:rsidRPr="00D54DB0">
        <w:rPr>
          <w:rFonts w:ascii="Times New Roman" w:hAnsi="Times New Roman" w:cs="Times New Roman"/>
          <w:i/>
          <w:sz w:val="24"/>
          <w:szCs w:val="24"/>
        </w:rPr>
        <w:t>iteration</w:t>
      </w:r>
      <w:r w:rsidR="00704CED" w:rsidRPr="00287CE0">
        <w:rPr>
          <w:rFonts w:ascii="Times New Roman" w:hAnsi="Times New Roman" w:cs="Times New Roman"/>
          <w:sz w:val="24"/>
          <w:szCs w:val="24"/>
        </w:rPr>
        <w:t xml:space="preserve"> yang telah dipaparkan pada tabel 3.2 </w:t>
      </w:r>
      <w:r w:rsidRPr="00287CE0">
        <w:rPr>
          <w:rFonts w:ascii="Times New Roman" w:hAnsi="Times New Roman" w:cs="Times New Roman"/>
          <w:sz w:val="24"/>
          <w:szCs w:val="24"/>
        </w:rPr>
        <w:t xml:space="preserve">untuk </w:t>
      </w:r>
      <w:r w:rsidR="00461E72">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sidR="00461E72">
        <w:rPr>
          <w:rFonts w:ascii="Times New Roman" w:hAnsi="Times New Roman" w:cs="Times New Roman"/>
          <w:i/>
          <w:sz w:val="24"/>
          <w:szCs w:val="24"/>
        </w:rPr>
        <w:t xml:space="preserve"> </w:t>
      </w:r>
      <w:r w:rsidR="00461E72">
        <w:rPr>
          <w:rFonts w:ascii="Times New Roman" w:hAnsi="Times New Roman" w:cs="Times New Roman"/>
          <w:sz w:val="24"/>
          <w:szCs w:val="24"/>
        </w:rPr>
        <w:t>atau tidak</w:t>
      </w:r>
      <w:r w:rsidRPr="00287CE0">
        <w:rPr>
          <w:rFonts w:ascii="Times New Roman" w:hAnsi="Times New Roman" w:cs="Times New Roman"/>
          <w:sz w:val="24"/>
          <w:szCs w:val="24"/>
        </w:rPr>
        <w:t>.</w:t>
      </w:r>
      <w:r w:rsidR="00461E72">
        <w:rPr>
          <w:rFonts w:ascii="Times New Roman" w:hAnsi="Times New Roman" w:cs="Times New Roman"/>
          <w:sz w:val="24"/>
          <w:szCs w:val="24"/>
        </w:rPr>
        <w:t xml:space="preserve"> </w:t>
      </w:r>
      <w:r w:rsidR="00E55B2A">
        <w:rPr>
          <w:rFonts w:ascii="Times New Roman" w:hAnsi="Times New Roman" w:cs="Times New Roman"/>
          <w:sz w:val="24"/>
          <w:szCs w:val="24"/>
        </w:rPr>
        <w:t xml:space="preserve">Berikut merupakan rincian tiap </w:t>
      </w:r>
      <w:r w:rsidR="00E55B2A" w:rsidRPr="00DE0691">
        <w:rPr>
          <w:rFonts w:ascii="Times New Roman" w:hAnsi="Times New Roman" w:cs="Times New Roman"/>
          <w:i/>
          <w:sz w:val="24"/>
          <w:szCs w:val="24"/>
        </w:rPr>
        <w:t>iteration</w:t>
      </w:r>
      <w:r w:rsidR="00E55B2A">
        <w:rPr>
          <w:rFonts w:ascii="Times New Roman" w:hAnsi="Times New Roman" w:cs="Times New Roman"/>
          <w:i/>
          <w:sz w:val="24"/>
          <w:szCs w:val="24"/>
        </w:rPr>
        <w:t xml:space="preserve"> </w:t>
      </w:r>
      <w:r w:rsidR="00E55B2A">
        <w:rPr>
          <w:rFonts w:ascii="Times New Roman" w:hAnsi="Times New Roman" w:cs="Times New Roman"/>
          <w:sz w:val="24"/>
          <w:szCs w:val="24"/>
        </w:rPr>
        <w:t>yang dilakukan.</w:t>
      </w:r>
    </w:p>
    <w:p w14:paraId="49021E80" w14:textId="42EE4787" w:rsidR="007E7CD8" w:rsidRPr="00287CE0"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287CE0">
        <w:rPr>
          <w:rFonts w:ascii="Times New Roman" w:hAnsi="Times New Roman" w:cs="Times New Roman"/>
          <w:b/>
          <w:i/>
          <w:sz w:val="24"/>
          <w:szCs w:val="24"/>
        </w:rPr>
        <w:t>Iteration</w:t>
      </w:r>
      <w:r w:rsidRPr="00287CE0">
        <w:rPr>
          <w:rFonts w:ascii="Times New Roman" w:hAnsi="Times New Roman" w:cs="Times New Roman"/>
          <w:b/>
          <w:sz w:val="24"/>
          <w:szCs w:val="24"/>
        </w:rPr>
        <w:t xml:space="preserve"> 1</w:t>
      </w:r>
    </w:p>
    <w:p w14:paraId="3C348347" w14:textId="4364651F" w:rsidR="00B21704" w:rsidRPr="00F93CFD" w:rsidRDefault="00B21704" w:rsidP="00D5628B">
      <w:pPr>
        <w:spacing w:after="0" w:line="360" w:lineRule="auto"/>
        <w:ind w:firstLine="720"/>
        <w:jc w:val="both"/>
        <w:rPr>
          <w:rFonts w:ascii="Times New Roman" w:hAnsi="Times New Roman" w:cs="Times New Roman"/>
          <w:bCs/>
          <w:sz w:val="24"/>
          <w:szCs w:val="24"/>
        </w:rPr>
      </w:pPr>
      <w:r w:rsidRPr="00287CE0">
        <w:rPr>
          <w:rFonts w:ascii="Times New Roman" w:hAnsi="Times New Roman" w:cs="Times New Roman"/>
          <w:sz w:val="24"/>
          <w:szCs w:val="24"/>
        </w:rPr>
        <w:t xml:space="preserve">Pada </w:t>
      </w:r>
      <w:r w:rsidRPr="00287CE0">
        <w:rPr>
          <w:rFonts w:ascii="Times New Roman" w:hAnsi="Times New Roman" w:cs="Times New Roman"/>
          <w:i/>
          <w:sz w:val="24"/>
          <w:szCs w:val="24"/>
        </w:rPr>
        <w:t>iteration</w:t>
      </w:r>
      <w:r w:rsidRPr="00287CE0">
        <w:rPr>
          <w:rFonts w:ascii="Times New Roman" w:hAnsi="Times New Roman" w:cs="Times New Roman"/>
          <w:sz w:val="24"/>
          <w:szCs w:val="24"/>
        </w:rPr>
        <w:t xml:space="preserve"> 1 di</w:t>
      </w:r>
      <w:r w:rsidR="000442AC" w:rsidRPr="00287CE0">
        <w:rPr>
          <w:rFonts w:ascii="Times New Roman" w:hAnsi="Times New Roman" w:cs="Times New Roman"/>
          <w:sz w:val="24"/>
          <w:szCs w:val="24"/>
        </w:rPr>
        <w:t xml:space="preserve">lakukan pembuatan system </w:t>
      </w:r>
      <w:r w:rsidR="00112374" w:rsidRPr="00287CE0">
        <w:rPr>
          <w:rFonts w:ascii="Times New Roman" w:hAnsi="Times New Roman" w:cs="Times New Roman"/>
          <w:sz w:val="24"/>
          <w:szCs w:val="24"/>
        </w:rPr>
        <w:t xml:space="preserve">pada </w:t>
      </w:r>
      <w:r w:rsidRPr="00287CE0">
        <w:rPr>
          <w:rFonts w:ascii="Times New Roman" w:hAnsi="Times New Roman" w:cs="Times New Roman"/>
          <w:sz w:val="24"/>
          <w:szCs w:val="24"/>
        </w:rPr>
        <w:t xml:space="preserve">kode </w:t>
      </w:r>
      <w:r w:rsidRPr="00287CE0">
        <w:rPr>
          <w:rFonts w:ascii="Times New Roman" w:hAnsi="Times New Roman" w:cs="Times New Roman"/>
          <w:i/>
          <w:sz w:val="24"/>
          <w:szCs w:val="24"/>
        </w:rPr>
        <w:t xml:space="preserve">user </w:t>
      </w:r>
      <w:proofErr w:type="gramStart"/>
      <w:r w:rsidRPr="00287CE0">
        <w:rPr>
          <w:rFonts w:ascii="Times New Roman" w:hAnsi="Times New Roman" w:cs="Times New Roman"/>
          <w:i/>
          <w:sz w:val="24"/>
          <w:szCs w:val="24"/>
        </w:rPr>
        <w:t xml:space="preserve">stories </w:t>
      </w:r>
      <w:r w:rsidRPr="00287CE0">
        <w:rPr>
          <w:rFonts w:ascii="Times New Roman" w:hAnsi="Times New Roman" w:cs="Times New Roman"/>
          <w:sz w:val="24"/>
          <w:szCs w:val="24"/>
        </w:rPr>
        <w:t xml:space="preserve"> US</w:t>
      </w:r>
      <w:proofErr w:type="gramEnd"/>
      <w:r w:rsidRPr="00287CE0">
        <w:rPr>
          <w:rFonts w:ascii="Times New Roman" w:hAnsi="Times New Roman" w:cs="Times New Roman"/>
          <w:sz w:val="24"/>
          <w:szCs w:val="24"/>
        </w:rPr>
        <w:t xml:space="preserve">-1  yaitu </w:t>
      </w:r>
      <w:r w:rsidRPr="00287CE0">
        <w:rPr>
          <w:rFonts w:ascii="Times New Roman" w:hAnsi="Times New Roman" w:cs="Times New Roman"/>
          <w:bCs/>
          <w:sz w:val="24"/>
          <w:szCs w:val="24"/>
        </w:rPr>
        <w:t>Login ke dalam sistem</w:t>
      </w:r>
      <w:r w:rsidR="00F50563">
        <w:rPr>
          <w:rFonts w:ascii="Times New Roman" w:hAnsi="Times New Roman" w:cs="Times New Roman"/>
          <w:sz w:val="24"/>
          <w:szCs w:val="24"/>
        </w:rPr>
        <w:t xml:space="preserve"> </w:t>
      </w:r>
      <w:r w:rsidRPr="00287CE0">
        <w:rPr>
          <w:rFonts w:ascii="Times New Roman" w:hAnsi="Times New Roman" w:cs="Times New Roman"/>
          <w:sz w:val="24"/>
          <w:szCs w:val="24"/>
        </w:rPr>
        <w:t xml:space="preserve">dan US-6 yaitu </w:t>
      </w:r>
      <w:r w:rsidRPr="00287CE0">
        <w:rPr>
          <w:rFonts w:ascii="Times New Roman" w:hAnsi="Times New Roman" w:cs="Times New Roman"/>
          <w:bCs/>
          <w:sz w:val="24"/>
          <w:szCs w:val="24"/>
        </w:rPr>
        <w:t>Melihat daftar tempat ibadah</w:t>
      </w:r>
      <w:r w:rsidR="00F93CFD">
        <w:rPr>
          <w:rFonts w:ascii="Times New Roman" w:hAnsi="Times New Roman" w:cs="Times New Roman"/>
          <w:bCs/>
          <w:sz w:val="24"/>
          <w:szCs w:val="24"/>
        </w:rPr>
        <w:t xml:space="preserve"> berdasarkan yang t</w:t>
      </w:r>
      <w:r w:rsidR="003F3301">
        <w:rPr>
          <w:rFonts w:ascii="Times New Roman" w:hAnsi="Times New Roman" w:cs="Times New Roman"/>
          <w:bCs/>
          <w:sz w:val="24"/>
          <w:szCs w:val="24"/>
        </w:rPr>
        <w:t>elah dipaparkan pada tabel 3.2.</w:t>
      </w:r>
    </w:p>
    <w:p w14:paraId="459D1070" w14:textId="31A64D56" w:rsidR="00B21704" w:rsidRPr="00287CE0" w:rsidRDefault="00335708" w:rsidP="008B575E">
      <w:pPr>
        <w:pStyle w:val="ListParagraph"/>
        <w:numPr>
          <w:ilvl w:val="0"/>
          <w:numId w:val="35"/>
        </w:numPr>
        <w:spacing w:after="0" w:line="360" w:lineRule="auto"/>
        <w:ind w:left="0" w:firstLine="0"/>
        <w:rPr>
          <w:rFonts w:ascii="Times New Roman" w:hAnsi="Times New Roman" w:cs="Times New Roman"/>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287CE0">
        <w:rPr>
          <w:rFonts w:ascii="Times New Roman" w:hAnsi="Times New Roman" w:cs="Times New Roman"/>
          <w:b/>
          <w:sz w:val="24"/>
          <w:szCs w:val="24"/>
        </w:rPr>
        <w:t xml:space="preserve"> </w:t>
      </w:r>
      <w:r w:rsidR="00620834" w:rsidRPr="00287CE0">
        <w:rPr>
          <w:rFonts w:ascii="Times New Roman" w:hAnsi="Times New Roman" w:cs="Times New Roman"/>
          <w:b/>
          <w:sz w:val="24"/>
          <w:szCs w:val="24"/>
        </w:rPr>
        <w:t>US-1</w:t>
      </w:r>
    </w:p>
    <w:p w14:paraId="27EB9B4B" w14:textId="6E5D3313" w:rsidR="00561B98" w:rsidRPr="00D5628B" w:rsidRDefault="00620834" w:rsidP="00D5628B">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sidR="00EF0EE4">
        <w:rPr>
          <w:rFonts w:ascii="Times New Roman" w:hAnsi="Times New Roman" w:cs="Times New Roman"/>
          <w:bCs/>
          <w:sz w:val="24"/>
          <w:szCs w:val="24"/>
        </w:rPr>
        <w:t xml:space="preserve">kode </w:t>
      </w:r>
      <w:r w:rsidR="00EF0EE4" w:rsidRPr="00EF0EE4">
        <w:rPr>
          <w:rFonts w:ascii="Times New Roman" w:hAnsi="Times New Roman" w:cs="Times New Roman"/>
          <w:bCs/>
          <w:i/>
          <w:sz w:val="24"/>
          <w:szCs w:val="24"/>
        </w:rPr>
        <w:t>user stories</w:t>
      </w:r>
      <w:r w:rsidR="00EF0EE4">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US-1 ini </w:t>
      </w:r>
      <w:r w:rsidR="00D503A6">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melakukan login untuk dapat mengakses </w:t>
      </w:r>
      <w:r w:rsidR="00586EFF">
        <w:rPr>
          <w:rFonts w:ascii="Times New Roman" w:hAnsi="Times New Roman" w:cs="Times New Roman"/>
          <w:bCs/>
          <w:sz w:val="24"/>
          <w:szCs w:val="24"/>
        </w:rPr>
        <w:t>system</w:t>
      </w:r>
      <w:r w:rsidR="00CF7218">
        <w:rPr>
          <w:rFonts w:ascii="Times New Roman" w:hAnsi="Times New Roman" w:cs="Times New Roman"/>
          <w:bCs/>
          <w:sz w:val="24"/>
          <w:szCs w:val="24"/>
        </w:rPr>
        <w:t xml:space="preserve"> dan dapat mengakhiri system (</w:t>
      </w:r>
      <w:r w:rsidR="00CF7218" w:rsidRPr="00CF7218">
        <w:rPr>
          <w:rFonts w:ascii="Times New Roman" w:hAnsi="Times New Roman" w:cs="Times New Roman"/>
          <w:bCs/>
          <w:i/>
          <w:sz w:val="24"/>
          <w:szCs w:val="24"/>
        </w:rPr>
        <w:t>logout</w:t>
      </w:r>
      <w:r w:rsidR="00CF7218">
        <w:rPr>
          <w:rFonts w:ascii="Times New Roman" w:hAnsi="Times New Roman" w:cs="Times New Roman"/>
          <w:bCs/>
          <w:sz w:val="24"/>
          <w:szCs w:val="24"/>
        </w:rPr>
        <w:t>)</w:t>
      </w:r>
      <w:r w:rsidR="00586EFF">
        <w:rPr>
          <w:rFonts w:ascii="Times New Roman" w:hAnsi="Times New Roman" w:cs="Times New Roman"/>
          <w:bCs/>
          <w:sz w:val="24"/>
          <w:szCs w:val="24"/>
        </w:rPr>
        <w:t xml:space="preserve">. Berikut </w:t>
      </w:r>
      <w:r w:rsidR="00D64EC1">
        <w:rPr>
          <w:rFonts w:ascii="Times New Roman" w:hAnsi="Times New Roman" w:cs="Times New Roman"/>
          <w:bCs/>
          <w:sz w:val="24"/>
          <w:szCs w:val="24"/>
        </w:rPr>
        <w:t>rincian</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analisa</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desain</w:t>
      </w:r>
      <w:r w:rsidR="00586EFF">
        <w:rPr>
          <w:rFonts w:ascii="Times New Roman" w:hAnsi="Times New Roman" w:cs="Times New Roman"/>
          <w:bCs/>
          <w:sz w:val="24"/>
          <w:szCs w:val="24"/>
        </w:rPr>
        <w:t xml:space="preserve">, </w:t>
      </w:r>
      <w:r w:rsidR="002B4985">
        <w:rPr>
          <w:rFonts w:ascii="Times New Roman" w:hAnsi="Times New Roman" w:cs="Times New Roman"/>
          <w:bCs/>
          <w:sz w:val="24"/>
          <w:szCs w:val="24"/>
        </w:rPr>
        <w:t xml:space="preserve">dan </w:t>
      </w:r>
      <w:r w:rsidR="00586EFF" w:rsidRPr="002B4985">
        <w:rPr>
          <w:rFonts w:ascii="Times New Roman" w:hAnsi="Times New Roman" w:cs="Times New Roman"/>
          <w:bCs/>
          <w:i/>
          <w:sz w:val="24"/>
          <w:szCs w:val="24"/>
        </w:rPr>
        <w:t>code</w:t>
      </w:r>
      <w:r w:rsidR="00957957">
        <w:rPr>
          <w:rFonts w:ascii="Times New Roman" w:hAnsi="Times New Roman" w:cs="Times New Roman"/>
          <w:bCs/>
          <w:sz w:val="24"/>
          <w:szCs w:val="24"/>
        </w:rPr>
        <w:t xml:space="preserve"> system, tampilan </w:t>
      </w:r>
      <w:r w:rsidR="002B4985">
        <w:rPr>
          <w:rFonts w:ascii="Times New Roman" w:hAnsi="Times New Roman" w:cs="Times New Roman"/>
          <w:bCs/>
          <w:sz w:val="24"/>
          <w:szCs w:val="24"/>
        </w:rPr>
        <w:t>serta</w:t>
      </w:r>
      <w:r w:rsidR="00586EFF">
        <w:rPr>
          <w:rFonts w:ascii="Times New Roman" w:hAnsi="Times New Roman" w:cs="Times New Roman"/>
          <w:bCs/>
          <w:sz w:val="24"/>
          <w:szCs w:val="24"/>
        </w:rPr>
        <w:t xml:space="preserve"> hasil pengujian systemnya.</w:t>
      </w:r>
    </w:p>
    <w:p w14:paraId="177CCDDC" w14:textId="0DD4923A" w:rsidR="007D1F3D"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nalisa</w:t>
      </w:r>
      <w:r w:rsidR="007D1F3D" w:rsidRPr="00287CE0">
        <w:rPr>
          <w:rFonts w:ascii="Times New Roman" w:hAnsi="Times New Roman" w:cs="Times New Roman"/>
          <w:sz w:val="24"/>
          <w:szCs w:val="24"/>
        </w:rPr>
        <w:t xml:space="preserve"> sistem</w:t>
      </w:r>
    </w:p>
    <w:p w14:paraId="70777F12" w14:textId="093B0761" w:rsidR="00F93CFD" w:rsidRDefault="003F3301" w:rsidP="003F330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3108BC" w:rsidRPr="003108BC">
        <w:rPr>
          <w:rFonts w:ascii="Times New Roman" w:hAnsi="Times New Roman" w:cs="Times New Roman"/>
          <w:sz w:val="24"/>
          <w:szCs w:val="24"/>
        </w:rPr>
        <w:t xml:space="preserve">ilakukan analisa terhadap kebutuhan sistem </w:t>
      </w:r>
      <w:r w:rsidR="00427E03">
        <w:rPr>
          <w:rFonts w:ascii="Times New Roman" w:hAnsi="Times New Roman" w:cs="Times New Roman"/>
          <w:sz w:val="24"/>
          <w:szCs w:val="24"/>
        </w:rPr>
        <w:t xml:space="preserve">berupa </w:t>
      </w:r>
      <w:r w:rsidR="00427E03" w:rsidRPr="00427E03">
        <w:rPr>
          <w:rFonts w:ascii="Times New Roman" w:hAnsi="Times New Roman" w:cs="Times New Roman"/>
          <w:i/>
          <w:sz w:val="24"/>
          <w:szCs w:val="24"/>
        </w:rPr>
        <w:t>task – task</w:t>
      </w:r>
      <w:r w:rsidR="00427E03">
        <w:rPr>
          <w:rFonts w:ascii="Times New Roman" w:hAnsi="Times New Roman" w:cs="Times New Roman"/>
          <w:sz w:val="24"/>
          <w:szCs w:val="24"/>
        </w:rPr>
        <w:t xml:space="preserve"> yang </w:t>
      </w:r>
      <w:proofErr w:type="gramStart"/>
      <w:r w:rsidR="00427E03">
        <w:rPr>
          <w:rFonts w:ascii="Times New Roman" w:hAnsi="Times New Roman" w:cs="Times New Roman"/>
          <w:sz w:val="24"/>
          <w:szCs w:val="24"/>
        </w:rPr>
        <w:t>akan</w:t>
      </w:r>
      <w:proofErr w:type="gramEnd"/>
      <w:r w:rsidR="00427E03">
        <w:rPr>
          <w:rFonts w:ascii="Times New Roman" w:hAnsi="Times New Roman" w:cs="Times New Roman"/>
          <w:sz w:val="24"/>
          <w:szCs w:val="24"/>
        </w:rPr>
        <w:t xml:space="preserve"> diselesaikan </w:t>
      </w:r>
      <w:r w:rsidR="003108BC" w:rsidRPr="003108BC">
        <w:rPr>
          <w:rFonts w:ascii="Times New Roman" w:hAnsi="Times New Roman" w:cs="Times New Roman"/>
          <w:sz w:val="24"/>
          <w:szCs w:val="24"/>
        </w:rPr>
        <w:t xml:space="preserve">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w:t>
      </w:r>
      <w:r w:rsidR="003108BC" w:rsidRPr="003108BC">
        <w:rPr>
          <w:rFonts w:ascii="Times New Roman" w:hAnsi="Times New Roman" w:cs="Times New Roman"/>
          <w:sz w:val="24"/>
          <w:szCs w:val="24"/>
        </w:rPr>
        <w:t xml:space="preserve"> di</w:t>
      </w:r>
      <w:r w:rsidR="00D503A6">
        <w:rPr>
          <w:rFonts w:ascii="Times New Roman" w:hAnsi="Times New Roman" w:cs="Times New Roman"/>
          <w:sz w:val="24"/>
          <w:szCs w:val="24"/>
        </w:rPr>
        <w:t xml:space="preserve">rincikan </w:t>
      </w:r>
      <w:r w:rsidR="003108BC" w:rsidRPr="003108BC">
        <w:rPr>
          <w:rFonts w:ascii="Times New Roman" w:hAnsi="Times New Roman" w:cs="Times New Roman"/>
          <w:sz w:val="24"/>
          <w:szCs w:val="24"/>
        </w:rPr>
        <w:t>pada tabel 3 berikut.</w:t>
      </w:r>
    </w:p>
    <w:p w14:paraId="422E8040" w14:textId="6851A5D4" w:rsidR="003F3301" w:rsidRPr="00F93CFD" w:rsidRDefault="003F3301" w:rsidP="003F330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Pr="00F93CFD">
        <w:rPr>
          <w:rFonts w:ascii="Times New Roman" w:eastAsia="Times New Roman" w:hAnsi="Times New Roman" w:cs="Times New Roman"/>
        </w:rPr>
        <w:t>US-1</w:t>
      </w:r>
    </w:p>
    <w:tbl>
      <w:tblPr>
        <w:tblStyle w:val="TableGrid"/>
        <w:tblW w:w="7952" w:type="dxa"/>
        <w:tblLook w:val="04A0" w:firstRow="1" w:lastRow="0" w:firstColumn="1" w:lastColumn="0" w:noHBand="0" w:noVBand="1"/>
      </w:tblPr>
      <w:tblGrid>
        <w:gridCol w:w="2547"/>
        <w:gridCol w:w="5405"/>
      </w:tblGrid>
      <w:tr w:rsidR="003F3301" w:rsidRPr="00A6501E" w14:paraId="510A76FB" w14:textId="77777777" w:rsidTr="003F3301">
        <w:trPr>
          <w:trHeight w:val="289"/>
        </w:trPr>
        <w:tc>
          <w:tcPr>
            <w:tcW w:w="2547" w:type="dxa"/>
          </w:tcPr>
          <w:p w14:paraId="0CFAF7E9" w14:textId="77777777" w:rsidR="003F3301" w:rsidRPr="00F93CFD" w:rsidRDefault="003F3301" w:rsidP="002B3F32">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3056543" w14:textId="2C474D3D" w:rsidR="003F3301" w:rsidRPr="00A6501E" w:rsidRDefault="003F3301" w:rsidP="002B3F32">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3301" w:rsidRPr="00A6501E" w14:paraId="1BB5D3C9" w14:textId="77777777" w:rsidTr="003F3301">
        <w:trPr>
          <w:trHeight w:val="585"/>
        </w:trPr>
        <w:tc>
          <w:tcPr>
            <w:tcW w:w="2547" w:type="dxa"/>
          </w:tcPr>
          <w:p w14:paraId="19836B81" w14:textId="2DDF33DE"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 h</w:t>
            </w:r>
            <w:r w:rsidR="003F3301">
              <w:rPr>
                <w:b w:val="0"/>
                <w:bCs w:val="0"/>
              </w:rPr>
              <w:t>alaman muka</w:t>
            </w:r>
          </w:p>
        </w:tc>
        <w:tc>
          <w:tcPr>
            <w:tcW w:w="5405" w:type="dxa"/>
          </w:tcPr>
          <w:p w14:paraId="50F4032B" w14:textId="77777777" w:rsidR="003F3301" w:rsidRDefault="003F330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3F3301">
              <w:rPr>
                <w:b w:val="0"/>
                <w:bCs w:val="0"/>
                <w:i/>
              </w:rPr>
              <w:t>form</w:t>
            </w:r>
            <w:r>
              <w:rPr>
                <w:b w:val="0"/>
                <w:bCs w:val="0"/>
              </w:rPr>
              <w:t xml:space="preserve"> </w:t>
            </w:r>
            <w:r w:rsidRPr="003F3301">
              <w:rPr>
                <w:b w:val="0"/>
                <w:bCs w:val="0"/>
                <w:i/>
              </w:rPr>
              <w:t>login</w:t>
            </w:r>
            <w:r>
              <w:rPr>
                <w:b w:val="0"/>
                <w:bCs w:val="0"/>
              </w:rPr>
              <w:t xml:space="preserve"> </w:t>
            </w:r>
            <w:r w:rsidR="007C5B08">
              <w:rPr>
                <w:b w:val="0"/>
                <w:bCs w:val="0"/>
              </w:rPr>
              <w:t>(</w:t>
            </w:r>
            <w:r w:rsidR="007C5B08" w:rsidRPr="007C5B08">
              <w:rPr>
                <w:b w:val="0"/>
                <w:bCs w:val="0"/>
                <w:i/>
              </w:rPr>
              <w:t>input username</w:t>
            </w:r>
            <w:r w:rsidR="007C5B08">
              <w:rPr>
                <w:b w:val="0"/>
                <w:bCs w:val="0"/>
              </w:rPr>
              <w:t xml:space="preserve"> dan </w:t>
            </w:r>
            <w:r w:rsidR="007C5B08" w:rsidRPr="007C5B08">
              <w:rPr>
                <w:b w:val="0"/>
                <w:bCs w:val="0"/>
                <w:i/>
              </w:rPr>
              <w:t>password</w:t>
            </w:r>
            <w:r w:rsidR="007C5B08">
              <w:rPr>
                <w:b w:val="0"/>
                <w:bCs w:val="0"/>
              </w:rPr>
              <w:t xml:space="preserve">) </w:t>
            </w:r>
          </w:p>
          <w:p w14:paraId="7424DB8F" w14:textId="77777777" w:rsidR="00F96FFB" w:rsidRPr="00F96FFB"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lastRenderedPageBreak/>
              <w:t>Menampilkan pilihan sub bagian (</w:t>
            </w:r>
            <w:r w:rsidRPr="00F96FFB">
              <w:rPr>
                <w:b w:val="0"/>
                <w:bCs w:val="0"/>
                <w:i/>
              </w:rPr>
              <w:t>level</w:t>
            </w:r>
            <w:r>
              <w:rPr>
                <w:b w:val="0"/>
                <w:bCs w:val="0"/>
              </w:rPr>
              <w:t xml:space="preserve"> admin) pada </w:t>
            </w:r>
            <w:r w:rsidRPr="00F96FFB">
              <w:rPr>
                <w:b w:val="0"/>
                <w:bCs w:val="0"/>
                <w:i/>
              </w:rPr>
              <w:t>form login</w:t>
            </w:r>
          </w:p>
          <w:p w14:paraId="61BFF20D" w14:textId="55E7EFC4" w:rsidR="00F96FFB" w:rsidRPr="00A6501E"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tombol </w:t>
            </w:r>
            <w:r w:rsidRPr="00F96FFB">
              <w:rPr>
                <w:b w:val="0"/>
                <w:bCs w:val="0"/>
                <w:i/>
              </w:rPr>
              <w:t>login</w:t>
            </w:r>
            <w:r>
              <w:rPr>
                <w:b w:val="0"/>
                <w:bCs w:val="0"/>
              </w:rPr>
              <w:t xml:space="preserve"> </w:t>
            </w:r>
          </w:p>
        </w:tc>
      </w:tr>
      <w:tr w:rsidR="003F3301" w:rsidRPr="00A6501E" w14:paraId="164C7B7F" w14:textId="77777777" w:rsidTr="00F96FFB">
        <w:trPr>
          <w:trHeight w:val="70"/>
        </w:trPr>
        <w:tc>
          <w:tcPr>
            <w:tcW w:w="2547" w:type="dxa"/>
          </w:tcPr>
          <w:p w14:paraId="298A918D" w14:textId="31E64300"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lastRenderedPageBreak/>
              <w:t>Tampilan</w:t>
            </w:r>
            <w:r w:rsidR="003F3301">
              <w:rPr>
                <w:b w:val="0"/>
                <w:bCs w:val="0"/>
              </w:rPr>
              <w:t xml:space="preserve"> </w:t>
            </w:r>
            <w:r w:rsidR="003F3301" w:rsidRPr="00DF44C3">
              <w:rPr>
                <w:b w:val="0"/>
                <w:bCs w:val="0"/>
                <w:i/>
              </w:rPr>
              <w:t>logout</w:t>
            </w:r>
          </w:p>
        </w:tc>
        <w:tc>
          <w:tcPr>
            <w:tcW w:w="5405" w:type="dxa"/>
          </w:tcPr>
          <w:p w14:paraId="65897449" w14:textId="5ACB5E0A" w:rsidR="00F16CF1" w:rsidRDefault="00F16CF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F16CF1">
              <w:rPr>
                <w:b w:val="0"/>
                <w:bCs w:val="0"/>
                <w:i/>
              </w:rPr>
              <w:t>popup</w:t>
            </w:r>
            <w:r>
              <w:rPr>
                <w:b w:val="0"/>
                <w:bCs w:val="0"/>
              </w:rPr>
              <w:t xml:space="preserve"> </w:t>
            </w:r>
            <w:r w:rsidRPr="00F16CF1">
              <w:rPr>
                <w:b w:val="0"/>
                <w:bCs w:val="0"/>
                <w:i/>
              </w:rPr>
              <w:t>logout</w:t>
            </w:r>
          </w:p>
          <w:p w14:paraId="3B10CE01" w14:textId="77777777" w:rsidR="003F3301" w:rsidRDefault="00F96FFB" w:rsidP="00F96FFB">
            <w:pPr>
              <w:pStyle w:val="Heading3"/>
              <w:numPr>
                <w:ilvl w:val="0"/>
                <w:numId w:val="23"/>
              </w:numPr>
              <w:tabs>
                <w:tab w:val="left" w:pos="307"/>
              </w:tabs>
              <w:spacing w:line="360" w:lineRule="auto"/>
              <w:ind w:left="317"/>
              <w:jc w:val="both"/>
              <w:outlineLvl w:val="2"/>
              <w:rPr>
                <w:b w:val="0"/>
                <w:bCs w:val="0"/>
              </w:rPr>
            </w:pPr>
            <w:r w:rsidRPr="00F96FFB">
              <w:rPr>
                <w:b w:val="0"/>
                <w:bCs w:val="0"/>
              </w:rPr>
              <w:t xml:space="preserve">Menampilkan tombol </w:t>
            </w:r>
            <w:r w:rsidRPr="00F96FFB">
              <w:rPr>
                <w:b w:val="0"/>
                <w:bCs w:val="0"/>
                <w:i/>
              </w:rPr>
              <w:t>logout</w:t>
            </w:r>
            <w:r w:rsidR="003F3301" w:rsidRPr="00F96FFB">
              <w:rPr>
                <w:b w:val="0"/>
                <w:bCs w:val="0"/>
              </w:rPr>
              <w:t xml:space="preserve"> </w:t>
            </w:r>
          </w:p>
          <w:p w14:paraId="6DAB5FCA" w14:textId="77777777" w:rsidR="00C22F53" w:rsidRDefault="00C22F53" w:rsidP="00F96FFB">
            <w:pPr>
              <w:pStyle w:val="Heading3"/>
              <w:numPr>
                <w:ilvl w:val="0"/>
                <w:numId w:val="23"/>
              </w:numPr>
              <w:tabs>
                <w:tab w:val="left" w:pos="307"/>
              </w:tabs>
              <w:spacing w:line="360" w:lineRule="auto"/>
              <w:ind w:left="317"/>
              <w:jc w:val="both"/>
              <w:outlineLvl w:val="2"/>
              <w:rPr>
                <w:b w:val="0"/>
                <w:bCs w:val="0"/>
              </w:rPr>
            </w:pPr>
            <w:r>
              <w:rPr>
                <w:b w:val="0"/>
                <w:bCs w:val="0"/>
              </w:rPr>
              <w:t>Menampilkan tombol batal</w:t>
            </w:r>
          </w:p>
          <w:p w14:paraId="43FE854C" w14:textId="297C2220" w:rsidR="009E5BFE" w:rsidRPr="00F96FFB" w:rsidRDefault="00DC2DBB" w:rsidP="00F96FFB">
            <w:pPr>
              <w:pStyle w:val="Heading3"/>
              <w:numPr>
                <w:ilvl w:val="0"/>
                <w:numId w:val="23"/>
              </w:numPr>
              <w:tabs>
                <w:tab w:val="left" w:pos="307"/>
              </w:tabs>
              <w:spacing w:line="360" w:lineRule="auto"/>
              <w:ind w:left="317"/>
              <w:jc w:val="both"/>
              <w:outlineLvl w:val="2"/>
              <w:rPr>
                <w:b w:val="0"/>
                <w:bCs w:val="0"/>
              </w:rPr>
            </w:pPr>
            <w:proofErr w:type="gramStart"/>
            <w:r>
              <w:rPr>
                <w:b w:val="0"/>
                <w:bCs w:val="0"/>
              </w:rPr>
              <w:t>menghapus</w:t>
            </w:r>
            <w:proofErr w:type="gramEnd"/>
            <w:r w:rsidR="007617DD">
              <w:rPr>
                <w:b w:val="0"/>
                <w:bCs w:val="0"/>
              </w:rPr>
              <w:t xml:space="preserve"> </w:t>
            </w:r>
            <w:r w:rsidR="007617DD" w:rsidRPr="007617DD">
              <w:rPr>
                <w:b w:val="0"/>
                <w:bCs w:val="0"/>
                <w:i/>
              </w:rPr>
              <w:t>session</w:t>
            </w:r>
          </w:p>
        </w:tc>
      </w:tr>
    </w:tbl>
    <w:p w14:paraId="2CF11F9D" w14:textId="77777777" w:rsidR="000304AE" w:rsidRDefault="000304AE" w:rsidP="000304AE">
      <w:pPr>
        <w:pStyle w:val="ListParagraph"/>
        <w:spacing w:line="360" w:lineRule="auto"/>
        <w:ind w:left="0"/>
        <w:jc w:val="both"/>
        <w:rPr>
          <w:rFonts w:ascii="Times New Roman" w:hAnsi="Times New Roman" w:cs="Times New Roman"/>
          <w:sz w:val="24"/>
          <w:szCs w:val="24"/>
        </w:rPr>
      </w:pPr>
    </w:p>
    <w:p w14:paraId="07DED411" w14:textId="5E2C7E68" w:rsidR="003E26C2"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7D1F3D" w:rsidRPr="00287CE0">
        <w:rPr>
          <w:rFonts w:ascii="Times New Roman" w:hAnsi="Times New Roman" w:cs="Times New Roman"/>
          <w:sz w:val="24"/>
          <w:szCs w:val="24"/>
        </w:rPr>
        <w:t xml:space="preserve"> sistem</w:t>
      </w:r>
    </w:p>
    <w:p w14:paraId="112334DC" w14:textId="50456128" w:rsidR="00F3340E" w:rsidRDefault="00D64EC1" w:rsidP="00F3340E">
      <w:pPr>
        <w:pStyle w:val="ListParagraph"/>
        <w:spacing w:after="0" w:line="360" w:lineRule="auto"/>
        <w:ind w:left="0" w:firstLine="720"/>
        <w:jc w:val="both"/>
      </w:pPr>
      <w:r>
        <w:rPr>
          <w:rFonts w:ascii="Times New Roman" w:hAnsi="Times New Roman" w:cs="Times New Roman"/>
          <w:sz w:val="24"/>
          <w:szCs w:val="24"/>
        </w:rPr>
        <w:t>Setelah analisa,</w:t>
      </w:r>
      <w:r w:rsidR="00446E36">
        <w:rPr>
          <w:rFonts w:ascii="Times New Roman" w:hAnsi="Times New Roman" w:cs="Times New Roman"/>
          <w:sz w:val="24"/>
          <w:szCs w:val="24"/>
        </w:rPr>
        <w:t xml:space="preserve"> dilakukannya </w:t>
      </w:r>
      <w:r>
        <w:rPr>
          <w:rFonts w:ascii="Times New Roman" w:hAnsi="Times New Roman" w:cs="Times New Roman"/>
          <w:sz w:val="24"/>
          <w:szCs w:val="24"/>
        </w:rPr>
        <w:t xml:space="preserve">desain system menggunakan </w:t>
      </w:r>
      <w:r w:rsidR="00D12DB8" w:rsidRPr="00EB4D8C">
        <w:rPr>
          <w:rFonts w:ascii="Times New Roman" w:hAnsi="Times New Roman" w:cs="Times New Roman"/>
          <w:sz w:val="24"/>
          <w:szCs w:val="24"/>
        </w:rPr>
        <w:t xml:space="preserve">CRC </w:t>
      </w:r>
      <w:r w:rsidR="00D12DB8" w:rsidRPr="00EB4D8C">
        <w:rPr>
          <w:rFonts w:ascii="Times New Roman" w:hAnsi="Times New Roman" w:cs="Times New Roman"/>
          <w:i/>
          <w:sz w:val="24"/>
          <w:szCs w:val="24"/>
        </w:rPr>
        <w:t>Cards</w:t>
      </w:r>
      <w:r w:rsidR="00D12DB8" w:rsidRPr="00EB4D8C">
        <w:rPr>
          <w:rFonts w:ascii="Times New Roman" w:hAnsi="Times New Roman" w:cs="Times New Roman"/>
          <w:sz w:val="24"/>
          <w:szCs w:val="24"/>
        </w:rPr>
        <w:t xml:space="preserve"> </w:t>
      </w:r>
      <w:r w:rsidR="00EB4D8C">
        <w:rPr>
          <w:rFonts w:ascii="Times New Roman" w:hAnsi="Times New Roman" w:cs="Times New Roman"/>
          <w:sz w:val="24"/>
          <w:szCs w:val="24"/>
        </w:rPr>
        <w:t xml:space="preserve">seperti yang telah dipaparkan pada tabel 3.3 </w:t>
      </w:r>
      <w:r w:rsidR="00D12DB8" w:rsidRPr="00EB4D8C">
        <w:rPr>
          <w:rFonts w:ascii="Times New Roman" w:hAnsi="Times New Roman" w:cs="Times New Roman"/>
          <w:sz w:val="24"/>
          <w:szCs w:val="24"/>
        </w:rPr>
        <w:t xml:space="preserve">dan </w:t>
      </w:r>
      <w:r w:rsidR="00D12DB8" w:rsidRPr="00EB4D8C">
        <w:rPr>
          <w:rFonts w:ascii="Times New Roman" w:hAnsi="Times New Roman" w:cs="Times New Roman"/>
          <w:i/>
          <w:sz w:val="24"/>
          <w:szCs w:val="24"/>
        </w:rPr>
        <w:t>spike solution prototype</w:t>
      </w:r>
      <w:r w:rsidR="00EB4D8C">
        <w:rPr>
          <w:rFonts w:ascii="Times New Roman" w:hAnsi="Times New Roman" w:cs="Times New Roman"/>
          <w:i/>
          <w:sz w:val="24"/>
          <w:szCs w:val="24"/>
        </w:rPr>
        <w:t xml:space="preserve"> </w:t>
      </w:r>
      <w:r w:rsidR="00494D2F">
        <w:rPr>
          <w:rFonts w:ascii="Times New Roman" w:hAnsi="Times New Roman" w:cs="Times New Roman"/>
          <w:sz w:val="24"/>
          <w:szCs w:val="24"/>
        </w:rPr>
        <w:t xml:space="preserve">untuk skema desain </w:t>
      </w:r>
      <w:r w:rsidR="00494D2F" w:rsidRPr="00494D2F">
        <w:rPr>
          <w:rFonts w:ascii="Times New Roman" w:hAnsi="Times New Roman" w:cs="Times New Roman"/>
          <w:i/>
          <w:sz w:val="24"/>
          <w:szCs w:val="24"/>
        </w:rPr>
        <w:t>prototype</w:t>
      </w:r>
      <w:r w:rsidR="00494D2F">
        <w:rPr>
          <w:rFonts w:ascii="Times New Roman" w:hAnsi="Times New Roman" w:cs="Times New Roman"/>
          <w:sz w:val="24"/>
          <w:szCs w:val="24"/>
        </w:rPr>
        <w:t>-nya</w:t>
      </w:r>
      <w:r w:rsidR="00D12DB8"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w:t>
      </w:r>
      <w:r w:rsidR="00D12DB8" w:rsidRPr="00F3340E">
        <w:rPr>
          <w:rFonts w:ascii="Times New Roman" w:hAnsi="Times New Roman" w:cs="Times New Roman"/>
          <w:i/>
          <w:sz w:val="24"/>
          <w:szCs w:val="24"/>
        </w:rPr>
        <w:t>esign</w:t>
      </w:r>
      <w:r w:rsidR="00D12DB8" w:rsidRPr="00EB4D8C">
        <w:rPr>
          <w:rFonts w:ascii="Times New Roman" w:hAnsi="Times New Roman" w:cs="Times New Roman"/>
          <w:sz w:val="24"/>
          <w:szCs w:val="24"/>
        </w:rPr>
        <w:t xml:space="preserve"> </w:t>
      </w:r>
      <w:r w:rsidR="00F3340E">
        <w:rPr>
          <w:rFonts w:ascii="Times New Roman" w:hAnsi="Times New Roman" w:cs="Times New Roman"/>
          <w:sz w:val="24"/>
          <w:szCs w:val="24"/>
        </w:rPr>
        <w:t xml:space="preserve">dari kasus </w:t>
      </w:r>
      <w:r w:rsidR="00F3340E">
        <w:rPr>
          <w:rFonts w:ascii="Times New Roman" w:hAnsi="Times New Roman" w:cs="Times New Roman"/>
          <w:bCs/>
          <w:sz w:val="24"/>
          <w:szCs w:val="24"/>
        </w:rPr>
        <w:t xml:space="preserve">kode </w:t>
      </w:r>
      <w:r w:rsidR="00F3340E" w:rsidRPr="00EF0EE4">
        <w:rPr>
          <w:rFonts w:ascii="Times New Roman" w:hAnsi="Times New Roman" w:cs="Times New Roman"/>
          <w:bCs/>
          <w:i/>
          <w:sz w:val="24"/>
          <w:szCs w:val="24"/>
        </w:rPr>
        <w:t>user stories</w:t>
      </w:r>
      <w:r w:rsidR="00F3340E">
        <w:rPr>
          <w:rFonts w:ascii="Times New Roman" w:hAnsi="Times New Roman" w:cs="Times New Roman"/>
          <w:bCs/>
          <w:sz w:val="24"/>
          <w:szCs w:val="24"/>
        </w:rPr>
        <w:t xml:space="preserve"> </w:t>
      </w:r>
      <w:r w:rsidR="00F3340E">
        <w:rPr>
          <w:rFonts w:ascii="Times New Roman" w:hAnsi="Times New Roman" w:cs="Times New Roman"/>
          <w:sz w:val="24"/>
          <w:szCs w:val="24"/>
        </w:rPr>
        <w:t xml:space="preserve">US-1 </w:t>
      </w:r>
      <w:r w:rsidR="00D12DB8" w:rsidRPr="00EB4D8C">
        <w:rPr>
          <w:rFonts w:ascii="Times New Roman" w:hAnsi="Times New Roman" w:cs="Times New Roman"/>
          <w:sz w:val="24"/>
          <w:szCs w:val="24"/>
        </w:rPr>
        <w:t>dapat dilihat pada Tabel 5</w:t>
      </w:r>
      <w:r w:rsidR="00F3340E">
        <w:t xml:space="preserve">. </w:t>
      </w:r>
    </w:p>
    <w:p w14:paraId="3B1BCEC6" w14:textId="0A89FA50" w:rsidR="00F3340E" w:rsidRDefault="00270972" w:rsidP="00F3340E">
      <w:pPr>
        <w:spacing w:after="0" w:line="360" w:lineRule="auto"/>
        <w:jc w:val="center"/>
      </w:pPr>
      <w:r>
        <w:rPr>
          <w:rFonts w:ascii="Times New Roman" w:eastAsia="Times New Roman" w:hAnsi="Times New Roman" w:cs="Times New Roman"/>
        </w:rPr>
        <w:t>Tabel 4.2</w:t>
      </w:r>
      <w:r w:rsidR="00F3340E" w:rsidRPr="00F3340E">
        <w:rPr>
          <w:rFonts w:ascii="Times New Roman" w:eastAsia="Times New Roman" w:hAnsi="Times New Roman" w:cs="Times New Roman"/>
        </w:rPr>
        <w:t xml:space="preserve"> </w:t>
      </w:r>
      <w:r>
        <w:rPr>
          <w:rFonts w:ascii="Times New Roman" w:eastAsia="Times New Roman" w:hAnsi="Times New Roman" w:cs="Times New Roman"/>
        </w:rPr>
        <w:t xml:space="preserve">desain </w:t>
      </w:r>
      <w:r w:rsidR="00F3340E" w:rsidRPr="00F3340E">
        <w:rPr>
          <w:rFonts w:ascii="Times New Roman" w:eastAsia="Times New Roman" w:hAnsi="Times New Roman" w:cs="Times New Roman"/>
        </w:rPr>
        <w:t xml:space="preserve">system kode </w:t>
      </w:r>
      <w:r w:rsidR="00F3340E" w:rsidRPr="00F3340E">
        <w:rPr>
          <w:rFonts w:ascii="Times New Roman" w:eastAsia="Times New Roman" w:hAnsi="Times New Roman" w:cs="Times New Roman"/>
          <w:i/>
        </w:rPr>
        <w:t xml:space="preserve">user stories </w:t>
      </w:r>
      <w:r w:rsidR="00F3340E" w:rsidRPr="00F3340E">
        <w:rPr>
          <w:rFonts w:ascii="Times New Roman" w:eastAsia="Times New Roman" w:hAnsi="Times New Roman" w:cs="Times New Roman"/>
        </w:rPr>
        <w:t>US-1</w:t>
      </w:r>
    </w:p>
    <w:tbl>
      <w:tblPr>
        <w:tblStyle w:val="TableGrid"/>
        <w:tblW w:w="7927" w:type="dxa"/>
        <w:tblLook w:val="04A0" w:firstRow="1" w:lastRow="0" w:firstColumn="1" w:lastColumn="0" w:noHBand="0" w:noVBand="1"/>
      </w:tblPr>
      <w:tblGrid>
        <w:gridCol w:w="1657"/>
        <w:gridCol w:w="2907"/>
        <w:gridCol w:w="3363"/>
      </w:tblGrid>
      <w:tr w:rsidR="00067124" w:rsidRPr="00A6501E" w14:paraId="5020B0EE" w14:textId="77777777" w:rsidTr="002B493F">
        <w:trPr>
          <w:trHeight w:val="218"/>
        </w:trPr>
        <w:tc>
          <w:tcPr>
            <w:tcW w:w="1657" w:type="dxa"/>
            <w:vAlign w:val="center"/>
          </w:tcPr>
          <w:p w14:paraId="5096A432" w14:textId="5C92BA5A" w:rsidR="00067124" w:rsidRPr="00F3340E" w:rsidRDefault="00067124" w:rsidP="002B493F">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153418C" w14:textId="6383E0AD" w:rsidR="00067124" w:rsidRPr="00067124" w:rsidRDefault="00067124" w:rsidP="002B493F">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6B4CB72" w14:textId="77777777" w:rsidR="00067124" w:rsidRDefault="00067124" w:rsidP="002B493F">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E25EDCD" w14:textId="28F9629A" w:rsidR="00872EF1" w:rsidRPr="00872EF1" w:rsidRDefault="00872EF1" w:rsidP="002B493F">
            <w:pPr>
              <w:pStyle w:val="Heading3"/>
              <w:tabs>
                <w:tab w:val="left" w:pos="307"/>
              </w:tabs>
              <w:spacing w:line="360" w:lineRule="auto"/>
              <w:ind w:left="0" w:firstLine="0"/>
              <w:jc w:val="center"/>
              <w:outlineLvl w:val="2"/>
              <w:rPr>
                <w:b w:val="0"/>
                <w:bCs w:val="0"/>
              </w:rPr>
            </w:pPr>
            <w:r>
              <w:rPr>
                <w:b w:val="0"/>
                <w:bCs w:val="0"/>
              </w:rPr>
              <w:t>Ditujukan gambar</w:t>
            </w:r>
          </w:p>
        </w:tc>
      </w:tr>
      <w:tr w:rsidR="00067124" w:rsidRPr="00A6501E" w14:paraId="7FBEE80C" w14:textId="77777777" w:rsidTr="00067124">
        <w:trPr>
          <w:trHeight w:val="441"/>
        </w:trPr>
        <w:tc>
          <w:tcPr>
            <w:tcW w:w="1657" w:type="dxa"/>
          </w:tcPr>
          <w:p w14:paraId="1130840A" w14:textId="7033D892" w:rsidR="00067124" w:rsidRPr="00A6501E" w:rsidRDefault="00067124" w:rsidP="00067124">
            <w:pPr>
              <w:pStyle w:val="Heading3"/>
              <w:tabs>
                <w:tab w:val="left" w:pos="307"/>
              </w:tabs>
              <w:spacing w:line="360" w:lineRule="auto"/>
              <w:ind w:left="0" w:firstLine="0"/>
              <w:jc w:val="center"/>
              <w:outlineLvl w:val="2"/>
              <w:rPr>
                <w:b w:val="0"/>
                <w:bCs w:val="0"/>
              </w:rPr>
            </w:pPr>
            <w:r>
              <w:rPr>
                <w:b w:val="0"/>
                <w:bCs w:val="0"/>
              </w:rPr>
              <w:t>US-01</w:t>
            </w:r>
          </w:p>
        </w:tc>
        <w:tc>
          <w:tcPr>
            <w:tcW w:w="2907" w:type="dxa"/>
          </w:tcPr>
          <w:p w14:paraId="393F747D" w14:textId="108896E2" w:rsidR="00067124" w:rsidRPr="002B493F" w:rsidRDefault="002B493F" w:rsidP="002B493F">
            <w:pPr>
              <w:pStyle w:val="Heading3"/>
              <w:tabs>
                <w:tab w:val="left" w:pos="307"/>
              </w:tabs>
              <w:spacing w:line="360" w:lineRule="auto"/>
              <w:ind w:left="0" w:firstLine="0"/>
              <w:jc w:val="center"/>
              <w:outlineLvl w:val="2"/>
              <w:rPr>
                <w:b w:val="0"/>
                <w:bCs w:val="0"/>
                <w:i/>
              </w:rPr>
            </w:pPr>
            <w:r w:rsidRPr="002B493F">
              <w:rPr>
                <w:b w:val="0"/>
                <w:bCs w:val="0"/>
                <w:i/>
              </w:rPr>
              <w:t>Login</w:t>
            </w:r>
          </w:p>
        </w:tc>
        <w:tc>
          <w:tcPr>
            <w:tcW w:w="3363" w:type="dxa"/>
          </w:tcPr>
          <w:p w14:paraId="330C73B0" w14:textId="52AAA54F" w:rsidR="00067124" w:rsidRPr="00A6501E" w:rsidRDefault="00DC2DBB" w:rsidP="00DC2DBB">
            <w:pPr>
              <w:pStyle w:val="Heading3"/>
              <w:tabs>
                <w:tab w:val="left" w:pos="307"/>
              </w:tabs>
              <w:spacing w:line="360" w:lineRule="auto"/>
              <w:ind w:left="0" w:firstLine="0"/>
              <w:jc w:val="center"/>
              <w:outlineLvl w:val="2"/>
              <w:rPr>
                <w:b w:val="0"/>
                <w:bCs w:val="0"/>
              </w:rPr>
            </w:pPr>
            <w:r>
              <w:rPr>
                <w:b w:val="0"/>
                <w:bCs w:val="0"/>
              </w:rPr>
              <w:t>Gambar 3.21</w:t>
            </w:r>
          </w:p>
        </w:tc>
      </w:tr>
    </w:tbl>
    <w:p w14:paraId="15779645" w14:textId="0CF65703" w:rsidR="00EB4D8C" w:rsidRPr="00EB4D8C" w:rsidRDefault="00270972" w:rsidP="007617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27E03">
        <w:rPr>
          <w:rFonts w:ascii="Times New Roman" w:hAnsi="Times New Roman" w:cs="Times New Roman"/>
          <w:sz w:val="24"/>
          <w:szCs w:val="24"/>
        </w:rPr>
        <w:t xml:space="preserve">Pada CRC </w:t>
      </w:r>
      <w:r w:rsidR="00427E03" w:rsidRPr="00427E03">
        <w:rPr>
          <w:rFonts w:ascii="Times New Roman" w:hAnsi="Times New Roman" w:cs="Times New Roman"/>
          <w:i/>
          <w:sz w:val="24"/>
          <w:szCs w:val="24"/>
        </w:rPr>
        <w:t>card</w:t>
      </w:r>
      <w:r w:rsidR="00427E03">
        <w:rPr>
          <w:rFonts w:ascii="Times New Roman" w:hAnsi="Times New Roman" w:cs="Times New Roman"/>
          <w:sz w:val="24"/>
          <w:szCs w:val="24"/>
        </w:rPr>
        <w:t xml:space="preserve"> Login terdapat class C_login pada </w:t>
      </w:r>
      <w:r w:rsidR="00427E03" w:rsidRPr="00427E03">
        <w:rPr>
          <w:rFonts w:ascii="Times New Roman" w:hAnsi="Times New Roman" w:cs="Times New Roman"/>
          <w:i/>
          <w:sz w:val="24"/>
          <w:szCs w:val="24"/>
        </w:rPr>
        <w:t>controller</w:t>
      </w:r>
      <w:r w:rsidR="00427E03">
        <w:rPr>
          <w:rFonts w:ascii="Times New Roman" w:hAnsi="Times New Roman" w:cs="Times New Roman"/>
          <w:sz w:val="24"/>
          <w:szCs w:val="24"/>
        </w:rPr>
        <w:t xml:space="preserve">, M_admin pada </w:t>
      </w:r>
      <w:r w:rsidR="00427E03" w:rsidRPr="00427E03">
        <w:rPr>
          <w:rFonts w:ascii="Times New Roman" w:hAnsi="Times New Roman" w:cs="Times New Roman"/>
          <w:i/>
          <w:sz w:val="24"/>
          <w:szCs w:val="24"/>
        </w:rPr>
        <w:t>model</w:t>
      </w:r>
      <w:r w:rsidR="00427E03">
        <w:rPr>
          <w:rFonts w:ascii="Times New Roman" w:hAnsi="Times New Roman" w:cs="Times New Roman"/>
          <w:sz w:val="24"/>
          <w:szCs w:val="24"/>
        </w:rPr>
        <w:t xml:space="preserve"> dan V_login pada </w:t>
      </w:r>
      <w:r w:rsidR="00427E03" w:rsidRPr="00427E03">
        <w:rPr>
          <w:rFonts w:ascii="Times New Roman" w:hAnsi="Times New Roman" w:cs="Times New Roman"/>
          <w:i/>
          <w:sz w:val="24"/>
          <w:szCs w:val="24"/>
        </w:rPr>
        <w:t>view</w:t>
      </w:r>
      <w:r w:rsidR="00427E03">
        <w:rPr>
          <w:rFonts w:ascii="Times New Roman" w:hAnsi="Times New Roman" w:cs="Times New Roman"/>
          <w:sz w:val="24"/>
          <w:szCs w:val="24"/>
        </w:rPr>
        <w:t>.</w:t>
      </w:r>
    </w:p>
    <w:p w14:paraId="76CB815D" w14:textId="72E6A272" w:rsidR="008B16A6" w:rsidRPr="000842D7" w:rsidRDefault="00446E36" w:rsidP="008B575E">
      <w:pPr>
        <w:pStyle w:val="ListParagraph"/>
        <w:numPr>
          <w:ilvl w:val="0"/>
          <w:numId w:val="36"/>
        </w:numPr>
        <w:spacing w:after="0" w:line="360" w:lineRule="auto"/>
        <w:ind w:left="0" w:firstLine="0"/>
        <w:jc w:val="both"/>
        <w:rPr>
          <w:rFonts w:ascii="Times New Roman" w:hAnsi="Times New Roman" w:cs="Times New Roman"/>
          <w:i/>
          <w:sz w:val="24"/>
          <w:szCs w:val="24"/>
        </w:rPr>
      </w:pPr>
      <w:r>
        <w:rPr>
          <w:rFonts w:ascii="Times New Roman" w:hAnsi="Times New Roman" w:cs="Times New Roman"/>
          <w:i/>
          <w:sz w:val="24"/>
          <w:szCs w:val="24"/>
        </w:rPr>
        <w:t>C</w:t>
      </w:r>
      <w:r w:rsidR="00033C7A" w:rsidRPr="007617DD">
        <w:rPr>
          <w:rFonts w:ascii="Times New Roman" w:hAnsi="Times New Roman" w:cs="Times New Roman"/>
          <w:i/>
          <w:sz w:val="24"/>
          <w:szCs w:val="24"/>
        </w:rPr>
        <w:t>ode</w:t>
      </w:r>
      <w:r w:rsidR="007D1F3D" w:rsidRPr="007617DD">
        <w:rPr>
          <w:rFonts w:ascii="Times New Roman" w:hAnsi="Times New Roman" w:cs="Times New Roman"/>
          <w:i/>
          <w:sz w:val="24"/>
          <w:szCs w:val="24"/>
        </w:rPr>
        <w:t xml:space="preserve"> </w:t>
      </w:r>
      <w:r w:rsidR="000842D7">
        <w:rPr>
          <w:rFonts w:ascii="Times New Roman" w:hAnsi="Times New Roman" w:cs="Times New Roman"/>
          <w:sz w:val="24"/>
          <w:szCs w:val="24"/>
        </w:rPr>
        <w:t>system</w:t>
      </w:r>
    </w:p>
    <w:p w14:paraId="2D30FA33" w14:textId="312A9F7D" w:rsidR="008B16A6" w:rsidRDefault="006A4539"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w:t>
      </w:r>
      <w:r w:rsidR="00F57268">
        <w:rPr>
          <w:rFonts w:ascii="Times New Roman" w:hAnsi="Times New Roman" w:cs="Times New Roman"/>
          <w:sz w:val="24"/>
          <w:szCs w:val="24"/>
        </w:rPr>
        <w:t xml:space="preserve">dari kasus </w:t>
      </w:r>
      <w:r w:rsidR="00F57268">
        <w:rPr>
          <w:rFonts w:ascii="Times New Roman" w:hAnsi="Times New Roman" w:cs="Times New Roman"/>
          <w:bCs/>
          <w:sz w:val="24"/>
          <w:szCs w:val="24"/>
        </w:rPr>
        <w:t xml:space="preserve">kode </w:t>
      </w:r>
      <w:r w:rsidR="00F57268" w:rsidRPr="00EF0EE4">
        <w:rPr>
          <w:rFonts w:ascii="Times New Roman" w:hAnsi="Times New Roman" w:cs="Times New Roman"/>
          <w:bCs/>
          <w:i/>
          <w:sz w:val="24"/>
          <w:szCs w:val="24"/>
        </w:rPr>
        <w:t>user stories</w:t>
      </w:r>
      <w:r w:rsidR="00F57268">
        <w:rPr>
          <w:rFonts w:ascii="Times New Roman" w:hAnsi="Times New Roman" w:cs="Times New Roman"/>
          <w:bCs/>
          <w:sz w:val="24"/>
          <w:szCs w:val="24"/>
        </w:rPr>
        <w:t xml:space="preserve"> </w:t>
      </w:r>
      <w:r w:rsidR="00F57268">
        <w:rPr>
          <w:rFonts w:ascii="Times New Roman" w:hAnsi="Times New Roman" w:cs="Times New Roman"/>
          <w:sz w:val="24"/>
          <w:szCs w:val="24"/>
        </w:rPr>
        <w:t xml:space="preserve">US-1 </w:t>
      </w:r>
      <w:r>
        <w:rPr>
          <w:rFonts w:ascii="Times New Roman" w:hAnsi="Times New Roman" w:cs="Times New Roman"/>
          <w:sz w:val="24"/>
          <w:szCs w:val="24"/>
        </w:rPr>
        <w:t>yang telah dibuat</w:t>
      </w:r>
      <w:r w:rsidR="00E75DF1">
        <w:rPr>
          <w:rFonts w:ascii="Times New Roman" w:hAnsi="Times New Roman" w:cs="Times New Roman"/>
          <w:sz w:val="24"/>
          <w:szCs w:val="24"/>
        </w:rPr>
        <w:t xml:space="preserve"> </w:t>
      </w:r>
      <w:r w:rsidR="00A172F8">
        <w:rPr>
          <w:rFonts w:ascii="Times New Roman" w:hAnsi="Times New Roman" w:cs="Times New Roman"/>
          <w:sz w:val="24"/>
          <w:szCs w:val="24"/>
        </w:rPr>
        <w:t xml:space="preserve">berdasarkan CRC </w:t>
      </w:r>
      <w:r w:rsidR="00A172F8" w:rsidRPr="00A172F8">
        <w:rPr>
          <w:rFonts w:ascii="Times New Roman" w:hAnsi="Times New Roman" w:cs="Times New Roman"/>
          <w:i/>
          <w:sz w:val="24"/>
          <w:szCs w:val="24"/>
        </w:rPr>
        <w:t>card</w:t>
      </w:r>
      <w:r w:rsidR="00A172F8">
        <w:rPr>
          <w:rFonts w:ascii="Times New Roman" w:hAnsi="Times New Roman" w:cs="Times New Roman"/>
          <w:sz w:val="24"/>
          <w:szCs w:val="24"/>
        </w:rPr>
        <w:t xml:space="preserve"> </w:t>
      </w:r>
      <w:r w:rsidR="00FB55F5">
        <w:rPr>
          <w:rFonts w:ascii="Times New Roman" w:hAnsi="Times New Roman" w:cs="Times New Roman"/>
          <w:sz w:val="24"/>
          <w:szCs w:val="24"/>
        </w:rPr>
        <w:t>L</w:t>
      </w:r>
      <w:r w:rsidR="00427E03">
        <w:rPr>
          <w:rFonts w:ascii="Times New Roman" w:hAnsi="Times New Roman" w:cs="Times New Roman"/>
          <w:sz w:val="24"/>
          <w:szCs w:val="24"/>
        </w:rPr>
        <w:t xml:space="preserve">ogin </w:t>
      </w:r>
      <w:r w:rsidR="00A172F8">
        <w:rPr>
          <w:rFonts w:ascii="Times New Roman" w:hAnsi="Times New Roman" w:cs="Times New Roman"/>
          <w:sz w:val="24"/>
          <w:szCs w:val="24"/>
        </w:rPr>
        <w:t xml:space="preserve">yang </w:t>
      </w:r>
      <w:r w:rsidR="00D42E5B">
        <w:rPr>
          <w:rFonts w:ascii="Times New Roman" w:hAnsi="Times New Roman" w:cs="Times New Roman"/>
          <w:sz w:val="24"/>
          <w:szCs w:val="24"/>
        </w:rPr>
        <w:t>telah dipaparkan pada tabel 4.2</w:t>
      </w:r>
      <w:r w:rsidR="00A172F8">
        <w:rPr>
          <w:rFonts w:ascii="Times New Roman" w:hAnsi="Times New Roman" w:cs="Times New Roman"/>
          <w:sz w:val="24"/>
          <w:szCs w:val="24"/>
        </w:rPr>
        <w:t xml:space="preserve"> d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yang dibuat dirasa merupak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sederhana (hasil </w:t>
      </w:r>
      <w:r w:rsidR="00A172F8" w:rsidRPr="00A172F8">
        <w:rPr>
          <w:rFonts w:ascii="Times New Roman" w:hAnsi="Times New Roman" w:cs="Times New Roman"/>
          <w:i/>
          <w:sz w:val="24"/>
          <w:szCs w:val="24"/>
        </w:rPr>
        <w:t>refactor</w:t>
      </w:r>
      <w:r w:rsidR="00A172F8">
        <w:rPr>
          <w:rFonts w:ascii="Times New Roman" w:hAnsi="Times New Roman" w:cs="Times New Roman"/>
          <w:sz w:val="24"/>
          <w:szCs w:val="24"/>
        </w:rPr>
        <w:t xml:space="preserve">). Hasil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tersebut dapat dilihat </w:t>
      </w:r>
      <w:r w:rsidR="00E75DF1">
        <w:rPr>
          <w:rFonts w:ascii="Times New Roman" w:hAnsi="Times New Roman" w:cs="Times New Roman"/>
          <w:sz w:val="24"/>
          <w:szCs w:val="24"/>
        </w:rPr>
        <w:t xml:space="preserve">pada </w:t>
      </w:r>
      <w:r w:rsidR="00D42E5B">
        <w:rPr>
          <w:rFonts w:ascii="Times New Roman" w:hAnsi="Times New Roman" w:cs="Times New Roman"/>
          <w:i/>
          <w:sz w:val="24"/>
          <w:szCs w:val="24"/>
        </w:rPr>
        <w:t>source</w:t>
      </w:r>
      <w:r w:rsidR="00E75DF1" w:rsidRPr="002E30A6">
        <w:rPr>
          <w:rFonts w:ascii="Times New Roman" w:hAnsi="Times New Roman" w:cs="Times New Roman"/>
          <w:i/>
          <w:sz w:val="24"/>
          <w:szCs w:val="24"/>
        </w:rPr>
        <w:t xml:space="preserve"> code</w:t>
      </w:r>
      <w:r w:rsidR="00E75DF1">
        <w:rPr>
          <w:rFonts w:ascii="Times New Roman" w:hAnsi="Times New Roman" w:cs="Times New Roman"/>
          <w:sz w:val="24"/>
          <w:szCs w:val="24"/>
        </w:rPr>
        <w:t xml:space="preserve"> berikut:</w:t>
      </w:r>
    </w:p>
    <w:p w14:paraId="1BD9B07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666600"/>
        </w:rPr>
        <w:t>&lt;?</w:t>
      </w:r>
      <w:r>
        <w:rPr>
          <w:color w:val="000000"/>
        </w:rPr>
        <w:t>php</w:t>
      </w:r>
    </w:p>
    <w:p w14:paraId="09531009"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1A471ABC" w14:textId="2593160A"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w:t>
      </w:r>
      <w:r w:rsidRPr="00270972">
        <w:rPr>
          <w:color w:val="000088"/>
        </w:rPr>
        <w:t>class</w:t>
      </w:r>
      <w:r w:rsidRPr="00270972">
        <w:rPr>
          <w:color w:val="000000"/>
        </w:rPr>
        <w:t xml:space="preserve"> C_login </w:t>
      </w:r>
      <w:r w:rsidRPr="00270972">
        <w:rPr>
          <w:color w:val="000088"/>
        </w:rPr>
        <w:t>extends</w:t>
      </w:r>
      <w:r w:rsidRPr="00270972">
        <w:rPr>
          <w:color w:val="000000"/>
        </w:rPr>
        <w:t xml:space="preserve"> CI_Controller </w:t>
      </w:r>
      <w:r w:rsidRPr="00270972">
        <w:rPr>
          <w:color w:val="666600"/>
        </w:rPr>
        <w:t>{</w:t>
      </w:r>
    </w:p>
    <w:p w14:paraId="34D953D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p>
    <w:p w14:paraId="107366F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3642844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parent</w:t>
      </w:r>
      <w:r>
        <w:rPr>
          <w:color w:val="666600"/>
        </w:rPr>
        <w:t>::</w:t>
      </w:r>
      <w:r>
        <w:rPr>
          <w:color w:val="000000"/>
        </w:rPr>
        <w:t>__construct</w:t>
      </w:r>
      <w:r>
        <w:rPr>
          <w:color w:val="666600"/>
        </w:rPr>
        <w:t>();</w:t>
      </w:r>
    </w:p>
    <w:p w14:paraId="30D94A25"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219FE8E9" w14:textId="7117C4FF"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function</w:t>
      </w:r>
      <w:r w:rsidRPr="00270972">
        <w:rPr>
          <w:color w:val="000000"/>
        </w:rPr>
        <w:t xml:space="preserve"> validasi_bidang</w:t>
      </w:r>
      <w:r w:rsidRPr="00270972">
        <w:rPr>
          <w:color w:val="666600"/>
        </w:rPr>
        <w:t>(</w:t>
      </w:r>
      <w:r w:rsidRPr="00270972">
        <w:rPr>
          <w:color w:val="000000"/>
        </w:rPr>
        <w:t>$v_bidang</w:t>
      </w:r>
      <w:r w:rsidRPr="00270972">
        <w:rPr>
          <w:color w:val="666600"/>
        </w:rPr>
        <w:t>)</w:t>
      </w:r>
    </w:p>
    <w:p w14:paraId="0EB6E68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5ED52FAA" w14:textId="27DEE2D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88"/>
        </w:rPr>
        <w:t>if</w:t>
      </w:r>
      <w:r>
        <w:rPr>
          <w:color w:val="666600"/>
        </w:rPr>
        <w:t>(</w:t>
      </w:r>
      <w:r>
        <w:rPr>
          <w:color w:val="000000"/>
        </w:rPr>
        <w:t xml:space="preserve">$v_bidang </w:t>
      </w:r>
      <w:r>
        <w:rPr>
          <w:color w:val="666600"/>
        </w:rPr>
        <w:t>==</w:t>
      </w:r>
      <w:r>
        <w:rPr>
          <w:color w:val="000000"/>
        </w:rPr>
        <w:t xml:space="preserve"> </w:t>
      </w:r>
      <w:r>
        <w:rPr>
          <w:color w:val="008800"/>
        </w:rPr>
        <w:t>"none"</w:t>
      </w:r>
      <w:r>
        <w:rPr>
          <w:color w:val="666600"/>
        </w:rPr>
        <w:t>){</w:t>
      </w:r>
    </w:p>
    <w:p w14:paraId="33928338" w14:textId="129F8221"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w:t>
      </w:r>
      <w:proofErr w:type="gramStart"/>
      <w:r>
        <w:rPr>
          <w:color w:val="000000"/>
        </w:rPr>
        <w:t>message</w:t>
      </w:r>
      <w:r>
        <w:rPr>
          <w:color w:val="666600"/>
        </w:rPr>
        <w:t>(</w:t>
      </w:r>
      <w:proofErr w:type="gramEnd"/>
      <w:r>
        <w:rPr>
          <w:color w:val="008800"/>
        </w:rPr>
        <w:t>'validasi_bidang'</w:t>
      </w:r>
      <w:r>
        <w:rPr>
          <w:color w:val="666600"/>
        </w:rPr>
        <w:t>,</w:t>
      </w:r>
      <w:r>
        <w:rPr>
          <w:color w:val="000000"/>
        </w:rPr>
        <w:t xml:space="preserve"> </w:t>
      </w:r>
      <w:r>
        <w:rPr>
          <w:color w:val="008800"/>
        </w:rPr>
        <w:t>'Pilih Subbag!'</w:t>
      </w:r>
      <w:r>
        <w:rPr>
          <w:color w:val="666600"/>
        </w:rPr>
        <w:t>);</w:t>
      </w:r>
    </w:p>
    <w:p w14:paraId="16C0DBD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return</w:t>
      </w:r>
      <w:r>
        <w:rPr>
          <w:color w:val="000000"/>
        </w:rPr>
        <w:t xml:space="preserve"> </w:t>
      </w:r>
      <w:r>
        <w:rPr>
          <w:color w:val="000088"/>
        </w:rPr>
        <w:t>false</w:t>
      </w:r>
      <w:r>
        <w:rPr>
          <w:color w:val="666600"/>
        </w:rPr>
        <w:t>;</w:t>
      </w:r>
    </w:p>
    <w:p w14:paraId="7FBF123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lastRenderedPageBreak/>
        <w:t xml:space="preserve">        </w:t>
      </w:r>
      <w:r>
        <w:rPr>
          <w:color w:val="666600"/>
        </w:rPr>
        <w:t>}</w:t>
      </w:r>
      <w:r>
        <w:rPr>
          <w:color w:val="000000"/>
        </w:rPr>
        <w:t xml:space="preserve"> </w:t>
      </w:r>
      <w:r>
        <w:rPr>
          <w:color w:val="000088"/>
        </w:rPr>
        <w:t>else</w:t>
      </w:r>
      <w:r>
        <w:rPr>
          <w:color w:val="666600"/>
        </w:rPr>
        <w:t>{</w:t>
      </w:r>
    </w:p>
    <w:p w14:paraId="602B720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return</w:t>
      </w:r>
      <w:r>
        <w:rPr>
          <w:color w:val="000000"/>
        </w:rPr>
        <w:t xml:space="preserve"> </w:t>
      </w:r>
      <w:r>
        <w:rPr>
          <w:color w:val="000088"/>
        </w:rPr>
        <w:t>true</w:t>
      </w:r>
      <w:r>
        <w:rPr>
          <w:color w:val="666600"/>
        </w:rPr>
        <w:t>;</w:t>
      </w:r>
    </w:p>
    <w:p w14:paraId="7DC2FFB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677BEC1E" w14:textId="70DE5DA8"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p>
    <w:p w14:paraId="5A4CCBEF" w14:textId="5BE01BCE"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public</w:t>
      </w:r>
      <w:r w:rsidRPr="00270972">
        <w:rPr>
          <w:color w:val="000000"/>
        </w:rPr>
        <w:t xml:space="preserve"> </w:t>
      </w:r>
      <w:r w:rsidRPr="00270972">
        <w:rPr>
          <w:color w:val="000088"/>
        </w:rPr>
        <w:t>function</w:t>
      </w:r>
      <w:r w:rsidRPr="00270972">
        <w:rPr>
          <w:color w:val="000000"/>
        </w:rPr>
        <w:t xml:space="preserve"> index</w:t>
      </w:r>
      <w:r w:rsidRPr="00270972">
        <w:rPr>
          <w:color w:val="666600"/>
        </w:rPr>
        <w:t>(){</w:t>
      </w:r>
    </w:p>
    <w:p w14:paraId="46F499FC" w14:textId="650B25C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if</w:t>
      </w:r>
      <w:r w:rsidRPr="00270972">
        <w:rPr>
          <w:color w:val="000000"/>
        </w:rPr>
        <w:t xml:space="preserve"> </w:t>
      </w:r>
      <w:r w:rsidRPr="00270972">
        <w:rPr>
          <w:color w:val="666600"/>
        </w:rPr>
        <w:t>(</w:t>
      </w:r>
      <w:r w:rsidRPr="00270972">
        <w:rPr>
          <w:color w:val="000000"/>
        </w:rPr>
        <w:t>$this</w:t>
      </w:r>
      <w:r w:rsidRPr="00270972">
        <w:rPr>
          <w:color w:val="666600"/>
        </w:rPr>
        <w:t>-&gt;</w:t>
      </w:r>
      <w:r w:rsidRPr="00270972">
        <w:rPr>
          <w:color w:val="000000"/>
        </w:rPr>
        <w:t>session</w:t>
      </w:r>
      <w:r w:rsidRPr="00270972">
        <w:rPr>
          <w:color w:val="666600"/>
        </w:rPr>
        <w:t>-&gt;</w:t>
      </w:r>
      <w:r w:rsidRPr="00270972">
        <w:rPr>
          <w:color w:val="000000"/>
        </w:rPr>
        <w:t>userdata</w:t>
      </w:r>
      <w:r w:rsidRPr="00270972">
        <w:rPr>
          <w:color w:val="666600"/>
        </w:rPr>
        <w:t>(</w:t>
      </w:r>
      <w:r w:rsidRPr="00270972">
        <w:rPr>
          <w:color w:val="008800"/>
        </w:rPr>
        <w:t>'id_username'</w:t>
      </w:r>
      <w:r w:rsidRPr="00270972">
        <w:rPr>
          <w:color w:val="666600"/>
        </w:rPr>
        <w:t>))</w:t>
      </w:r>
      <w:r w:rsidRPr="00270972">
        <w:rPr>
          <w:color w:val="000000"/>
        </w:rPr>
        <w:t xml:space="preserve"> </w:t>
      </w:r>
      <w:r w:rsidRPr="00270972">
        <w:rPr>
          <w:color w:val="666600"/>
        </w:rPr>
        <w:t>{</w:t>
      </w:r>
    </w:p>
    <w:p w14:paraId="30C4295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profile'</w:t>
      </w:r>
      <w:r>
        <w:rPr>
          <w:color w:val="666600"/>
        </w:rPr>
        <w:t>);</w:t>
      </w:r>
    </w:p>
    <w:p w14:paraId="60A826D5" w14:textId="56D83DFC"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r w:rsidRPr="00270972">
        <w:rPr>
          <w:color w:val="000000"/>
        </w:rPr>
        <w:t xml:space="preserve">    </w:t>
      </w:r>
    </w:p>
    <w:p w14:paraId="2DE6A70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form_validation</w:t>
      </w:r>
      <w:r>
        <w:rPr>
          <w:color w:val="666600"/>
        </w:rPr>
        <w:t>-&gt;</w:t>
      </w:r>
      <w:r>
        <w:rPr>
          <w:color w:val="000000"/>
        </w:rPr>
        <w:t>set_rules</w:t>
      </w:r>
      <w:r>
        <w:rPr>
          <w:color w:val="666600"/>
        </w:rPr>
        <w:t>(</w:t>
      </w:r>
      <w:r>
        <w:rPr>
          <w:color w:val="008800"/>
        </w:rPr>
        <w:t>'bidang'</w:t>
      </w:r>
      <w:r>
        <w:rPr>
          <w:color w:val="666600"/>
        </w:rPr>
        <w:t>,</w:t>
      </w:r>
      <w:r>
        <w:rPr>
          <w:color w:val="008800"/>
        </w:rPr>
        <w:t>'Bidang'</w:t>
      </w:r>
      <w:r>
        <w:rPr>
          <w:color w:val="666600"/>
        </w:rPr>
        <w:t>,</w:t>
      </w:r>
      <w:r>
        <w:rPr>
          <w:color w:val="008800"/>
        </w:rPr>
        <w:t>'required|callback_validasi_bidang'</w:t>
      </w:r>
      <w:r>
        <w:rPr>
          <w:color w:val="666600"/>
        </w:rPr>
        <w:t>);</w:t>
      </w:r>
    </w:p>
    <w:p w14:paraId="04A17AE1" w14:textId="0C4FDC8C"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rules</w:t>
      </w:r>
      <w:r>
        <w:rPr>
          <w:color w:val="666600"/>
        </w:rPr>
        <w:t>(</w:t>
      </w:r>
      <w:r>
        <w:rPr>
          <w:color w:val="008800"/>
        </w:rPr>
        <w:t>'username'</w:t>
      </w:r>
      <w:r>
        <w:rPr>
          <w:color w:val="666600"/>
        </w:rPr>
        <w:t>,</w:t>
      </w:r>
      <w:r>
        <w:rPr>
          <w:color w:val="000000"/>
        </w:rPr>
        <w:t xml:space="preserve"> </w:t>
      </w:r>
      <w:r>
        <w:rPr>
          <w:color w:val="008800"/>
        </w:rPr>
        <w:t>'Username'</w:t>
      </w:r>
      <w:r>
        <w:rPr>
          <w:color w:val="666600"/>
        </w:rPr>
        <w:t>,</w:t>
      </w:r>
      <w:r>
        <w:rPr>
          <w:color w:val="000000"/>
        </w:rPr>
        <w:t xml:space="preserve"> </w:t>
      </w:r>
      <w:r>
        <w:rPr>
          <w:color w:val="008800"/>
        </w:rPr>
        <w:t>'required|trim'</w:t>
      </w:r>
      <w:r>
        <w:rPr>
          <w:color w:val="666600"/>
        </w:rPr>
        <w:t>,</w:t>
      </w:r>
      <w:r>
        <w:rPr>
          <w:color w:val="000000"/>
        </w:rPr>
        <w:t xml:space="preserve"> </w:t>
      </w:r>
      <w:r>
        <w:rPr>
          <w:color w:val="666600"/>
        </w:rPr>
        <w:t>[</w:t>
      </w:r>
    </w:p>
    <w:p w14:paraId="41F3AEFA" w14:textId="6ECC8EF2"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8800"/>
        </w:rPr>
        <w:t>'</w:t>
      </w:r>
      <w:proofErr w:type="gramStart"/>
      <w:r>
        <w:rPr>
          <w:color w:val="008800"/>
        </w:rPr>
        <w:t>required</w:t>
      </w:r>
      <w:proofErr w:type="gramEnd"/>
      <w:r>
        <w:rPr>
          <w:color w:val="008800"/>
        </w:rPr>
        <w:t>'</w:t>
      </w:r>
      <w:r>
        <w:rPr>
          <w:color w:val="000000"/>
        </w:rPr>
        <w:t xml:space="preserve"> </w:t>
      </w:r>
      <w:r>
        <w:rPr>
          <w:color w:val="666600"/>
        </w:rPr>
        <w:t>=&gt;</w:t>
      </w:r>
      <w:r>
        <w:rPr>
          <w:color w:val="000000"/>
        </w:rPr>
        <w:t xml:space="preserve"> </w:t>
      </w:r>
      <w:r>
        <w:rPr>
          <w:color w:val="008800"/>
        </w:rPr>
        <w:t>'Form tidak boleh kosong!'</w:t>
      </w:r>
    </w:p>
    <w:p w14:paraId="3C8C913A" w14:textId="3894BA9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666600"/>
        </w:rPr>
        <w:t>]);</w:t>
      </w:r>
      <w:r>
        <w:rPr>
          <w:color w:val="000000"/>
        </w:rPr>
        <w:t xml:space="preserve"> </w:t>
      </w:r>
    </w:p>
    <w:p w14:paraId="77AC20D4" w14:textId="3CC6592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rules</w:t>
      </w:r>
      <w:r>
        <w:rPr>
          <w:color w:val="666600"/>
        </w:rPr>
        <w:t>(</w:t>
      </w:r>
      <w:r>
        <w:rPr>
          <w:color w:val="008800"/>
        </w:rPr>
        <w:t>'password'</w:t>
      </w:r>
      <w:r>
        <w:rPr>
          <w:color w:val="666600"/>
        </w:rPr>
        <w:t>,</w:t>
      </w:r>
      <w:r>
        <w:rPr>
          <w:color w:val="000000"/>
        </w:rPr>
        <w:t xml:space="preserve"> </w:t>
      </w:r>
      <w:r>
        <w:rPr>
          <w:color w:val="008800"/>
        </w:rPr>
        <w:t>'Password'</w:t>
      </w:r>
      <w:r>
        <w:rPr>
          <w:color w:val="666600"/>
        </w:rPr>
        <w:t>,</w:t>
      </w:r>
      <w:r>
        <w:rPr>
          <w:color w:val="000000"/>
        </w:rPr>
        <w:t xml:space="preserve"> </w:t>
      </w:r>
      <w:r>
        <w:rPr>
          <w:color w:val="008800"/>
        </w:rPr>
        <w:t>'required|trim'</w:t>
      </w:r>
      <w:r>
        <w:rPr>
          <w:color w:val="666600"/>
        </w:rPr>
        <w:t>,</w:t>
      </w:r>
      <w:r>
        <w:rPr>
          <w:color w:val="000000"/>
        </w:rPr>
        <w:t xml:space="preserve"> </w:t>
      </w:r>
      <w:r>
        <w:rPr>
          <w:color w:val="666600"/>
        </w:rPr>
        <w:t>[</w:t>
      </w:r>
    </w:p>
    <w:p w14:paraId="21745F2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w:t>
      </w:r>
      <w:proofErr w:type="gramStart"/>
      <w:r>
        <w:rPr>
          <w:color w:val="008800"/>
        </w:rPr>
        <w:t>required</w:t>
      </w:r>
      <w:proofErr w:type="gramEnd"/>
      <w:r>
        <w:rPr>
          <w:color w:val="008800"/>
        </w:rPr>
        <w:t>'</w:t>
      </w:r>
      <w:r>
        <w:rPr>
          <w:color w:val="000000"/>
        </w:rPr>
        <w:t xml:space="preserve"> </w:t>
      </w:r>
      <w:r>
        <w:rPr>
          <w:color w:val="666600"/>
        </w:rPr>
        <w:t>=&gt;</w:t>
      </w:r>
      <w:r>
        <w:rPr>
          <w:color w:val="000000"/>
        </w:rPr>
        <w:t xml:space="preserve"> </w:t>
      </w:r>
      <w:r>
        <w:rPr>
          <w:color w:val="008800"/>
        </w:rPr>
        <w:t>'Form tidak boleh kosong!'</w:t>
      </w:r>
    </w:p>
    <w:p w14:paraId="087311A5"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41789C71"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w:t>
      </w:r>
    </w:p>
    <w:p w14:paraId="4B16690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w:t>
      </w:r>
      <w:proofErr w:type="gramStart"/>
      <w:r>
        <w:rPr>
          <w:color w:val="000000"/>
        </w:rPr>
        <w:t>data</w:t>
      </w:r>
      <w:r>
        <w:rPr>
          <w:color w:val="666600"/>
        </w:rPr>
        <w:t>[</w:t>
      </w:r>
      <w:proofErr w:type="gramEnd"/>
      <w:r>
        <w:rPr>
          <w:color w:val="008800"/>
        </w:rPr>
        <w:t>'tittle'</w:t>
      </w:r>
      <w:r>
        <w:rPr>
          <w:color w:val="666600"/>
        </w:rPr>
        <w:t>]</w:t>
      </w:r>
      <w:r>
        <w:rPr>
          <w:color w:val="000000"/>
        </w:rPr>
        <w:t xml:space="preserve"> </w:t>
      </w:r>
      <w:r>
        <w:rPr>
          <w:color w:val="666600"/>
        </w:rPr>
        <w:t>=</w:t>
      </w:r>
      <w:r>
        <w:rPr>
          <w:color w:val="000000"/>
        </w:rPr>
        <w:t xml:space="preserve"> </w:t>
      </w:r>
      <w:r>
        <w:rPr>
          <w:color w:val="008800"/>
        </w:rPr>
        <w:t>'Login page!'</w:t>
      </w:r>
      <w:r>
        <w:rPr>
          <w:color w:val="666600"/>
        </w:rPr>
        <w:t>;</w:t>
      </w:r>
    </w:p>
    <w:p w14:paraId="35C8F4E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w:t>
      </w:r>
      <w:r>
        <w:rPr>
          <w:color w:val="666600"/>
        </w:rPr>
        <w:t>[</w:t>
      </w:r>
      <w:r>
        <w:rPr>
          <w:color w:val="008800"/>
        </w:rPr>
        <w:t>'list_bidang'</w:t>
      </w:r>
      <w:r>
        <w:rPr>
          <w:color w:val="666600"/>
        </w:rPr>
        <w:t>]</w:t>
      </w:r>
      <w:r>
        <w:rPr>
          <w:color w:val="000000"/>
        </w:rPr>
        <w:t xml:space="preserve"> </w:t>
      </w:r>
      <w:r>
        <w:rPr>
          <w:color w:val="666600"/>
        </w:rPr>
        <w:t>=</w:t>
      </w:r>
      <w:r>
        <w:rPr>
          <w:color w:val="000000"/>
        </w:rPr>
        <w:t xml:space="preserve"> $this</w:t>
      </w:r>
      <w:r>
        <w:rPr>
          <w:color w:val="666600"/>
        </w:rPr>
        <w:t>-&gt;</w:t>
      </w:r>
      <w:r>
        <w:rPr>
          <w:color w:val="000000"/>
        </w:rPr>
        <w:t>M_bidang</w:t>
      </w:r>
      <w:r>
        <w:rPr>
          <w:color w:val="666600"/>
        </w:rPr>
        <w:t>-&gt;</w:t>
      </w:r>
      <w:r>
        <w:rPr>
          <w:color w:val="000000"/>
        </w:rPr>
        <w:t>selectAllbidang</w:t>
      </w:r>
      <w:r>
        <w:rPr>
          <w:color w:val="666600"/>
        </w:rPr>
        <w:t>();</w:t>
      </w:r>
    </w:p>
    <w:p w14:paraId="4DEC8CB0" w14:textId="31D54112"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if</w:t>
      </w:r>
      <w:r w:rsidRPr="00270972">
        <w:rPr>
          <w:color w:val="666600"/>
        </w:rPr>
        <w:t>(</w:t>
      </w:r>
      <w:r w:rsidRPr="00270972">
        <w:rPr>
          <w:color w:val="000000"/>
        </w:rPr>
        <w:t>$this</w:t>
      </w:r>
      <w:r w:rsidRPr="00270972">
        <w:rPr>
          <w:color w:val="666600"/>
        </w:rPr>
        <w:t>-&gt;</w:t>
      </w:r>
      <w:r w:rsidRPr="00270972">
        <w:rPr>
          <w:color w:val="000000"/>
        </w:rPr>
        <w:t>form_validation</w:t>
      </w:r>
      <w:r w:rsidRPr="00270972">
        <w:rPr>
          <w:color w:val="666600"/>
        </w:rPr>
        <w:t>-&gt;</w:t>
      </w:r>
      <w:r w:rsidRPr="00270972">
        <w:rPr>
          <w:color w:val="000000"/>
        </w:rPr>
        <w:t>run</w:t>
      </w:r>
      <w:r w:rsidRPr="00270972">
        <w:rPr>
          <w:color w:val="666600"/>
        </w:rPr>
        <w:t>()</w:t>
      </w:r>
      <w:r w:rsidRPr="00270972">
        <w:rPr>
          <w:color w:val="000000"/>
        </w:rPr>
        <w:t xml:space="preserve"> </w:t>
      </w:r>
      <w:r w:rsidRPr="00270972">
        <w:rPr>
          <w:color w:val="666600"/>
        </w:rPr>
        <w:t>==</w:t>
      </w:r>
      <w:r w:rsidRPr="00270972">
        <w:rPr>
          <w:color w:val="000000"/>
        </w:rPr>
        <w:t xml:space="preserve"> </w:t>
      </w:r>
      <w:r w:rsidRPr="00270972">
        <w:rPr>
          <w:color w:val="000088"/>
        </w:rPr>
        <w:t>false</w:t>
      </w:r>
      <w:r w:rsidRPr="00270972">
        <w:rPr>
          <w:color w:val="666600"/>
        </w:rPr>
        <w:t>){</w:t>
      </w:r>
    </w:p>
    <w:p w14:paraId="06DE109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templates/header_login'</w:t>
      </w:r>
      <w:r>
        <w:rPr>
          <w:color w:val="666600"/>
        </w:rPr>
        <w:t>,</w:t>
      </w:r>
      <w:r>
        <w:rPr>
          <w:color w:val="000000"/>
        </w:rPr>
        <w:t xml:space="preserve"> $v_data</w:t>
      </w:r>
      <w:r>
        <w:rPr>
          <w:color w:val="666600"/>
        </w:rPr>
        <w:t>);</w:t>
      </w:r>
    </w:p>
    <w:p w14:paraId="102FEDE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v_login/index'</w:t>
      </w:r>
      <w:r>
        <w:rPr>
          <w:color w:val="666600"/>
        </w:rPr>
        <w:t>,</w:t>
      </w:r>
      <w:r>
        <w:rPr>
          <w:color w:val="000000"/>
        </w:rPr>
        <w:t xml:space="preserve"> $v_data</w:t>
      </w:r>
      <w:r>
        <w:rPr>
          <w:color w:val="666600"/>
        </w:rPr>
        <w:t>);</w:t>
      </w:r>
    </w:p>
    <w:p w14:paraId="19C606A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templates/footer_login'</w:t>
      </w:r>
      <w:r>
        <w:rPr>
          <w:color w:val="666600"/>
        </w:rPr>
        <w:t>);</w:t>
      </w:r>
    </w:p>
    <w:p w14:paraId="5CFA827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r>
        <w:rPr>
          <w:color w:val="000088"/>
        </w:rPr>
        <w:t>else</w:t>
      </w:r>
      <w:r>
        <w:rPr>
          <w:color w:val="666600"/>
        </w:rPr>
        <w:t>{</w:t>
      </w:r>
    </w:p>
    <w:p w14:paraId="21A639B1" w14:textId="19301F4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v_username </w:t>
      </w:r>
      <w:r w:rsidRPr="00270972">
        <w:rPr>
          <w:color w:val="666600"/>
        </w:rPr>
        <w:t>=</w:t>
      </w:r>
      <w:r w:rsidRPr="00270972">
        <w:rPr>
          <w:color w:val="000000"/>
        </w:rPr>
        <w:t xml:space="preserve"> $this</w:t>
      </w:r>
      <w:r w:rsidRPr="00270972">
        <w:rPr>
          <w:color w:val="666600"/>
        </w:rPr>
        <w:t>-&gt;</w:t>
      </w:r>
      <w:r w:rsidRPr="00270972">
        <w:rPr>
          <w:color w:val="000000"/>
        </w:rPr>
        <w:t>input</w:t>
      </w:r>
      <w:r w:rsidRPr="00270972">
        <w:rPr>
          <w:color w:val="666600"/>
        </w:rPr>
        <w:t>-&gt;</w:t>
      </w:r>
      <w:r w:rsidRPr="00270972">
        <w:rPr>
          <w:color w:val="000000"/>
        </w:rPr>
        <w:t>post</w:t>
      </w:r>
      <w:r w:rsidRPr="00270972">
        <w:rPr>
          <w:color w:val="666600"/>
        </w:rPr>
        <w:t>(</w:t>
      </w:r>
      <w:r w:rsidRPr="00270972">
        <w:rPr>
          <w:color w:val="008800"/>
        </w:rPr>
        <w:t>'username'</w:t>
      </w:r>
      <w:r w:rsidRPr="00270972">
        <w:rPr>
          <w:color w:val="666600"/>
        </w:rPr>
        <w:t>);</w:t>
      </w:r>
    </w:p>
    <w:p w14:paraId="01000E0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password </w:t>
      </w:r>
      <w:r>
        <w:rPr>
          <w:color w:val="666600"/>
        </w:rPr>
        <w:t>=</w:t>
      </w:r>
      <w:r>
        <w:rPr>
          <w:color w:val="000000"/>
        </w:rPr>
        <w:t xml:space="preserve"> $this</w:t>
      </w:r>
      <w:r>
        <w:rPr>
          <w:color w:val="666600"/>
        </w:rPr>
        <w:t>-&gt;</w:t>
      </w:r>
      <w:r>
        <w:rPr>
          <w:color w:val="000000"/>
        </w:rPr>
        <w:t>input</w:t>
      </w:r>
      <w:r>
        <w:rPr>
          <w:color w:val="666600"/>
        </w:rPr>
        <w:t>-&gt;</w:t>
      </w:r>
      <w:r>
        <w:rPr>
          <w:color w:val="000000"/>
        </w:rPr>
        <w:t>post</w:t>
      </w:r>
      <w:r>
        <w:rPr>
          <w:color w:val="666600"/>
        </w:rPr>
        <w:t>(</w:t>
      </w:r>
      <w:r>
        <w:rPr>
          <w:color w:val="008800"/>
        </w:rPr>
        <w:t>'password'</w:t>
      </w:r>
      <w:r>
        <w:rPr>
          <w:color w:val="666600"/>
        </w:rPr>
        <w:t>);</w:t>
      </w:r>
    </w:p>
    <w:p w14:paraId="7A26C408"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idbidang </w:t>
      </w:r>
      <w:r>
        <w:rPr>
          <w:color w:val="666600"/>
        </w:rPr>
        <w:t>=</w:t>
      </w:r>
      <w:r>
        <w:rPr>
          <w:color w:val="000000"/>
        </w:rPr>
        <w:t xml:space="preserve"> $this</w:t>
      </w:r>
      <w:r>
        <w:rPr>
          <w:color w:val="666600"/>
        </w:rPr>
        <w:t>-&gt;</w:t>
      </w:r>
      <w:r>
        <w:rPr>
          <w:color w:val="000000"/>
        </w:rPr>
        <w:t>input</w:t>
      </w:r>
      <w:r>
        <w:rPr>
          <w:color w:val="666600"/>
        </w:rPr>
        <w:t>-&gt;</w:t>
      </w:r>
      <w:r>
        <w:rPr>
          <w:color w:val="000000"/>
        </w:rPr>
        <w:t>post</w:t>
      </w:r>
      <w:r>
        <w:rPr>
          <w:color w:val="666600"/>
        </w:rPr>
        <w:t>(</w:t>
      </w:r>
      <w:r>
        <w:rPr>
          <w:color w:val="008800"/>
        </w:rPr>
        <w:t>'bidang'</w:t>
      </w:r>
      <w:r>
        <w:rPr>
          <w:color w:val="666600"/>
        </w:rPr>
        <w:t>);</w:t>
      </w:r>
    </w:p>
    <w:p w14:paraId="3C3B6E8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admin </w:t>
      </w:r>
      <w:r>
        <w:rPr>
          <w:color w:val="666600"/>
        </w:rPr>
        <w:t>=</w:t>
      </w:r>
      <w:r>
        <w:rPr>
          <w:color w:val="000000"/>
        </w:rPr>
        <w:t xml:space="preserve"> $this</w:t>
      </w:r>
      <w:r>
        <w:rPr>
          <w:color w:val="666600"/>
        </w:rPr>
        <w:t>-&gt;</w:t>
      </w:r>
      <w:r>
        <w:rPr>
          <w:color w:val="000000"/>
        </w:rPr>
        <w:t>M_admin</w:t>
      </w:r>
      <w:r>
        <w:rPr>
          <w:color w:val="666600"/>
        </w:rPr>
        <w:t>-&gt;</w:t>
      </w:r>
      <w:r>
        <w:rPr>
          <w:color w:val="000000"/>
        </w:rPr>
        <w:t>auth</w:t>
      </w:r>
      <w:r>
        <w:rPr>
          <w:color w:val="666600"/>
        </w:rPr>
        <w:t>(</w:t>
      </w:r>
      <w:r>
        <w:rPr>
          <w:color w:val="000000"/>
        </w:rPr>
        <w:t>$v_username</w:t>
      </w:r>
      <w:r>
        <w:rPr>
          <w:color w:val="666600"/>
        </w:rPr>
        <w:t>,</w:t>
      </w:r>
      <w:r>
        <w:rPr>
          <w:color w:val="000000"/>
        </w:rPr>
        <w:t xml:space="preserve"> $v_password</w:t>
      </w:r>
      <w:r>
        <w:rPr>
          <w:color w:val="666600"/>
        </w:rPr>
        <w:t>,</w:t>
      </w:r>
      <w:r>
        <w:rPr>
          <w:color w:val="000000"/>
        </w:rPr>
        <w:t xml:space="preserve"> $v_idbidang</w:t>
      </w:r>
      <w:r>
        <w:rPr>
          <w:color w:val="666600"/>
        </w:rPr>
        <w:t>);</w:t>
      </w:r>
    </w:p>
    <w:p w14:paraId="4F0C0D9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w:t>
      </w:r>
    </w:p>
    <w:p w14:paraId="1C71CD1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if</w:t>
      </w:r>
      <w:r>
        <w:rPr>
          <w:color w:val="000000"/>
        </w:rPr>
        <w:t xml:space="preserve"> </w:t>
      </w:r>
      <w:r>
        <w:rPr>
          <w:color w:val="666600"/>
        </w:rPr>
        <w:t>(</w:t>
      </w:r>
      <w:r>
        <w:rPr>
          <w:color w:val="000000"/>
        </w:rPr>
        <w:t>$v_admin</w:t>
      </w:r>
      <w:r>
        <w:rPr>
          <w:color w:val="666600"/>
        </w:rPr>
        <w:t>){</w:t>
      </w:r>
    </w:p>
    <w:p w14:paraId="54D6D66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bidang_role </w:t>
      </w:r>
      <w:r>
        <w:rPr>
          <w:color w:val="666600"/>
        </w:rPr>
        <w:t>=</w:t>
      </w:r>
      <w:r>
        <w:rPr>
          <w:color w:val="000000"/>
        </w:rPr>
        <w:t xml:space="preserve"> $this</w:t>
      </w:r>
      <w:r>
        <w:rPr>
          <w:color w:val="666600"/>
        </w:rPr>
        <w:t>-&gt;</w:t>
      </w:r>
      <w:r>
        <w:rPr>
          <w:color w:val="000000"/>
        </w:rPr>
        <w:t>M_bidang</w:t>
      </w:r>
      <w:r>
        <w:rPr>
          <w:color w:val="666600"/>
        </w:rPr>
        <w:t>-&gt;</w:t>
      </w:r>
      <w:r>
        <w:rPr>
          <w:color w:val="000000"/>
        </w:rPr>
        <w:t>selectBidangBy</w:t>
      </w:r>
      <w:r>
        <w:rPr>
          <w:color w:val="666600"/>
        </w:rPr>
        <w:t>(</w:t>
      </w:r>
      <w:r>
        <w:rPr>
          <w:color w:val="000000"/>
        </w:rPr>
        <w:t>$v_admin</w:t>
      </w:r>
      <w:r>
        <w:rPr>
          <w:color w:val="666600"/>
        </w:rPr>
        <w:t>[</w:t>
      </w:r>
      <w:r>
        <w:rPr>
          <w:color w:val="008800"/>
        </w:rPr>
        <w:t>'admin_bidang'</w:t>
      </w:r>
      <w:r>
        <w:rPr>
          <w:color w:val="666600"/>
        </w:rPr>
        <w:t>]);</w:t>
      </w:r>
    </w:p>
    <w:p w14:paraId="50EB495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id_admin </w:t>
      </w:r>
      <w:r>
        <w:rPr>
          <w:color w:val="666600"/>
        </w:rPr>
        <w:t>=</w:t>
      </w:r>
      <w:r>
        <w:rPr>
          <w:color w:val="000000"/>
        </w:rPr>
        <w:t xml:space="preserve"> $this</w:t>
      </w:r>
      <w:r>
        <w:rPr>
          <w:color w:val="666600"/>
        </w:rPr>
        <w:t>-&gt;</w:t>
      </w:r>
      <w:r>
        <w:rPr>
          <w:color w:val="000000"/>
        </w:rPr>
        <w:t>M_admin</w:t>
      </w:r>
      <w:r>
        <w:rPr>
          <w:color w:val="666600"/>
        </w:rPr>
        <w:t>-&gt;</w:t>
      </w:r>
      <w:r>
        <w:rPr>
          <w:color w:val="000000"/>
        </w:rPr>
        <w:t>selectIdAdmin</w:t>
      </w:r>
      <w:r>
        <w:rPr>
          <w:color w:val="666600"/>
        </w:rPr>
        <w:t>(</w:t>
      </w:r>
      <w:r>
        <w:rPr>
          <w:color w:val="000000"/>
        </w:rPr>
        <w:t>$v_username</w:t>
      </w:r>
      <w:r>
        <w:rPr>
          <w:color w:val="666600"/>
        </w:rPr>
        <w:t>);</w:t>
      </w:r>
    </w:p>
    <w:p w14:paraId="6D68687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 </w:t>
      </w:r>
      <w:r>
        <w:rPr>
          <w:color w:val="666600"/>
        </w:rPr>
        <w:t>=</w:t>
      </w:r>
      <w:r>
        <w:rPr>
          <w:color w:val="000000"/>
        </w:rPr>
        <w:t xml:space="preserve"> </w:t>
      </w:r>
      <w:r>
        <w:rPr>
          <w:color w:val="666600"/>
        </w:rPr>
        <w:t>[</w:t>
      </w:r>
    </w:p>
    <w:p w14:paraId="597D68D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id_username'</w:t>
      </w:r>
      <w:r>
        <w:rPr>
          <w:color w:val="000000"/>
        </w:rPr>
        <w:t xml:space="preserve"> </w:t>
      </w:r>
      <w:r>
        <w:rPr>
          <w:color w:val="666600"/>
        </w:rPr>
        <w:t>=&gt;</w:t>
      </w:r>
      <w:r>
        <w:rPr>
          <w:color w:val="000000"/>
        </w:rPr>
        <w:t xml:space="preserve"> $v_admin</w:t>
      </w:r>
      <w:r>
        <w:rPr>
          <w:color w:val="666600"/>
        </w:rPr>
        <w:t>[</w:t>
      </w:r>
      <w:r>
        <w:rPr>
          <w:color w:val="008800"/>
        </w:rPr>
        <w:t>'admin_id'</w:t>
      </w:r>
      <w:r>
        <w:rPr>
          <w:color w:val="666600"/>
        </w:rPr>
        <w:t>],</w:t>
      </w:r>
    </w:p>
    <w:p w14:paraId="3B2CBE0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role'</w:t>
      </w:r>
      <w:r>
        <w:rPr>
          <w:color w:val="000000"/>
        </w:rPr>
        <w:t xml:space="preserve"> </w:t>
      </w:r>
      <w:r>
        <w:rPr>
          <w:color w:val="666600"/>
        </w:rPr>
        <w:t>=&gt;</w:t>
      </w:r>
      <w:r>
        <w:rPr>
          <w:color w:val="000000"/>
        </w:rPr>
        <w:t xml:space="preserve"> $bidang_role</w:t>
      </w:r>
      <w:r>
        <w:rPr>
          <w:color w:val="666600"/>
        </w:rPr>
        <w:t>[</w:t>
      </w:r>
      <w:r>
        <w:rPr>
          <w:color w:val="008800"/>
        </w:rPr>
        <w:t>'bidang_role'</w:t>
      </w:r>
      <w:r>
        <w:rPr>
          <w:color w:val="666600"/>
        </w:rPr>
        <w:t>]</w:t>
      </w:r>
    </w:p>
    <w:p w14:paraId="3E82E0E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722D368C" w14:textId="6AFCF4D5"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this</w:t>
      </w:r>
      <w:r w:rsidRPr="00270972">
        <w:rPr>
          <w:color w:val="666600"/>
        </w:rPr>
        <w:t>-&gt;</w:t>
      </w:r>
      <w:r w:rsidRPr="00270972">
        <w:rPr>
          <w:color w:val="000000"/>
        </w:rPr>
        <w:t>session</w:t>
      </w:r>
      <w:r w:rsidRPr="00270972">
        <w:rPr>
          <w:color w:val="666600"/>
        </w:rPr>
        <w:t>-&gt;</w:t>
      </w:r>
      <w:r w:rsidRPr="00270972">
        <w:rPr>
          <w:color w:val="000000"/>
        </w:rPr>
        <w:t>set_userdata</w:t>
      </w:r>
      <w:r w:rsidRPr="00270972">
        <w:rPr>
          <w:color w:val="666600"/>
        </w:rPr>
        <w:t>(</w:t>
      </w:r>
      <w:r w:rsidRPr="00270972">
        <w:rPr>
          <w:color w:val="000000"/>
        </w:rPr>
        <w:t>$v_data</w:t>
      </w:r>
      <w:r w:rsidRPr="00270972">
        <w:rPr>
          <w:color w:val="666600"/>
        </w:rPr>
        <w:t>);</w:t>
      </w:r>
    </w:p>
    <w:p w14:paraId="4B927A7E"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profile'</w:t>
      </w:r>
      <w:r>
        <w:rPr>
          <w:color w:val="666600"/>
        </w:rPr>
        <w:t>);</w:t>
      </w:r>
    </w:p>
    <w:p w14:paraId="29A9A6EB" w14:textId="7C42703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r w:rsidRPr="00270972">
        <w:rPr>
          <w:color w:val="000088"/>
        </w:rPr>
        <w:t>else</w:t>
      </w:r>
      <w:r w:rsidRPr="00270972">
        <w:rPr>
          <w:color w:val="000000"/>
        </w:rPr>
        <w:t xml:space="preserve"> </w:t>
      </w:r>
      <w:r w:rsidRPr="00270972">
        <w:rPr>
          <w:color w:val="666600"/>
        </w:rPr>
        <w:t>{</w:t>
      </w:r>
    </w:p>
    <w:p w14:paraId="6C75501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session</w:t>
      </w:r>
      <w:r>
        <w:rPr>
          <w:color w:val="666600"/>
        </w:rPr>
        <w:t>-&gt;</w:t>
      </w:r>
      <w:r>
        <w:rPr>
          <w:color w:val="000000"/>
        </w:rPr>
        <w:t>set_flashdata</w:t>
      </w:r>
      <w:r>
        <w:rPr>
          <w:color w:val="666600"/>
        </w:rPr>
        <w:t>(</w:t>
      </w:r>
      <w:r>
        <w:rPr>
          <w:color w:val="008800"/>
        </w:rPr>
        <w:t>'pesan'</w:t>
      </w:r>
      <w:r>
        <w:rPr>
          <w:color w:val="666600"/>
        </w:rPr>
        <w:t>,</w:t>
      </w:r>
      <w:r>
        <w:rPr>
          <w:color w:val="000000"/>
        </w:rPr>
        <w:t xml:space="preserve"> </w:t>
      </w:r>
      <w:r>
        <w:rPr>
          <w:color w:val="008800"/>
        </w:rPr>
        <w:t>'&lt;div class="alert alert-danger" role="alert"&gt;Username dan password salah!&lt;/div&gt;'</w:t>
      </w:r>
      <w:r>
        <w:rPr>
          <w:color w:val="666600"/>
        </w:rPr>
        <w:t>);</w:t>
      </w:r>
    </w:p>
    <w:p w14:paraId="6B8DC669"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login'</w:t>
      </w:r>
      <w:r>
        <w:rPr>
          <w:color w:val="666600"/>
        </w:rPr>
        <w:t>);</w:t>
      </w:r>
    </w:p>
    <w:p w14:paraId="39019E5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0E24FEC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r>
        <w:rPr>
          <w:color w:val="000000"/>
        </w:rPr>
        <w:t xml:space="preserve">  </w:t>
      </w:r>
    </w:p>
    <w:p w14:paraId="3C4EB31E"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0388D48F" w14:textId="68A47DE6" w:rsidR="00270972" w:rsidRPr="00270972" w:rsidRDefault="00270972" w:rsidP="00270972">
      <w:pPr>
        <w:spacing w:after="0"/>
        <w:jc w:val="center"/>
        <w:rPr>
          <w:color w:val="000000"/>
        </w:rPr>
      </w:pPr>
      <w:r w:rsidRPr="00270972">
        <w:rPr>
          <w:rFonts w:ascii="Times New Roman" w:hAnsi="Times New Roman" w:cs="Times New Roman"/>
          <w:i/>
          <w:sz w:val="20"/>
        </w:rPr>
        <w:t>Source code</w:t>
      </w:r>
      <w:r w:rsidRPr="00270972">
        <w:rPr>
          <w:rFonts w:ascii="Times New Roman" w:hAnsi="Times New Roman" w:cs="Times New Roman"/>
          <w:sz w:val="20"/>
        </w:rPr>
        <w:t xml:space="preserve"> </w:t>
      </w:r>
      <w:r w:rsidRPr="00270972">
        <w:rPr>
          <w:rFonts w:ascii="Times New Roman" w:hAnsi="Times New Roman" w:cs="Times New Roman"/>
          <w:noProof/>
          <w:sz w:val="20"/>
        </w:rPr>
        <w:t>4</w:t>
      </w:r>
      <w:r w:rsidRPr="00270972">
        <w:rPr>
          <w:rFonts w:ascii="Times New Roman" w:hAnsi="Times New Roman" w:cs="Times New Roman"/>
          <w:sz w:val="20"/>
        </w:rPr>
        <w:t>.</w:t>
      </w:r>
      <w:r>
        <w:rPr>
          <w:rFonts w:ascii="Times New Roman" w:hAnsi="Times New Roman" w:cs="Times New Roman"/>
          <w:sz w:val="20"/>
        </w:rPr>
        <w:t>3</w:t>
      </w:r>
      <w:r w:rsidRPr="00270972">
        <w:rPr>
          <w:rFonts w:ascii="Times New Roman" w:hAnsi="Times New Roman" w:cs="Times New Roman"/>
          <w:sz w:val="20"/>
        </w:rPr>
        <w:t xml:space="preserve"> </w:t>
      </w:r>
      <w:r w:rsidRPr="00270972">
        <w:rPr>
          <w:rFonts w:ascii="Times New Roman" w:eastAsia="Times New Roman" w:hAnsi="Times New Roman" w:cs="Times New Roman"/>
          <w:i/>
          <w:sz w:val="20"/>
        </w:rPr>
        <w:t xml:space="preserve">class </w:t>
      </w:r>
      <w:r w:rsidRPr="00270972">
        <w:rPr>
          <w:rFonts w:ascii="Times New Roman" w:eastAsia="Times New Roman" w:hAnsi="Times New Roman" w:cs="Times New Roman"/>
          <w:sz w:val="20"/>
        </w:rPr>
        <w:t>C_login</w:t>
      </w:r>
      <w:r w:rsidR="00094C85">
        <w:rPr>
          <w:rFonts w:ascii="Times New Roman" w:eastAsia="Times New Roman" w:hAnsi="Times New Roman" w:cs="Times New Roman"/>
          <w:sz w:val="20"/>
        </w:rPr>
        <w:t xml:space="preserve"> US-01</w:t>
      </w:r>
    </w:p>
    <w:p w14:paraId="5228F6E4" w14:textId="3896D9B3" w:rsidR="008B16A6" w:rsidRDefault="00427E03" w:rsidP="00270972">
      <w:pPr>
        <w:pStyle w:val="ListParagraph"/>
        <w:spacing w:after="0"/>
        <w:ind w:left="0" w:firstLine="720"/>
        <w:rPr>
          <w:rFonts w:ascii="Times New Roman" w:hAnsi="Times New Roman" w:cs="Times New Roman"/>
          <w:i/>
          <w:sz w:val="24"/>
          <w:szCs w:val="24"/>
        </w:rPr>
      </w:pPr>
      <w:r>
        <w:rPr>
          <w:rFonts w:ascii="Times New Roman" w:hAnsi="Times New Roman" w:cs="Times New Roman"/>
          <w:sz w:val="24"/>
          <w:szCs w:val="24"/>
        </w:rPr>
        <w:t xml:space="preserve">Pada </w:t>
      </w:r>
      <w:r w:rsidR="003556E2" w:rsidRPr="003556E2">
        <w:rPr>
          <w:rFonts w:ascii="Times New Roman" w:hAnsi="Times New Roman" w:cs="Times New Roman"/>
          <w:i/>
          <w:sz w:val="24"/>
          <w:szCs w:val="24"/>
        </w:rPr>
        <w:t>Source code</w:t>
      </w:r>
      <w:r w:rsidR="003556E2">
        <w:rPr>
          <w:rFonts w:ascii="Times New Roman" w:hAnsi="Times New Roman" w:cs="Times New Roman"/>
          <w:i/>
          <w:sz w:val="24"/>
          <w:szCs w:val="24"/>
        </w:rPr>
        <w:t xml:space="preserve"> </w:t>
      </w:r>
      <w:r>
        <w:rPr>
          <w:rFonts w:ascii="Times New Roman" w:hAnsi="Times New Roman" w:cs="Times New Roman"/>
          <w:sz w:val="24"/>
          <w:szCs w:val="24"/>
        </w:rPr>
        <w:t>4.3</w:t>
      </w:r>
      <w:r w:rsidR="003556E2">
        <w:rPr>
          <w:rFonts w:ascii="Times New Roman" w:hAnsi="Times New Roman" w:cs="Times New Roman"/>
          <w:sz w:val="24"/>
          <w:szCs w:val="24"/>
        </w:rPr>
        <w:t xml:space="preserve"> merupakan </w:t>
      </w:r>
      <w:r w:rsidR="003556E2" w:rsidRPr="003556E2">
        <w:rPr>
          <w:rFonts w:ascii="Times New Roman" w:hAnsi="Times New Roman" w:cs="Times New Roman"/>
          <w:i/>
          <w:sz w:val="24"/>
          <w:szCs w:val="24"/>
        </w:rPr>
        <w:t>source</w:t>
      </w:r>
      <w:r w:rsidR="003556E2">
        <w:rPr>
          <w:rFonts w:ascii="Times New Roman" w:hAnsi="Times New Roman" w:cs="Times New Roman"/>
          <w:i/>
          <w:sz w:val="24"/>
          <w:szCs w:val="24"/>
        </w:rPr>
        <w:t xml:space="preserve"> code </w:t>
      </w:r>
      <w:r w:rsidR="003556E2" w:rsidRPr="003556E2">
        <w:rPr>
          <w:rFonts w:ascii="Times New Roman" w:hAnsi="Times New Roman" w:cs="Times New Roman"/>
          <w:i/>
          <w:sz w:val="24"/>
          <w:szCs w:val="24"/>
        </w:rPr>
        <w:t>class</w:t>
      </w:r>
      <w:r w:rsidR="003556E2">
        <w:rPr>
          <w:rFonts w:ascii="Times New Roman" w:hAnsi="Times New Roman" w:cs="Times New Roman"/>
          <w:sz w:val="24"/>
          <w:szCs w:val="24"/>
        </w:rPr>
        <w:t xml:space="preserve"> C_login yang ada pada </w:t>
      </w:r>
      <w:r w:rsidR="003556E2" w:rsidRPr="003556E2">
        <w:rPr>
          <w:rFonts w:ascii="Times New Roman" w:hAnsi="Times New Roman" w:cs="Times New Roman"/>
          <w:i/>
          <w:sz w:val="24"/>
          <w:szCs w:val="24"/>
        </w:rPr>
        <w:t>controller</w:t>
      </w:r>
      <w:r>
        <w:rPr>
          <w:rFonts w:ascii="Times New Roman" w:hAnsi="Times New Roman" w:cs="Times New Roman"/>
          <w:i/>
          <w:sz w:val="24"/>
          <w:szCs w:val="24"/>
        </w:rPr>
        <w:t xml:space="preserve">. </w:t>
      </w:r>
    </w:p>
    <w:p w14:paraId="486E83C4" w14:textId="77777777"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88"/>
        </w:rPr>
        <w:lastRenderedPageBreak/>
        <w:t>public</w:t>
      </w:r>
      <w:r>
        <w:rPr>
          <w:color w:val="000000"/>
        </w:rPr>
        <w:t> </w:t>
      </w:r>
      <w:r>
        <w:rPr>
          <w:color w:val="000088"/>
        </w:rPr>
        <w:t>function</w:t>
      </w:r>
      <w:r>
        <w:rPr>
          <w:color w:val="000000"/>
        </w:rPr>
        <w:t> auth</w:t>
      </w:r>
      <w:r>
        <w:rPr>
          <w:color w:val="666600"/>
        </w:rPr>
        <w:t>(</w:t>
      </w:r>
      <w:r>
        <w:rPr>
          <w:color w:val="000000"/>
        </w:rPr>
        <w:t>$v_username</w:t>
      </w:r>
      <w:r>
        <w:rPr>
          <w:color w:val="666600"/>
        </w:rPr>
        <w:t>,</w:t>
      </w:r>
      <w:r>
        <w:rPr>
          <w:color w:val="000000"/>
        </w:rPr>
        <w:t> $v_password</w:t>
      </w:r>
      <w:r>
        <w:rPr>
          <w:color w:val="666600"/>
        </w:rPr>
        <w:t>,</w:t>
      </w:r>
      <w:r>
        <w:rPr>
          <w:color w:val="000000"/>
        </w:rPr>
        <w:t> $v_idbidang</w:t>
      </w:r>
      <w:r>
        <w:rPr>
          <w:color w:val="666600"/>
        </w:rPr>
        <w:t>){</w:t>
      </w:r>
    </w:p>
    <w:p w14:paraId="52C1D450" w14:textId="08482BAE"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00"/>
        </w:rPr>
        <w:t>$sql</w:t>
      </w:r>
      <w:r>
        <w:rPr>
          <w:color w:val="666600"/>
        </w:rPr>
        <w:t>=</w:t>
      </w:r>
      <w:r>
        <w:rPr>
          <w:color w:val="008800"/>
        </w:rPr>
        <w:t>'SELECT * FROM tb_admin where admin_username=? AND admin_password=? AND admin_bidang=?</w:t>
      </w:r>
      <w:proofErr w:type="gramStart"/>
      <w:r>
        <w:rPr>
          <w:color w:val="008800"/>
        </w:rPr>
        <w:t>'</w:t>
      </w:r>
      <w:r>
        <w:rPr>
          <w:color w:val="666600"/>
        </w:rPr>
        <w:t>;</w:t>
      </w:r>
      <w:proofErr w:type="gramEnd"/>
    </w:p>
    <w:p w14:paraId="70FAE04B" w14:textId="53C0574D"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 array</w:t>
      </w:r>
      <w:r>
        <w:rPr>
          <w:color w:val="666600"/>
        </w:rPr>
        <w:t>(</w:t>
      </w:r>
      <w:r>
        <w:rPr>
          <w:color w:val="000000"/>
        </w:rPr>
        <w:t>$v_username</w:t>
      </w:r>
      <w:r>
        <w:rPr>
          <w:color w:val="666600"/>
        </w:rPr>
        <w:t>,</w:t>
      </w:r>
      <w:r>
        <w:rPr>
          <w:color w:val="000000"/>
        </w:rPr>
        <w:t>$v_password</w:t>
      </w:r>
      <w:r>
        <w:rPr>
          <w:color w:val="666600"/>
        </w:rPr>
        <w:t>,</w:t>
      </w:r>
      <w:r>
        <w:rPr>
          <w:color w:val="000000"/>
        </w:rPr>
        <w:t>$v_idbidang</w:t>
      </w:r>
      <w:r>
        <w:rPr>
          <w:color w:val="666600"/>
        </w:rPr>
        <w:t>))-&gt;</w:t>
      </w:r>
      <w:r>
        <w:rPr>
          <w:color w:val="000000"/>
        </w:rPr>
        <w:t>row_array</w:t>
      </w:r>
      <w:r>
        <w:rPr>
          <w:color w:val="666600"/>
        </w:rPr>
        <w:t>();</w:t>
      </w:r>
    </w:p>
    <w:p w14:paraId="637B9847" w14:textId="77777777"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ind w:left="426"/>
        <w:divId w:val="1931962646"/>
      </w:pPr>
      <w:r>
        <w:rPr>
          <w:color w:val="000000"/>
        </w:rPr>
        <w:t>    </w:t>
      </w:r>
      <w:r>
        <w:rPr>
          <w:color w:val="666600"/>
        </w:rPr>
        <w:t>}</w:t>
      </w:r>
    </w:p>
    <w:p w14:paraId="4D328555" w14:textId="6CA79E5F" w:rsidR="00561506" w:rsidRDefault="00561506" w:rsidP="00561506">
      <w:pPr>
        <w:spacing w:after="0" w:line="360" w:lineRule="auto"/>
        <w:jc w:val="center"/>
        <w:rPr>
          <w:rFonts w:ascii="Times New Roman" w:eastAsia="Times New Roman" w:hAnsi="Times New Roman" w:cs="Times New Roman"/>
          <w:sz w:val="20"/>
        </w:rPr>
      </w:pPr>
      <w:r w:rsidRPr="00270972">
        <w:rPr>
          <w:rFonts w:ascii="Times New Roman" w:hAnsi="Times New Roman" w:cs="Times New Roman"/>
          <w:i/>
          <w:sz w:val="20"/>
        </w:rPr>
        <w:t>Source code</w:t>
      </w:r>
      <w:r w:rsidRPr="00270972">
        <w:rPr>
          <w:rFonts w:ascii="Times New Roman" w:hAnsi="Times New Roman" w:cs="Times New Roman"/>
          <w:sz w:val="20"/>
        </w:rPr>
        <w:t xml:space="preserve"> </w:t>
      </w:r>
      <w:r w:rsidRPr="00270972">
        <w:rPr>
          <w:rFonts w:ascii="Times New Roman" w:hAnsi="Times New Roman" w:cs="Times New Roman"/>
          <w:noProof/>
          <w:sz w:val="20"/>
        </w:rPr>
        <w:t>4</w:t>
      </w:r>
      <w:r w:rsidRPr="00270972">
        <w:rPr>
          <w:rFonts w:ascii="Times New Roman" w:hAnsi="Times New Roman" w:cs="Times New Roman"/>
          <w:sz w:val="20"/>
        </w:rPr>
        <w:t>.</w:t>
      </w:r>
      <w:r>
        <w:rPr>
          <w:rFonts w:ascii="Times New Roman" w:hAnsi="Times New Roman" w:cs="Times New Roman"/>
          <w:sz w:val="20"/>
        </w:rPr>
        <w:t>4</w:t>
      </w:r>
      <w:r w:rsidRPr="00270972">
        <w:rPr>
          <w:rFonts w:ascii="Times New Roman" w:hAnsi="Times New Roman" w:cs="Times New Roman"/>
          <w:sz w:val="20"/>
        </w:rPr>
        <w:t xml:space="preserve"> </w:t>
      </w:r>
      <w:r w:rsidRPr="00270972">
        <w:rPr>
          <w:rFonts w:ascii="Times New Roman" w:eastAsia="Times New Roman" w:hAnsi="Times New Roman" w:cs="Times New Roman"/>
          <w:i/>
          <w:sz w:val="20"/>
        </w:rPr>
        <w:t xml:space="preserve">class </w:t>
      </w:r>
      <w:r>
        <w:rPr>
          <w:rFonts w:ascii="Times New Roman" w:eastAsia="Times New Roman" w:hAnsi="Times New Roman" w:cs="Times New Roman"/>
          <w:sz w:val="20"/>
        </w:rPr>
        <w:t>M</w:t>
      </w:r>
      <w:r w:rsidRPr="00270972">
        <w:rPr>
          <w:rFonts w:ascii="Times New Roman" w:eastAsia="Times New Roman" w:hAnsi="Times New Roman" w:cs="Times New Roman"/>
          <w:sz w:val="20"/>
        </w:rPr>
        <w:t>_</w:t>
      </w:r>
      <w:r>
        <w:rPr>
          <w:rFonts w:ascii="Times New Roman" w:eastAsia="Times New Roman" w:hAnsi="Times New Roman" w:cs="Times New Roman"/>
          <w:sz w:val="20"/>
        </w:rPr>
        <w:t>admin</w:t>
      </w:r>
      <w:r w:rsidR="00094C85">
        <w:rPr>
          <w:rFonts w:ascii="Times New Roman" w:eastAsia="Times New Roman" w:hAnsi="Times New Roman" w:cs="Times New Roman"/>
          <w:sz w:val="20"/>
        </w:rPr>
        <w:t xml:space="preserve"> US-01</w:t>
      </w:r>
    </w:p>
    <w:p w14:paraId="43C5807B" w14:textId="7C3D6AC2" w:rsidR="00561506" w:rsidRPr="00561506" w:rsidRDefault="00561506" w:rsidP="0056150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Pr="003556E2">
        <w:rPr>
          <w:rFonts w:ascii="Times New Roman" w:hAnsi="Times New Roman" w:cs="Times New Roman"/>
          <w:i/>
          <w:sz w:val="24"/>
          <w:szCs w:val="24"/>
        </w:rPr>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4.4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sidRPr="003556E2">
        <w:rPr>
          <w:rFonts w:ascii="Times New Roman" w:hAnsi="Times New Roman" w:cs="Times New Roman"/>
          <w:i/>
          <w:sz w:val="24"/>
          <w:szCs w:val="24"/>
        </w:rPr>
        <w:t>class</w:t>
      </w:r>
      <w:r>
        <w:rPr>
          <w:rFonts w:ascii="Times New Roman" w:hAnsi="Times New Roman" w:cs="Times New Roman"/>
          <w:sz w:val="24"/>
          <w:szCs w:val="24"/>
        </w:rPr>
        <w:t xml:space="preserve"> M_admin pada </w:t>
      </w:r>
      <w:r>
        <w:rPr>
          <w:rFonts w:ascii="Times New Roman" w:hAnsi="Times New Roman" w:cs="Times New Roman"/>
          <w:i/>
          <w:sz w:val="24"/>
          <w:szCs w:val="24"/>
        </w:rPr>
        <w:t>model</w:t>
      </w:r>
      <w:r w:rsidR="00B8091B">
        <w:rPr>
          <w:rFonts w:ascii="Times New Roman" w:hAnsi="Times New Roman" w:cs="Times New Roman"/>
          <w:i/>
          <w:sz w:val="24"/>
          <w:szCs w:val="24"/>
        </w:rPr>
        <w:t xml:space="preserve"> </w:t>
      </w:r>
      <w:r w:rsidR="00025E90">
        <w:rPr>
          <w:rFonts w:ascii="Times New Roman" w:hAnsi="Times New Roman" w:cs="Times New Roman"/>
          <w:sz w:val="24"/>
          <w:szCs w:val="24"/>
        </w:rPr>
        <w:t xml:space="preserve">yang digunakan untuk memvalidasi kesesuaian data yang dimasukkan dengan yang ada di </w:t>
      </w:r>
      <w:r w:rsidR="00025E90" w:rsidRPr="00025E90">
        <w:rPr>
          <w:rFonts w:ascii="Times New Roman" w:hAnsi="Times New Roman" w:cs="Times New Roman"/>
          <w:i/>
          <w:sz w:val="24"/>
          <w:szCs w:val="24"/>
        </w:rPr>
        <w:t>database</w:t>
      </w:r>
      <w:r>
        <w:rPr>
          <w:rFonts w:ascii="Times New Roman" w:hAnsi="Times New Roman" w:cs="Times New Roman"/>
          <w:i/>
          <w:sz w:val="24"/>
          <w:szCs w:val="24"/>
        </w:rPr>
        <w:t>.</w:t>
      </w:r>
    </w:p>
    <w:p w14:paraId="2B6064C3" w14:textId="32B5D65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742416142"/>
      </w:pPr>
      <w:r>
        <w:t>&lt;div</w:t>
      </w:r>
      <w:r>
        <w:rPr>
          <w:color w:val="000000"/>
        </w:rPr>
        <w:t xml:space="preserve"> </w:t>
      </w:r>
      <w:r>
        <w:t>class</w:t>
      </w:r>
      <w:r>
        <w:rPr>
          <w:color w:val="666600"/>
        </w:rPr>
        <w:t>=</w:t>
      </w:r>
      <w:r>
        <w:t>"container"&gt;</w:t>
      </w:r>
    </w:p>
    <w:p w14:paraId="1D1587B1" w14:textId="7A4DE0FB"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w:t>
      </w:r>
      <w:r w:rsidRPr="00806BD9">
        <w:rPr>
          <w:color w:val="000000"/>
        </w:rPr>
        <w:t xml:space="preserve"> </w:t>
      </w:r>
      <w:r>
        <w:t>class</w:t>
      </w:r>
      <w:r w:rsidRPr="00806BD9">
        <w:rPr>
          <w:color w:val="666600"/>
        </w:rPr>
        <w:t>=</w:t>
      </w:r>
      <w:r>
        <w:t>"row justify-content-center"&gt;</w:t>
      </w:r>
      <w:r w:rsidRPr="00806BD9">
        <w:rPr>
          <w:color w:val="000000"/>
        </w:rPr>
        <w:t> </w:t>
      </w:r>
    </w:p>
    <w:p w14:paraId="5E0358DB"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ol-lg-5 mt-4"&gt;</w:t>
      </w:r>
    </w:p>
    <w:p w14:paraId="355C52D2"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ard o-hidden border-0 shadow-lg my-5"</w:t>
      </w:r>
      <w:r>
        <w:rPr>
          <w:color w:val="000000"/>
        </w:rPr>
        <w:t xml:space="preserve"> </w:t>
      </w:r>
      <w:r>
        <w:t>&gt;</w:t>
      </w:r>
    </w:p>
    <w:p w14:paraId="31E201D4"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ard-body p-0"&gt;</w:t>
      </w:r>
    </w:p>
    <w:p w14:paraId="2B229913" w14:textId="36818FE5"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w:t>
      </w:r>
      <w:r w:rsidRPr="00806BD9">
        <w:rPr>
          <w:color w:val="000000"/>
        </w:rPr>
        <w:t xml:space="preserve"> </w:t>
      </w:r>
      <w:r>
        <w:t>class</w:t>
      </w:r>
      <w:r w:rsidRPr="00806BD9">
        <w:rPr>
          <w:color w:val="666600"/>
        </w:rPr>
        <w:t>=</w:t>
      </w:r>
      <w:r>
        <w:t>"row"&gt;</w:t>
      </w:r>
      <w:r w:rsidRPr="00806BD9">
        <w:rPr>
          <w:color w:val="000000"/>
        </w:rPr>
        <w:t xml:space="preserve">              </w:t>
      </w:r>
    </w:p>
    <w:p w14:paraId="6957421F"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ol-lg"&gt;</w:t>
      </w:r>
    </w:p>
    <w:p w14:paraId="53907F6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p-5"&gt;</w:t>
      </w:r>
    </w:p>
    <w:p w14:paraId="6974214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text-center"&gt;</w:t>
      </w:r>
    </w:p>
    <w:p w14:paraId="272C931B"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h1</w:t>
      </w:r>
      <w:r>
        <w:rPr>
          <w:color w:val="000000"/>
        </w:rPr>
        <w:t xml:space="preserve"> </w:t>
      </w:r>
      <w:r>
        <w:t>class</w:t>
      </w:r>
      <w:r>
        <w:rPr>
          <w:color w:val="666600"/>
        </w:rPr>
        <w:t>=</w:t>
      </w:r>
      <w:r>
        <w:t>"h4 text-gray-900"&gt;</w:t>
      </w:r>
      <w:r>
        <w:rPr>
          <w:color w:val="000000"/>
        </w:rPr>
        <w:t>Login Page!</w:t>
      </w:r>
      <w:r>
        <w:t>&lt;/h1&gt;</w:t>
      </w:r>
    </w:p>
    <w:p w14:paraId="74143A2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img src="</w:t>
      </w:r>
      <w:r>
        <w:rPr>
          <w:color w:val="666600"/>
        </w:rPr>
        <w:t>&lt;?=</w:t>
      </w:r>
      <w:r>
        <w:rPr>
          <w:color w:val="000000"/>
        </w:rPr>
        <w:t xml:space="preserve"> base_url</w:t>
      </w:r>
      <w:r>
        <w:rPr>
          <w:color w:val="666600"/>
        </w:rPr>
        <w:t>(</w:t>
      </w:r>
      <w:r>
        <w:rPr>
          <w:color w:val="008800"/>
        </w:rPr>
        <w:t>'assets/foto/tittle.png'</w:t>
      </w:r>
      <w:r>
        <w:rPr>
          <w:color w:val="666600"/>
        </w:rPr>
        <w:t>);</w:t>
      </w:r>
      <w:r>
        <w:rPr>
          <w:color w:val="000000"/>
        </w:rPr>
        <w:t xml:space="preserve"> </w:t>
      </w:r>
      <w:r>
        <w:rPr>
          <w:color w:val="666600"/>
        </w:rPr>
        <w:t>?&gt;</w:t>
      </w:r>
      <w:r>
        <w:rPr>
          <w:color w:val="000000"/>
        </w:rPr>
        <w:t>" width="" class="card-img mb-3" style="width: 9rem;"&gt;</w:t>
      </w:r>
    </w:p>
    <w:p w14:paraId="10944A20" w14:textId="11DA74DD"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proofErr w:type="gramStart"/>
      <w:r w:rsidRPr="00806BD9">
        <w:rPr>
          <w:color w:val="666600"/>
        </w:rPr>
        <w:t>&lt;?=</w:t>
      </w:r>
      <w:proofErr w:type="gramEnd"/>
      <w:r w:rsidRPr="00806BD9">
        <w:rPr>
          <w:color w:val="000000"/>
        </w:rPr>
        <w:t xml:space="preserve"> $this</w:t>
      </w:r>
      <w:r w:rsidRPr="00806BD9">
        <w:rPr>
          <w:color w:val="666600"/>
        </w:rPr>
        <w:t>-&gt;</w:t>
      </w:r>
      <w:r w:rsidRPr="00806BD9">
        <w:rPr>
          <w:color w:val="000000"/>
        </w:rPr>
        <w:t>session</w:t>
      </w:r>
      <w:r w:rsidRPr="00806BD9">
        <w:rPr>
          <w:color w:val="666600"/>
        </w:rPr>
        <w:t>-&gt;</w:t>
      </w:r>
      <w:r w:rsidRPr="00806BD9">
        <w:rPr>
          <w:color w:val="000000"/>
        </w:rPr>
        <w:t>flashdata</w:t>
      </w:r>
      <w:r w:rsidRPr="00806BD9">
        <w:rPr>
          <w:color w:val="666600"/>
        </w:rPr>
        <w:t>(</w:t>
      </w:r>
      <w:r w:rsidRPr="00806BD9">
        <w:rPr>
          <w:color w:val="008800"/>
        </w:rPr>
        <w:t>'pesan'</w:t>
      </w:r>
      <w:r w:rsidRPr="00806BD9">
        <w:rPr>
          <w:color w:val="666600"/>
        </w:rPr>
        <w:t>);</w:t>
      </w:r>
      <w:r w:rsidRPr="00806BD9">
        <w:rPr>
          <w:color w:val="000000"/>
        </w:rPr>
        <w:t xml:space="preserve"> </w:t>
      </w:r>
      <w:r w:rsidRPr="00806BD9">
        <w:rPr>
          <w:color w:val="666600"/>
        </w:rPr>
        <w:t>?&gt;</w:t>
      </w:r>
      <w:r w:rsidRPr="00806BD9">
        <w:rPr>
          <w:color w:val="000000"/>
        </w:rPr>
        <w:t xml:space="preserve">         </w:t>
      </w:r>
    </w:p>
    <w:p w14:paraId="23EC54B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3C7BA97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form class="user" method="post" action="</w:t>
      </w:r>
      <w:r>
        <w:rPr>
          <w:color w:val="666600"/>
        </w:rPr>
        <w:t>&lt;</w:t>
      </w:r>
      <w:proofErr w:type="gramStart"/>
      <w:r>
        <w:rPr>
          <w:color w:val="666600"/>
        </w:rPr>
        <w:t>?=</w:t>
      </w:r>
      <w:proofErr w:type="gramEnd"/>
      <w:r>
        <w:rPr>
          <w:color w:val="000000"/>
        </w:rPr>
        <w:t xml:space="preserve"> base_url</w:t>
      </w:r>
      <w:r>
        <w:rPr>
          <w:color w:val="666600"/>
        </w:rPr>
        <w:t>(</w:t>
      </w:r>
      <w:r>
        <w:rPr>
          <w:color w:val="008800"/>
        </w:rPr>
        <w:t>'c_login'</w:t>
      </w:r>
      <w:r>
        <w:rPr>
          <w:color w:val="666600"/>
        </w:rPr>
        <w:t>);</w:t>
      </w:r>
      <w:r>
        <w:rPr>
          <w:color w:val="000000"/>
        </w:rPr>
        <w:t xml:space="preserve"> </w:t>
      </w:r>
      <w:r>
        <w:rPr>
          <w:color w:val="666600"/>
        </w:rPr>
        <w:t>?&gt;</w:t>
      </w:r>
      <w:r>
        <w:rPr>
          <w:color w:val="000000"/>
        </w:rPr>
        <w:t>"&gt;</w:t>
      </w:r>
    </w:p>
    <w:p w14:paraId="6F20BC5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w:t>
      </w:r>
    </w:p>
    <w:p w14:paraId="55E5BFA7"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 mb-3"</w:t>
      </w:r>
      <w:r>
        <w:rPr>
          <w:color w:val="000000"/>
        </w:rPr>
        <w:t xml:space="preserve"> </w:t>
      </w:r>
      <w:r>
        <w:t>&gt;</w:t>
      </w:r>
    </w:p>
    <w:p w14:paraId="69F63B1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input-group-prepend"&gt;</w:t>
      </w:r>
    </w:p>
    <w:p w14:paraId="326C8081" w14:textId="1C356663"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r w:rsidRPr="00806BD9">
        <w:rPr>
          <w:color w:val="000000"/>
        </w:rPr>
        <w:t> </w:t>
      </w:r>
    </w:p>
    <w:p w14:paraId="078AB257"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select</w:t>
      </w:r>
      <w:r>
        <w:rPr>
          <w:color w:val="000000"/>
        </w:rPr>
        <w:t xml:space="preserve"> </w:t>
      </w:r>
      <w:r>
        <w:t>class</w:t>
      </w:r>
      <w:r>
        <w:rPr>
          <w:color w:val="666600"/>
        </w:rPr>
        <w:t>=</w:t>
      </w:r>
      <w:r>
        <w:t>"custom-select "</w:t>
      </w:r>
      <w:r>
        <w:rPr>
          <w:color w:val="000000"/>
        </w:rPr>
        <w:t xml:space="preserve"> </w:t>
      </w:r>
      <w:r>
        <w:t>id</w:t>
      </w:r>
      <w:r>
        <w:rPr>
          <w:color w:val="666600"/>
        </w:rPr>
        <w:t>=</w:t>
      </w:r>
      <w:r>
        <w:t>"inputGroupSelect01"</w:t>
      </w:r>
      <w:r>
        <w:rPr>
          <w:color w:val="000000"/>
        </w:rPr>
        <w:t xml:space="preserve"> </w:t>
      </w:r>
      <w:r>
        <w:t>name</w:t>
      </w:r>
      <w:r>
        <w:rPr>
          <w:color w:val="666600"/>
        </w:rPr>
        <w:t>=</w:t>
      </w:r>
      <w:r>
        <w:t>"bidang"&gt;</w:t>
      </w:r>
    </w:p>
    <w:p w14:paraId="6EE86AC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option</w:t>
      </w:r>
      <w:r>
        <w:rPr>
          <w:color w:val="000000"/>
        </w:rPr>
        <w:t xml:space="preserve"> </w:t>
      </w:r>
      <w:r>
        <w:t>value</w:t>
      </w:r>
      <w:r>
        <w:rPr>
          <w:color w:val="666600"/>
        </w:rPr>
        <w:t>=</w:t>
      </w:r>
      <w:r>
        <w:t>"none"</w:t>
      </w:r>
      <w:r>
        <w:rPr>
          <w:color w:val="000000"/>
        </w:rPr>
        <w:t xml:space="preserve"> </w:t>
      </w:r>
      <w:r>
        <w:t>selected</w:t>
      </w:r>
      <w:r>
        <w:rPr>
          <w:color w:val="666600"/>
        </w:rPr>
        <w:t>=</w:t>
      </w:r>
      <w:r>
        <w:t>"selected"&gt;</w:t>
      </w:r>
      <w:r>
        <w:rPr>
          <w:color w:val="000000"/>
        </w:rPr>
        <w:t>--Login Sebagai?--</w:t>
      </w:r>
      <w:r>
        <w:t>&lt;/option&gt;</w:t>
      </w:r>
    </w:p>
    <w:p w14:paraId="6555ABE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proofErr w:type="gramStart"/>
      <w:r>
        <w:rPr>
          <w:color w:val="666600"/>
        </w:rPr>
        <w:t>&lt;?</w:t>
      </w:r>
      <w:r>
        <w:rPr>
          <w:color w:val="000000"/>
        </w:rPr>
        <w:t>php</w:t>
      </w:r>
      <w:proofErr w:type="gramEnd"/>
      <w:r>
        <w:rPr>
          <w:color w:val="000000"/>
        </w:rPr>
        <w:t xml:space="preserve"> </w:t>
      </w:r>
      <w:r>
        <w:rPr>
          <w:color w:val="000088"/>
        </w:rPr>
        <w:t>foreach</w:t>
      </w:r>
      <w:r>
        <w:rPr>
          <w:color w:val="666600"/>
        </w:rPr>
        <w:t>(</w:t>
      </w:r>
      <w:r>
        <w:rPr>
          <w:color w:val="000000"/>
        </w:rPr>
        <w:t xml:space="preserve">$list_bidang </w:t>
      </w:r>
      <w:r>
        <w:rPr>
          <w:color w:val="000088"/>
        </w:rPr>
        <w:t>as</w:t>
      </w:r>
      <w:r>
        <w:rPr>
          <w:color w:val="000000"/>
        </w:rPr>
        <w:t xml:space="preserve"> $bidang</w:t>
      </w:r>
      <w:r>
        <w:rPr>
          <w:color w:val="666600"/>
        </w:rPr>
        <w:t>)</w:t>
      </w:r>
      <w:r>
        <w:rPr>
          <w:color w:val="000000"/>
        </w:rPr>
        <w:t xml:space="preserve"> </w:t>
      </w:r>
      <w:r>
        <w:rPr>
          <w:color w:val="666600"/>
        </w:rPr>
        <w:t>:</w:t>
      </w:r>
      <w:r>
        <w:rPr>
          <w:color w:val="000000"/>
        </w:rPr>
        <w:t xml:space="preserve"> </w:t>
      </w:r>
      <w:r>
        <w:rPr>
          <w:color w:val="666600"/>
        </w:rPr>
        <w:t>?&gt;</w:t>
      </w:r>
      <w:r>
        <w:rPr>
          <w:color w:val="000000"/>
        </w:rPr>
        <w:t xml:space="preserve">  </w:t>
      </w:r>
    </w:p>
    <w:p w14:paraId="22B076F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option value="</w:t>
      </w:r>
      <w:r>
        <w:rPr>
          <w:color w:val="666600"/>
        </w:rPr>
        <w:t>&lt;?=</w:t>
      </w:r>
      <w:r>
        <w:rPr>
          <w:color w:val="000000"/>
        </w:rPr>
        <w:t xml:space="preserve"> $bidang</w:t>
      </w:r>
      <w:r>
        <w:rPr>
          <w:color w:val="666600"/>
        </w:rPr>
        <w:t>[</w:t>
      </w:r>
      <w:r>
        <w:rPr>
          <w:color w:val="008800"/>
        </w:rPr>
        <w:t>'bidang_id'</w:t>
      </w:r>
      <w:r>
        <w:rPr>
          <w:color w:val="666600"/>
        </w:rPr>
        <w:t>];</w:t>
      </w:r>
      <w:r>
        <w:rPr>
          <w:color w:val="000000"/>
        </w:rPr>
        <w:t xml:space="preserve"> </w:t>
      </w:r>
      <w:r>
        <w:rPr>
          <w:color w:val="666600"/>
        </w:rPr>
        <w:t>?&gt;</w:t>
      </w:r>
      <w:r>
        <w:rPr>
          <w:color w:val="000000"/>
        </w:rPr>
        <w:t>"&gt;</w:t>
      </w:r>
      <w:r>
        <w:rPr>
          <w:color w:val="666600"/>
        </w:rPr>
        <w:t>&lt;?=</w:t>
      </w:r>
      <w:r>
        <w:rPr>
          <w:color w:val="000000"/>
        </w:rPr>
        <w:t xml:space="preserve"> $bidang</w:t>
      </w:r>
      <w:r>
        <w:rPr>
          <w:color w:val="666600"/>
        </w:rPr>
        <w:t>[</w:t>
      </w:r>
      <w:r>
        <w:rPr>
          <w:color w:val="008800"/>
        </w:rPr>
        <w:t>'bidang_nama'</w:t>
      </w:r>
      <w:r>
        <w:rPr>
          <w:color w:val="666600"/>
        </w:rPr>
        <w:t>];</w:t>
      </w:r>
      <w:r>
        <w:rPr>
          <w:color w:val="000000"/>
        </w:rPr>
        <w:t xml:space="preserve"> </w:t>
      </w:r>
      <w:r>
        <w:rPr>
          <w:color w:val="666600"/>
        </w:rPr>
        <w:t>?&gt;</w:t>
      </w:r>
      <w:r>
        <w:t>&lt;/option&gt;</w:t>
      </w:r>
      <w:r>
        <w:rPr>
          <w:color w:val="000000"/>
        </w:rPr>
        <w:t xml:space="preserve"> </w:t>
      </w:r>
    </w:p>
    <w:p w14:paraId="11E6C38E" w14:textId="0AF9E140"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proofErr w:type="gramStart"/>
      <w:r w:rsidRPr="00806BD9">
        <w:rPr>
          <w:color w:val="666600"/>
        </w:rPr>
        <w:t>&lt;?</w:t>
      </w:r>
      <w:r w:rsidRPr="00806BD9">
        <w:rPr>
          <w:color w:val="000000"/>
        </w:rPr>
        <w:t>php</w:t>
      </w:r>
      <w:proofErr w:type="gramEnd"/>
      <w:r w:rsidRPr="00806BD9">
        <w:rPr>
          <w:color w:val="000000"/>
        </w:rPr>
        <w:t xml:space="preserve"> endforeach</w:t>
      </w:r>
      <w:r w:rsidRPr="00806BD9">
        <w:rPr>
          <w:color w:val="666600"/>
        </w:rPr>
        <w:t>;</w:t>
      </w:r>
      <w:r w:rsidRPr="00806BD9">
        <w:rPr>
          <w:color w:val="000000"/>
        </w:rPr>
        <w:t xml:space="preserve"> </w:t>
      </w:r>
      <w:r w:rsidRPr="00806BD9">
        <w:rPr>
          <w:color w:val="666600"/>
        </w:rPr>
        <w:t>?&gt;</w:t>
      </w:r>
      <w:r w:rsidRPr="00806BD9">
        <w:rPr>
          <w:color w:val="000000"/>
        </w:rPr>
        <w:t xml:space="preserve">                    </w:t>
      </w:r>
    </w:p>
    <w:p w14:paraId="5CE8E76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select&gt;</w:t>
      </w:r>
    </w:p>
    <w:p w14:paraId="6E02BCA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proofErr w:type="gramStart"/>
      <w:r>
        <w:rPr>
          <w:color w:val="666600"/>
        </w:rPr>
        <w:t>&lt;?=</w:t>
      </w:r>
      <w:proofErr w:type="gramEnd"/>
      <w:r>
        <w:rPr>
          <w:color w:val="000000"/>
        </w:rPr>
        <w:t xml:space="preserve"> form_error</w:t>
      </w:r>
      <w:r>
        <w:rPr>
          <w:color w:val="666600"/>
        </w:rPr>
        <w:t>(</w:t>
      </w:r>
      <w:r>
        <w:rPr>
          <w:color w:val="008800"/>
        </w:rPr>
        <w:t>'bidang'</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7A0B2E4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4685822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0ADDDABF"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input type="text" class="form-</w:t>
      </w:r>
      <w:proofErr w:type="gramStart"/>
      <w:r>
        <w:rPr>
          <w:color w:val="000000"/>
        </w:rPr>
        <w:t>control "</w:t>
      </w:r>
      <w:proofErr w:type="gramEnd"/>
      <w:r>
        <w:rPr>
          <w:color w:val="000000"/>
        </w:rPr>
        <w:t xml:space="preserve"> id="exampleInputEmail" aria-describedby="emailHelp" placeholder="Username..." name="username" value="</w:t>
      </w:r>
      <w:r>
        <w:rPr>
          <w:color w:val="666600"/>
        </w:rPr>
        <w:t>&lt;?=</w:t>
      </w:r>
      <w:r>
        <w:rPr>
          <w:color w:val="000000"/>
        </w:rPr>
        <w:t xml:space="preserve"> set_value</w:t>
      </w:r>
      <w:r>
        <w:rPr>
          <w:color w:val="666600"/>
        </w:rPr>
        <w:t>(</w:t>
      </w:r>
      <w:r>
        <w:rPr>
          <w:color w:val="008800"/>
        </w:rPr>
        <w:t>'username'</w:t>
      </w:r>
      <w:r>
        <w:rPr>
          <w:color w:val="666600"/>
        </w:rPr>
        <w:t>);</w:t>
      </w:r>
      <w:r>
        <w:rPr>
          <w:color w:val="000000"/>
        </w:rPr>
        <w:t xml:space="preserve"> </w:t>
      </w:r>
      <w:r>
        <w:rPr>
          <w:color w:val="666600"/>
        </w:rPr>
        <w:t>?&gt;</w:t>
      </w:r>
      <w:r>
        <w:rPr>
          <w:color w:val="000000"/>
        </w:rPr>
        <w:t>"&gt;</w:t>
      </w:r>
    </w:p>
    <w:p w14:paraId="7C1D920C"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proofErr w:type="gramStart"/>
      <w:r>
        <w:rPr>
          <w:color w:val="666600"/>
        </w:rPr>
        <w:t>&lt;?=</w:t>
      </w:r>
      <w:proofErr w:type="gramEnd"/>
      <w:r>
        <w:rPr>
          <w:color w:val="000000"/>
        </w:rPr>
        <w:t xml:space="preserve"> form_error</w:t>
      </w:r>
      <w:r>
        <w:rPr>
          <w:color w:val="666600"/>
        </w:rPr>
        <w:t>(</w:t>
      </w:r>
      <w:r>
        <w:rPr>
          <w:color w:val="008800"/>
        </w:rPr>
        <w:t>'username'</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1578CD3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lastRenderedPageBreak/>
        <w:t xml:space="preserve">                    </w:t>
      </w:r>
      <w:r>
        <w:t>&lt;/div&gt;</w:t>
      </w:r>
    </w:p>
    <w:p w14:paraId="5664D44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75315F5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input</w:t>
      </w:r>
      <w:r>
        <w:rPr>
          <w:color w:val="000000"/>
        </w:rPr>
        <w:t xml:space="preserve"> </w:t>
      </w:r>
      <w:r>
        <w:t>type</w:t>
      </w:r>
      <w:r>
        <w:rPr>
          <w:color w:val="666600"/>
        </w:rPr>
        <w:t>=</w:t>
      </w:r>
      <w:r>
        <w:t>"password"</w:t>
      </w:r>
      <w:r>
        <w:rPr>
          <w:color w:val="000000"/>
        </w:rPr>
        <w:t xml:space="preserve"> </w:t>
      </w:r>
      <w:r>
        <w:t>class</w:t>
      </w:r>
      <w:r>
        <w:rPr>
          <w:color w:val="666600"/>
        </w:rPr>
        <w:t>=</w:t>
      </w:r>
      <w:r>
        <w:t>"form-control "</w:t>
      </w:r>
      <w:r>
        <w:rPr>
          <w:color w:val="000000"/>
        </w:rPr>
        <w:t xml:space="preserve"> </w:t>
      </w:r>
      <w:r>
        <w:t>id</w:t>
      </w:r>
      <w:r>
        <w:rPr>
          <w:color w:val="666600"/>
        </w:rPr>
        <w:t>=</w:t>
      </w:r>
      <w:r>
        <w:t>"exampleInputPassword"</w:t>
      </w:r>
      <w:r>
        <w:rPr>
          <w:color w:val="000000"/>
        </w:rPr>
        <w:t xml:space="preserve"> </w:t>
      </w:r>
      <w:r>
        <w:t>placeholder</w:t>
      </w:r>
      <w:r>
        <w:rPr>
          <w:color w:val="666600"/>
        </w:rPr>
        <w:t>=</w:t>
      </w:r>
      <w:r>
        <w:t>"Password..."</w:t>
      </w:r>
      <w:r>
        <w:rPr>
          <w:color w:val="000000"/>
        </w:rPr>
        <w:t xml:space="preserve"> </w:t>
      </w:r>
      <w:r>
        <w:t>name</w:t>
      </w:r>
      <w:r>
        <w:rPr>
          <w:color w:val="666600"/>
        </w:rPr>
        <w:t>=</w:t>
      </w:r>
      <w:r>
        <w:t>"password"&gt;</w:t>
      </w:r>
    </w:p>
    <w:p w14:paraId="022396D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proofErr w:type="gramStart"/>
      <w:r>
        <w:rPr>
          <w:color w:val="666600"/>
        </w:rPr>
        <w:t>&lt;?=</w:t>
      </w:r>
      <w:proofErr w:type="gramEnd"/>
      <w:r>
        <w:rPr>
          <w:color w:val="000000"/>
        </w:rPr>
        <w:t xml:space="preserve"> form_error</w:t>
      </w:r>
      <w:r>
        <w:rPr>
          <w:color w:val="666600"/>
        </w:rPr>
        <w:t>(</w:t>
      </w:r>
      <w:r>
        <w:rPr>
          <w:color w:val="008800"/>
        </w:rPr>
        <w:t>'password'</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2A5EE19E"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5023BA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11B62FB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lt;hr&gt;</w:t>
      </w:r>
    </w:p>
    <w:p w14:paraId="155110A4"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button</w:t>
      </w:r>
      <w:r>
        <w:rPr>
          <w:color w:val="000000"/>
        </w:rPr>
        <w:t xml:space="preserve"> </w:t>
      </w:r>
      <w:r>
        <w:t>type</w:t>
      </w:r>
      <w:r>
        <w:rPr>
          <w:color w:val="666600"/>
        </w:rPr>
        <w:t>=</w:t>
      </w:r>
      <w:r>
        <w:t>"submit"</w:t>
      </w:r>
      <w:r>
        <w:rPr>
          <w:color w:val="000000"/>
        </w:rPr>
        <w:t xml:space="preserve"> </w:t>
      </w:r>
      <w:r>
        <w:t>class</w:t>
      </w:r>
      <w:r>
        <w:rPr>
          <w:color w:val="666600"/>
        </w:rPr>
        <w:t>=</w:t>
      </w:r>
      <w:r>
        <w:t>"btn btn-primary btn-user btn-block"&gt;</w:t>
      </w:r>
      <w:r>
        <w:rPr>
          <w:color w:val="000000"/>
        </w:rPr>
        <w:t>Login</w:t>
      </w:r>
      <w:r>
        <w:t>&lt;/button&gt;</w:t>
      </w:r>
      <w:r>
        <w:rPr>
          <w:color w:val="000000"/>
        </w:rPr>
        <w:t xml:space="preserve">  </w:t>
      </w:r>
    </w:p>
    <w:p w14:paraId="61F82DE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form&gt;</w:t>
      </w:r>
    </w:p>
    <w:p w14:paraId="0905FE51"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45FA258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287E2CB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0B865AA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3C514B6E"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5C797B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B10DC92" w14:textId="578CAD4D"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p>
    <w:p w14:paraId="6FC41473" w14:textId="606231AE"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p>
    <w:p w14:paraId="5FE7261B" w14:textId="3AA7A106"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ind w:left="426"/>
        <w:divId w:val="742416142"/>
      </w:pPr>
      <w:r w:rsidRPr="00806BD9">
        <w:rPr>
          <w:color w:val="000000"/>
        </w:rPr>
        <w:t xml:space="preserve">   </w:t>
      </w:r>
      <w:r>
        <w:t>&lt;/div&gt;</w:t>
      </w:r>
    </w:p>
    <w:p w14:paraId="66A567B8" w14:textId="70BD3239" w:rsidR="00766FB6" w:rsidRPr="00806BD9" w:rsidRDefault="00806BD9" w:rsidP="00806BD9">
      <w:pPr>
        <w:pStyle w:val="ListParagraph"/>
        <w:spacing w:after="0" w:line="360" w:lineRule="auto"/>
        <w:ind w:left="0"/>
        <w:jc w:val="center"/>
        <w:rPr>
          <w:rFonts w:ascii="Times New Roman" w:eastAsia="Times New Roman" w:hAnsi="Times New Roman" w:cs="Times New Roman"/>
          <w:sz w:val="24"/>
        </w:rPr>
      </w:pPr>
      <w:r>
        <w:rPr>
          <w:color w:val="000000"/>
        </w:rPr>
        <w:t> </w:t>
      </w:r>
      <w:r w:rsidRPr="00561506">
        <w:rPr>
          <w:rFonts w:ascii="Times New Roman" w:eastAsia="Times New Roman" w:hAnsi="Times New Roman" w:cs="Times New Roman"/>
          <w:i/>
          <w:sz w:val="20"/>
        </w:rPr>
        <w:t>Source code</w:t>
      </w:r>
      <w:r w:rsidR="00561506" w:rsidRPr="00561506">
        <w:rPr>
          <w:rFonts w:ascii="Times New Roman" w:eastAsia="Times New Roman" w:hAnsi="Times New Roman" w:cs="Times New Roman"/>
          <w:sz w:val="20"/>
        </w:rPr>
        <w:t xml:space="preserve"> 4.5 </w:t>
      </w:r>
      <w:r w:rsidR="00561506" w:rsidRPr="00561506">
        <w:rPr>
          <w:rFonts w:ascii="Times New Roman" w:eastAsia="Times New Roman" w:hAnsi="Times New Roman" w:cs="Times New Roman"/>
          <w:i/>
          <w:sz w:val="20"/>
        </w:rPr>
        <w:t>class</w:t>
      </w:r>
      <w:r w:rsidR="00766FB6"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sz w:val="20"/>
        </w:rPr>
        <w:t>V_login</w:t>
      </w:r>
      <w:r w:rsidR="00094C85">
        <w:rPr>
          <w:rFonts w:ascii="Times New Roman" w:eastAsia="Times New Roman" w:hAnsi="Times New Roman" w:cs="Times New Roman"/>
          <w:sz w:val="20"/>
        </w:rPr>
        <w:t xml:space="preserve"> US-01</w:t>
      </w:r>
    </w:p>
    <w:p w14:paraId="0921CAF9" w14:textId="1F217687" w:rsidR="002E30A6" w:rsidRPr="00561506" w:rsidRDefault="00561506" w:rsidP="00B8091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3556E2" w:rsidRPr="00561506">
        <w:rPr>
          <w:rFonts w:ascii="Times New Roman" w:hAnsi="Times New Roman" w:cs="Times New Roman"/>
          <w:i/>
          <w:sz w:val="24"/>
          <w:szCs w:val="24"/>
        </w:rPr>
        <w:t xml:space="preserve">Source code </w:t>
      </w:r>
      <w:r w:rsidRPr="00561506">
        <w:rPr>
          <w:rFonts w:ascii="Times New Roman" w:hAnsi="Times New Roman" w:cs="Times New Roman"/>
          <w:sz w:val="24"/>
          <w:szCs w:val="24"/>
        </w:rPr>
        <w:t>4.5</w:t>
      </w:r>
      <w:r w:rsidR="003556E2" w:rsidRPr="00561506">
        <w:rPr>
          <w:rFonts w:ascii="Times New Roman" w:hAnsi="Times New Roman" w:cs="Times New Roman"/>
          <w:sz w:val="24"/>
          <w:szCs w:val="24"/>
        </w:rPr>
        <w:t xml:space="preserve"> merupakan </w:t>
      </w:r>
      <w:r w:rsidR="003556E2" w:rsidRPr="00561506">
        <w:rPr>
          <w:rFonts w:ascii="Times New Roman" w:hAnsi="Times New Roman" w:cs="Times New Roman"/>
          <w:i/>
          <w:sz w:val="24"/>
          <w:szCs w:val="24"/>
        </w:rPr>
        <w:t xml:space="preserve">source code </w:t>
      </w:r>
      <w:r w:rsidR="003556E2" w:rsidRPr="00561506">
        <w:rPr>
          <w:rFonts w:ascii="Times New Roman" w:hAnsi="Times New Roman" w:cs="Times New Roman"/>
          <w:sz w:val="24"/>
          <w:szCs w:val="24"/>
        </w:rPr>
        <w:t xml:space="preserve">V_login yang ada pada </w:t>
      </w:r>
      <w:r w:rsidR="003556E2" w:rsidRPr="00561506">
        <w:rPr>
          <w:rFonts w:ascii="Times New Roman" w:hAnsi="Times New Roman" w:cs="Times New Roman"/>
          <w:i/>
          <w:sz w:val="24"/>
          <w:szCs w:val="24"/>
        </w:rPr>
        <w:t>view</w:t>
      </w:r>
      <w:r>
        <w:rPr>
          <w:rFonts w:ascii="Times New Roman" w:hAnsi="Times New Roman" w:cs="Times New Roman"/>
          <w:i/>
          <w:sz w:val="24"/>
          <w:szCs w:val="24"/>
        </w:rPr>
        <w:t xml:space="preserve"> </w:t>
      </w:r>
      <w:r>
        <w:rPr>
          <w:rFonts w:ascii="Times New Roman" w:hAnsi="Times New Roman" w:cs="Times New Roman"/>
          <w:sz w:val="24"/>
          <w:szCs w:val="24"/>
        </w:rPr>
        <w:t>yang berguna untuk menampilkan halaman login</w:t>
      </w:r>
      <w:r w:rsidR="003556E2" w:rsidRPr="00561506">
        <w:rPr>
          <w:rFonts w:ascii="Times New Roman" w:hAnsi="Times New Roman" w:cs="Times New Roman"/>
          <w:i/>
          <w:sz w:val="24"/>
          <w:szCs w:val="24"/>
        </w:rPr>
        <w:t>.</w:t>
      </w:r>
    </w:p>
    <w:p w14:paraId="2EBD509B" w14:textId="1B692157" w:rsidR="00A172F8" w:rsidRPr="005E231D" w:rsidRDefault="002E30A6" w:rsidP="00A172F8">
      <w:pPr>
        <w:pStyle w:val="ListParagraph"/>
        <w:numPr>
          <w:ilvl w:val="0"/>
          <w:numId w:val="36"/>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287CE0">
        <w:rPr>
          <w:rFonts w:ascii="Times New Roman" w:hAnsi="Times New Roman" w:cs="Times New Roman"/>
          <w:sz w:val="24"/>
          <w:szCs w:val="24"/>
        </w:rPr>
        <w:t>engujian sistem</w:t>
      </w:r>
    </w:p>
    <w:p w14:paraId="3BD79F1F" w14:textId="77777777" w:rsidR="00A172F8" w:rsidRDefault="00A172F8"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gambar berikut:</w:t>
      </w:r>
    </w:p>
    <w:p w14:paraId="5A003DE7" w14:textId="77777777" w:rsidR="00A172F8" w:rsidRDefault="00A172F8" w:rsidP="00A172F8">
      <w:pPr>
        <w:pStyle w:val="ListParagraph"/>
        <w:spacing w:after="0" w:line="360" w:lineRule="auto"/>
        <w:ind w:left="0"/>
        <w:jc w:val="both"/>
        <w:rPr>
          <w:rFonts w:ascii="Times New Roman" w:hAnsi="Times New Roman" w:cs="Times New Roman"/>
          <w:sz w:val="24"/>
          <w:szCs w:val="24"/>
        </w:rPr>
      </w:pPr>
      <w:r w:rsidRPr="00287CE0">
        <w:rPr>
          <w:noProof/>
          <w:sz w:val="24"/>
          <w:szCs w:val="24"/>
          <w:lang w:val="en-US"/>
        </w:rPr>
        <w:drawing>
          <wp:inline distT="0" distB="0" distL="0" distR="0" wp14:anchorId="02339F44" wp14:editId="11719C51">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5653B85C" w14:textId="7828783E" w:rsidR="00A172F8" w:rsidRDefault="00D24BBA" w:rsidP="00A172F8">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5</w:t>
      </w:r>
      <w:r w:rsidR="00A172F8" w:rsidRPr="00923C3F">
        <w:rPr>
          <w:rFonts w:ascii="Times New Roman" w:hAnsi="Times New Roman" w:cs="Times New Roman"/>
        </w:rPr>
        <w:t xml:space="preserve"> </w:t>
      </w:r>
      <w:r w:rsidR="00A172F8">
        <w:rPr>
          <w:rFonts w:ascii="Times New Roman" w:hAnsi="Times New Roman" w:cs="Times New Roman"/>
        </w:rPr>
        <w:t xml:space="preserve">tampilan halaman </w:t>
      </w:r>
      <w:r w:rsidR="00A172F8" w:rsidRPr="00536C9E">
        <w:rPr>
          <w:rFonts w:ascii="Times New Roman" w:hAnsi="Times New Roman" w:cs="Times New Roman"/>
          <w:i/>
        </w:rPr>
        <w:t>login</w:t>
      </w:r>
    </w:p>
    <w:p w14:paraId="64D47B69" w14:textId="77777777" w:rsidR="00A172F8" w:rsidRDefault="00A172F8" w:rsidP="00A172F8">
      <w:pPr>
        <w:pStyle w:val="ListParagraph"/>
        <w:ind w:left="0"/>
        <w:jc w:val="both"/>
        <w:rPr>
          <w:rFonts w:ascii="Times New Roman" w:hAnsi="Times New Roman" w:cs="Times New Roman"/>
          <w:sz w:val="24"/>
          <w:szCs w:val="24"/>
        </w:rPr>
      </w:pPr>
      <w:r>
        <w:rPr>
          <w:noProof/>
          <w:lang w:val="en-US"/>
        </w:rPr>
        <w:lastRenderedPageBreak/>
        <w:drawing>
          <wp:inline distT="0" distB="0" distL="0" distR="0" wp14:anchorId="4E869423" wp14:editId="1BEDE2DA">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7254D761" w14:textId="7E996DF9" w:rsidR="00A172F8" w:rsidRPr="00A172F8" w:rsidRDefault="00D24BBA" w:rsidP="002E30A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6</w:t>
      </w:r>
      <w:r w:rsidR="00A172F8" w:rsidRPr="00923C3F">
        <w:rPr>
          <w:rFonts w:ascii="Times New Roman" w:hAnsi="Times New Roman" w:cs="Times New Roman"/>
        </w:rPr>
        <w:t xml:space="preserve"> </w:t>
      </w:r>
      <w:r w:rsidR="00A172F8">
        <w:rPr>
          <w:rFonts w:ascii="Times New Roman" w:hAnsi="Times New Roman" w:cs="Times New Roman"/>
        </w:rPr>
        <w:t xml:space="preserve">tampilan </w:t>
      </w:r>
      <w:r w:rsidR="00A172F8" w:rsidRPr="00536C9E">
        <w:rPr>
          <w:rFonts w:ascii="Times New Roman" w:hAnsi="Times New Roman" w:cs="Times New Roman"/>
          <w:i/>
        </w:rPr>
        <w:t>logout</w:t>
      </w:r>
      <w:r w:rsidR="00A172F8">
        <w:rPr>
          <w:rFonts w:ascii="Times New Roman" w:hAnsi="Times New Roman" w:cs="Times New Roman"/>
        </w:rPr>
        <w:t xml:space="preserve"> </w:t>
      </w:r>
    </w:p>
    <w:p w14:paraId="1573797D" w14:textId="61DF1393" w:rsidR="009567E2" w:rsidRDefault="009D521D" w:rsidP="009E5BF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009E5BFE">
        <w:rPr>
          <w:rFonts w:ascii="Times New Roman" w:hAnsi="Times New Roman" w:cs="Times New Roman"/>
          <w:sz w:val="24"/>
          <w:szCs w:val="24"/>
        </w:rPr>
        <w:t xml:space="preserve">pada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 ini </w:t>
      </w:r>
      <w:r w:rsidRPr="003400D1">
        <w:rPr>
          <w:rFonts w:ascii="Times New Roman" w:hAnsi="Times New Roman" w:cs="Times New Roman"/>
          <w:sz w:val="24"/>
          <w:szCs w:val="24"/>
        </w:rPr>
        <w:t xml:space="preserve">dilakukan untuk menguji apakah </w:t>
      </w:r>
      <w:r w:rsidR="009E5BFE" w:rsidRPr="003400D1">
        <w:rPr>
          <w:rFonts w:ascii="Times New Roman" w:hAnsi="Times New Roman" w:cs="Times New Roman"/>
          <w:sz w:val="24"/>
          <w:szCs w:val="24"/>
        </w:rPr>
        <w:t xml:space="preserve">fungsi </w:t>
      </w:r>
      <w:r w:rsidR="009E5BFE" w:rsidRPr="009D521D">
        <w:rPr>
          <w:rFonts w:ascii="Times New Roman" w:hAnsi="Times New Roman" w:cs="Times New Roman"/>
          <w:i/>
          <w:sz w:val="24"/>
          <w:szCs w:val="24"/>
        </w:rPr>
        <w:t>login</w:t>
      </w:r>
      <w:r w:rsidR="009E5BFE">
        <w:rPr>
          <w:rFonts w:ascii="Times New Roman" w:hAnsi="Times New Roman" w:cs="Times New Roman"/>
          <w:sz w:val="24"/>
          <w:szCs w:val="24"/>
        </w:rPr>
        <w:t xml:space="preserve"> </w:t>
      </w:r>
      <w:r w:rsidRPr="003400D1">
        <w:rPr>
          <w:rFonts w:ascii="Times New Roman" w:hAnsi="Times New Roman" w:cs="Times New Roman"/>
          <w:sz w:val="24"/>
          <w:szCs w:val="24"/>
        </w:rPr>
        <w:t xml:space="preserve">yang terdapat pada proses tersebut sudah berjalan dengan baik dan benar. Pengujian </w:t>
      </w:r>
      <w:r>
        <w:rPr>
          <w:rFonts w:ascii="Times New Roman" w:hAnsi="Times New Roman" w:cs="Times New Roman"/>
          <w:sz w:val="24"/>
          <w:szCs w:val="24"/>
        </w:rPr>
        <w:t xml:space="preserve">tersebut dijelaskan pada </w:t>
      </w:r>
      <w:r w:rsidR="00D24BBA">
        <w:rPr>
          <w:rFonts w:ascii="Times New Roman" w:hAnsi="Times New Roman" w:cs="Times New Roman"/>
          <w:sz w:val="24"/>
          <w:szCs w:val="24"/>
        </w:rPr>
        <w:t>Tabel 4.3</w:t>
      </w:r>
      <w:r w:rsidRPr="003400D1">
        <w:rPr>
          <w:rFonts w:ascii="Times New Roman" w:hAnsi="Times New Roman" w:cs="Times New Roman"/>
          <w:sz w:val="24"/>
          <w:szCs w:val="24"/>
        </w:rPr>
        <w:t>.</w:t>
      </w:r>
    </w:p>
    <w:p w14:paraId="130967A8" w14:textId="73006CEE" w:rsidR="00882EB1" w:rsidRPr="00CC20D1" w:rsidRDefault="00D24BBA" w:rsidP="00CC20D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w:t>
      </w:r>
      <w:r w:rsidR="00CC20D1" w:rsidRPr="00CC20D1">
        <w:rPr>
          <w:rFonts w:ascii="Times New Roman" w:hAnsi="Times New Roman" w:cs="Times New Roman"/>
          <w:bCs/>
        </w:rPr>
        <w:t xml:space="preserve"> pengujian login</w:t>
      </w:r>
      <w:r w:rsidR="00536C9E">
        <w:rPr>
          <w:rFonts w:ascii="Times New Roman" w:hAnsi="Times New Roman" w:cs="Times New Roman"/>
          <w:bCs/>
        </w:rPr>
        <w:t xml:space="preserve"> system</w:t>
      </w:r>
    </w:p>
    <w:tbl>
      <w:tblPr>
        <w:tblStyle w:val="TableGrid"/>
        <w:tblW w:w="7939" w:type="dxa"/>
        <w:tblLook w:val="04A0" w:firstRow="1" w:lastRow="0" w:firstColumn="1" w:lastColumn="0" w:noHBand="0" w:noVBand="1"/>
      </w:tblPr>
      <w:tblGrid>
        <w:gridCol w:w="2830"/>
        <w:gridCol w:w="2523"/>
        <w:gridCol w:w="1163"/>
        <w:gridCol w:w="1423"/>
      </w:tblGrid>
      <w:tr w:rsidR="00536C9E" w:rsidRPr="00A6501E" w14:paraId="058E3684" w14:textId="1E282532" w:rsidTr="00536C9E">
        <w:trPr>
          <w:trHeight w:val="808"/>
        </w:trPr>
        <w:tc>
          <w:tcPr>
            <w:tcW w:w="2830" w:type="dxa"/>
          </w:tcPr>
          <w:p w14:paraId="54AEFEF7"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15695929"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4A80A7FB" w14:textId="083BD28D"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0527BE4B" w14:textId="00A0B424"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Kesimpulan</w:t>
            </w:r>
          </w:p>
        </w:tc>
      </w:tr>
      <w:tr w:rsidR="00536C9E" w:rsidRPr="00A6501E" w14:paraId="5697F772" w14:textId="60BBEF87" w:rsidTr="00536C9E">
        <w:trPr>
          <w:trHeight w:val="1631"/>
        </w:trPr>
        <w:tc>
          <w:tcPr>
            <w:tcW w:w="2830" w:type="dxa"/>
          </w:tcPr>
          <w:p w14:paraId="6C64C61F" w14:textId="19F0D0BD" w:rsidR="00536C9E" w:rsidRPr="00A6501E" w:rsidRDefault="00536C9E" w:rsidP="00CC20D1">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4F71AA1D" w14:textId="366CD74F"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sidR="00DF44C3">
              <w:rPr>
                <w:b w:val="0"/>
                <w:bCs w:val="0"/>
              </w:rPr>
              <w:t>dan akan dirujuk kembali ke halaman login</w:t>
            </w:r>
          </w:p>
        </w:tc>
        <w:tc>
          <w:tcPr>
            <w:tcW w:w="1163" w:type="dxa"/>
          </w:tcPr>
          <w:p w14:paraId="1068EEAE" w14:textId="6A75AAD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4E0F54C" w14:textId="56FB5BC9"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160D4283" w14:textId="652F239F" w:rsidTr="00536C9E">
        <w:trPr>
          <w:trHeight w:val="2837"/>
        </w:trPr>
        <w:tc>
          <w:tcPr>
            <w:tcW w:w="2830" w:type="dxa"/>
          </w:tcPr>
          <w:p w14:paraId="5F7541C4" w14:textId="215F961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6E538B20" w14:textId="1DE4ADBC"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sidR="00DF44C3">
              <w:rPr>
                <w:b w:val="0"/>
                <w:bCs w:val="0"/>
              </w:rPr>
              <w:t>dan akan dirujuk kembali ke halaman login</w:t>
            </w:r>
          </w:p>
        </w:tc>
        <w:tc>
          <w:tcPr>
            <w:tcW w:w="1163" w:type="dxa"/>
          </w:tcPr>
          <w:p w14:paraId="2466CCDF" w14:textId="27EF3AA3"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5C7681BF" w14:textId="1F55C7E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Valid </w:t>
            </w:r>
          </w:p>
        </w:tc>
      </w:tr>
      <w:tr w:rsidR="00536C9E" w:rsidRPr="00A6501E" w14:paraId="22F61032" w14:textId="495C674F" w:rsidTr="00536C9E">
        <w:trPr>
          <w:trHeight w:val="2028"/>
        </w:trPr>
        <w:tc>
          <w:tcPr>
            <w:tcW w:w="2830" w:type="dxa"/>
          </w:tcPr>
          <w:p w14:paraId="1E26E777" w14:textId="7DC74AF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1552C256" w14:textId="68E9D7CA"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sidR="00DF44C3">
              <w:rPr>
                <w:b w:val="0"/>
                <w:bCs w:val="0"/>
              </w:rPr>
              <w:t>dan akan dirujuk kembali ke halaman login</w:t>
            </w:r>
          </w:p>
        </w:tc>
        <w:tc>
          <w:tcPr>
            <w:tcW w:w="1163" w:type="dxa"/>
          </w:tcPr>
          <w:p w14:paraId="0477F31D" w14:textId="1DADA94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8F42341" w14:textId="7B4A62B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309656CC" w14:textId="48F9617C" w:rsidTr="00536C9E">
        <w:trPr>
          <w:trHeight w:val="2013"/>
        </w:trPr>
        <w:tc>
          <w:tcPr>
            <w:tcW w:w="2830" w:type="dxa"/>
          </w:tcPr>
          <w:p w14:paraId="00BAA01D" w14:textId="1E5FA922"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lastRenderedPageBreak/>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0D131842" w14:textId="145AFCFC" w:rsidR="00536C9E" w:rsidRPr="00A6501E" w:rsidRDefault="00DF44C3" w:rsidP="00112234">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58478CFB" w14:textId="1A23917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1DA90A" w14:textId="6B59641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4E809490" w14:textId="66EABA0D" w:rsidTr="00536C9E">
        <w:trPr>
          <w:trHeight w:val="1313"/>
        </w:trPr>
        <w:tc>
          <w:tcPr>
            <w:tcW w:w="2830" w:type="dxa"/>
          </w:tcPr>
          <w:p w14:paraId="37021C3D" w14:textId="573BA1B5"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42C9B063" w14:textId="011E2C34" w:rsidR="00536C9E" w:rsidRPr="00A6501E" w:rsidRDefault="00536C9E" w:rsidP="006068CE">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302C2EC" w14:textId="176DBB8A"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55F06142" w14:textId="1C3BD9A8"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bl>
    <w:p w14:paraId="7D1D5C9D" w14:textId="223D8762" w:rsidR="00561B98" w:rsidRPr="00D5720D" w:rsidRDefault="006C56B0" w:rsidP="00536C9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0285F9B5" w14:textId="5758CF22" w:rsidR="00536C9E" w:rsidRPr="00CC20D1" w:rsidRDefault="00D24BBA" w:rsidP="00536C9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00536C9E" w:rsidRPr="00CC20D1">
        <w:rPr>
          <w:rFonts w:ascii="Times New Roman" w:hAnsi="Times New Roman" w:cs="Times New Roman"/>
          <w:bCs/>
        </w:rPr>
        <w:t xml:space="preserve"> pengujian </w:t>
      </w:r>
      <w:r w:rsidR="00536C9E" w:rsidRPr="00536C9E">
        <w:rPr>
          <w:rFonts w:ascii="Times New Roman" w:hAnsi="Times New Roman" w:cs="Times New Roman"/>
          <w:bCs/>
          <w:i/>
        </w:rPr>
        <w:t>logout</w:t>
      </w:r>
      <w:r w:rsidR="00536C9E">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DF44C3" w:rsidRPr="00A6501E" w14:paraId="6894B782" w14:textId="77777777" w:rsidTr="00DF44C3">
        <w:trPr>
          <w:trHeight w:val="332"/>
        </w:trPr>
        <w:tc>
          <w:tcPr>
            <w:tcW w:w="2263" w:type="dxa"/>
          </w:tcPr>
          <w:p w14:paraId="68C94EF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0DE7857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05F8235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1B71674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Kesimpulan</w:t>
            </w:r>
          </w:p>
        </w:tc>
      </w:tr>
      <w:tr w:rsidR="00DF44C3" w:rsidRPr="00A6501E" w14:paraId="6424E3AA" w14:textId="77777777" w:rsidTr="00DF44C3">
        <w:trPr>
          <w:trHeight w:val="672"/>
        </w:trPr>
        <w:tc>
          <w:tcPr>
            <w:tcW w:w="2263" w:type="dxa"/>
          </w:tcPr>
          <w:p w14:paraId="2C50DB75" w14:textId="065B4D5B" w:rsidR="00536C9E" w:rsidRPr="00A6501E" w:rsidRDefault="00536C9E" w:rsidP="00DF44C3">
            <w:pPr>
              <w:pStyle w:val="Heading3"/>
              <w:tabs>
                <w:tab w:val="left" w:pos="307"/>
              </w:tabs>
              <w:spacing w:line="360" w:lineRule="auto"/>
              <w:ind w:left="0" w:firstLine="0"/>
              <w:jc w:val="both"/>
              <w:outlineLvl w:val="2"/>
              <w:rPr>
                <w:b w:val="0"/>
                <w:bCs w:val="0"/>
              </w:rPr>
            </w:pPr>
            <w:r>
              <w:rPr>
                <w:b w:val="0"/>
                <w:bCs w:val="0"/>
              </w:rPr>
              <w:t xml:space="preserve">Menekan tombol </w:t>
            </w:r>
            <w:r w:rsidR="00DF44C3">
              <w:rPr>
                <w:b w:val="0"/>
                <w:bCs w:val="0"/>
                <w:i/>
              </w:rPr>
              <w:t>batal</w:t>
            </w:r>
          </w:p>
        </w:tc>
        <w:tc>
          <w:tcPr>
            <w:tcW w:w="3039" w:type="dxa"/>
          </w:tcPr>
          <w:p w14:paraId="34FFDA31" w14:textId="253F1041"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5662569A"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Sesuai</w:t>
            </w:r>
          </w:p>
        </w:tc>
        <w:tc>
          <w:tcPr>
            <w:tcW w:w="1443" w:type="dxa"/>
          </w:tcPr>
          <w:p w14:paraId="15A132C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Valid</w:t>
            </w:r>
          </w:p>
        </w:tc>
      </w:tr>
      <w:tr w:rsidR="00DF44C3" w:rsidRPr="00A6501E" w14:paraId="4C60D721" w14:textId="77777777" w:rsidTr="00DF44C3">
        <w:trPr>
          <w:trHeight w:val="1169"/>
        </w:trPr>
        <w:tc>
          <w:tcPr>
            <w:tcW w:w="2263" w:type="dxa"/>
          </w:tcPr>
          <w:p w14:paraId="763ECA85" w14:textId="02437838"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Menekan tombol </w:t>
            </w:r>
            <w:r w:rsidRPr="00DF44C3">
              <w:rPr>
                <w:b w:val="0"/>
                <w:bCs w:val="0"/>
                <w:i/>
              </w:rPr>
              <w:t>logout</w:t>
            </w:r>
          </w:p>
        </w:tc>
        <w:tc>
          <w:tcPr>
            <w:tcW w:w="3039" w:type="dxa"/>
          </w:tcPr>
          <w:p w14:paraId="61EC4162" w14:textId="3A824420" w:rsidR="00536C9E" w:rsidRPr="00A6501E" w:rsidRDefault="00DF44C3" w:rsidP="00FE788C">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w:t>
            </w:r>
            <w:r w:rsidR="00FE788C">
              <w:rPr>
                <w:b w:val="0"/>
                <w:bCs w:val="0"/>
              </w:rPr>
              <w:t>diarahkan langsung</w:t>
            </w:r>
            <w:r>
              <w:rPr>
                <w:b w:val="0"/>
                <w:bCs w:val="0"/>
              </w:rPr>
              <w:t xml:space="preserve"> ke halaman </w:t>
            </w:r>
            <w:r w:rsidRPr="00DF44C3">
              <w:rPr>
                <w:b w:val="0"/>
                <w:bCs w:val="0"/>
                <w:i/>
              </w:rPr>
              <w:t>login</w:t>
            </w:r>
            <w:r>
              <w:rPr>
                <w:b w:val="0"/>
                <w:bCs w:val="0"/>
              </w:rPr>
              <w:t xml:space="preserve"> </w:t>
            </w:r>
          </w:p>
        </w:tc>
        <w:tc>
          <w:tcPr>
            <w:tcW w:w="1220" w:type="dxa"/>
          </w:tcPr>
          <w:p w14:paraId="3F952A30"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Sesuai </w:t>
            </w:r>
          </w:p>
        </w:tc>
        <w:tc>
          <w:tcPr>
            <w:tcW w:w="1443" w:type="dxa"/>
          </w:tcPr>
          <w:p w14:paraId="5880484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Valid </w:t>
            </w:r>
          </w:p>
        </w:tc>
      </w:tr>
    </w:tbl>
    <w:p w14:paraId="2651ACEF" w14:textId="78FD1BD5" w:rsidR="00536C9E" w:rsidRPr="00536C9E" w:rsidRDefault="00840D4A" w:rsidP="00D053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B25157">
        <w:rPr>
          <w:rFonts w:ascii="Times New Roman" w:hAnsi="Times New Roman" w:cs="Times New Roman"/>
          <w:sz w:val="24"/>
          <w:szCs w:val="24"/>
        </w:rPr>
        <w:t xml:space="preserve">hasil pengujian dan </w:t>
      </w:r>
      <w:r>
        <w:rPr>
          <w:rFonts w:ascii="Times New Roman" w:hAnsi="Times New Roman" w:cs="Times New Roman"/>
          <w:sz w:val="24"/>
          <w:szCs w:val="24"/>
        </w:rPr>
        <w:t xml:space="preserve">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9C335E">
        <w:rPr>
          <w:rFonts w:ascii="Times New Roman" w:hAnsi="Times New Roman" w:cs="Times New Roman"/>
          <w:sz w:val="24"/>
          <w:szCs w:val="24"/>
        </w:rPr>
        <w:t xml:space="preserve">pada tabel </w:t>
      </w:r>
      <w:r w:rsidR="00D24BBA">
        <w:rPr>
          <w:rFonts w:ascii="Times New Roman" w:hAnsi="Times New Roman" w:cs="Times New Roman"/>
          <w:sz w:val="24"/>
          <w:szCs w:val="24"/>
        </w:rPr>
        <w:t>4.3 dan table 4</w:t>
      </w:r>
      <w:r w:rsidR="007E0026">
        <w:rPr>
          <w:rFonts w:ascii="Times New Roman" w:hAnsi="Times New Roman" w:cs="Times New Roman"/>
          <w:sz w:val="24"/>
          <w:szCs w:val="24"/>
        </w:rPr>
        <w:t>.</w:t>
      </w:r>
      <w:r w:rsidR="00D24BBA">
        <w:rPr>
          <w:rFonts w:ascii="Times New Roman" w:hAnsi="Times New Roman" w:cs="Times New Roman"/>
          <w:sz w:val="24"/>
          <w:szCs w:val="24"/>
        </w:rPr>
        <w:t>4,</w:t>
      </w:r>
      <w:r w:rsidR="009C335E">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2E917F2" w14:textId="57DF5197" w:rsidR="00FE7C6D" w:rsidRPr="00FE7C6D" w:rsidRDefault="00335708" w:rsidP="008B575E">
      <w:pPr>
        <w:pStyle w:val="ListParagraph"/>
        <w:numPr>
          <w:ilvl w:val="0"/>
          <w:numId w:val="35"/>
        </w:numPr>
        <w:spacing w:after="0" w:line="360" w:lineRule="auto"/>
        <w:ind w:left="0" w:firstLine="0"/>
        <w:rPr>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AD221A">
        <w:rPr>
          <w:rFonts w:ascii="Times New Roman" w:hAnsi="Times New Roman" w:cs="Times New Roman"/>
          <w:b/>
          <w:sz w:val="24"/>
          <w:szCs w:val="24"/>
        </w:rPr>
        <w:t xml:space="preserve"> </w:t>
      </w:r>
      <w:r w:rsidR="00620834" w:rsidRPr="00AD221A">
        <w:rPr>
          <w:rFonts w:ascii="Times New Roman" w:hAnsi="Times New Roman" w:cs="Times New Roman"/>
          <w:b/>
          <w:sz w:val="24"/>
          <w:szCs w:val="24"/>
        </w:rPr>
        <w:t>US-</w:t>
      </w:r>
      <w:r w:rsidR="007E0026">
        <w:rPr>
          <w:rFonts w:ascii="Times New Roman" w:hAnsi="Times New Roman" w:cs="Times New Roman"/>
          <w:b/>
          <w:sz w:val="24"/>
          <w:szCs w:val="24"/>
        </w:rPr>
        <w:t>0</w:t>
      </w:r>
      <w:r w:rsidR="00620834" w:rsidRPr="00AD221A">
        <w:rPr>
          <w:rFonts w:ascii="Times New Roman" w:hAnsi="Times New Roman" w:cs="Times New Roman"/>
          <w:b/>
          <w:sz w:val="24"/>
          <w:szCs w:val="24"/>
        </w:rPr>
        <w:t>6</w:t>
      </w:r>
    </w:p>
    <w:p w14:paraId="42C84256" w14:textId="2D49EF44" w:rsidR="00FE7C6D" w:rsidRPr="00D5628B" w:rsidRDefault="00FE7C6D" w:rsidP="00335708">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w:t>
      </w:r>
      <w:r w:rsidR="007E0026">
        <w:rPr>
          <w:rFonts w:ascii="Times New Roman" w:hAnsi="Times New Roman" w:cs="Times New Roman"/>
          <w:bCs/>
          <w:sz w:val="24"/>
          <w:szCs w:val="24"/>
        </w:rPr>
        <w:t>0</w:t>
      </w:r>
      <w:r>
        <w:rPr>
          <w:rFonts w:ascii="Times New Roman" w:hAnsi="Times New Roman" w:cs="Times New Roman"/>
          <w:bCs/>
          <w:sz w:val="24"/>
          <w:szCs w:val="24"/>
        </w:rPr>
        <w:t>6</w:t>
      </w:r>
      <w:r w:rsidRPr="00D5628B">
        <w:rPr>
          <w:rFonts w:ascii="Times New Roman" w:hAnsi="Times New Roman" w:cs="Times New Roman"/>
          <w:bCs/>
          <w:sz w:val="24"/>
          <w:szCs w:val="24"/>
        </w:rPr>
        <w:t xml:space="preserve"> ini pengguna</w:t>
      </w:r>
      <w:r w:rsidR="006D3B25">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dapat </w:t>
      </w:r>
      <w:r w:rsidR="00FC0342">
        <w:rPr>
          <w:rFonts w:ascii="Times New Roman" w:hAnsi="Times New Roman" w:cs="Times New Roman"/>
          <w:bCs/>
          <w:sz w:val="24"/>
          <w:szCs w:val="24"/>
        </w:rPr>
        <w:t>m</w:t>
      </w:r>
      <w:r w:rsidR="00FC0342" w:rsidRPr="00FC0342">
        <w:rPr>
          <w:rFonts w:ascii="Times New Roman" w:hAnsi="Times New Roman" w:cs="Times New Roman"/>
          <w:bCs/>
          <w:sz w:val="24"/>
          <w:szCs w:val="24"/>
        </w:rPr>
        <w:t>elihat daftar tempat ibadah</w:t>
      </w:r>
      <w:r w:rsidR="00136316">
        <w:rPr>
          <w:rFonts w:ascii="Times New Roman" w:hAnsi="Times New Roman" w:cs="Times New Roman"/>
          <w:bCs/>
          <w:sz w:val="24"/>
          <w:szCs w:val="24"/>
        </w:rPr>
        <w:t xml:space="preserve"> yang tersusun dalam bentuk table ataupun </w:t>
      </w:r>
      <w:r w:rsidR="00136316" w:rsidRPr="00136316">
        <w:rPr>
          <w:rFonts w:ascii="Times New Roman" w:hAnsi="Times New Roman" w:cs="Times New Roman"/>
          <w:bCs/>
          <w:i/>
          <w:sz w:val="24"/>
          <w:szCs w:val="24"/>
        </w:rPr>
        <w:t>list</w:t>
      </w:r>
      <w:r w:rsidR="0089349F">
        <w:rPr>
          <w:rFonts w:ascii="Times New Roman" w:hAnsi="Times New Roman" w:cs="Times New Roman"/>
          <w:bCs/>
          <w:sz w:val="24"/>
          <w:szCs w:val="24"/>
        </w:rPr>
        <w:t>.</w:t>
      </w:r>
      <w:r w:rsidR="00136316">
        <w:rPr>
          <w:rFonts w:ascii="Times New Roman" w:hAnsi="Times New Roman" w:cs="Times New Roman"/>
          <w:bCs/>
          <w:sz w:val="24"/>
          <w:szCs w:val="24"/>
        </w:rPr>
        <w:t xml:space="preserve"> Berikut penjelasan </w:t>
      </w:r>
      <w:r w:rsidR="00957957">
        <w:rPr>
          <w:rFonts w:ascii="Times New Roman" w:hAnsi="Times New Roman" w:cs="Times New Roman"/>
          <w:bCs/>
          <w:sz w:val="24"/>
          <w:szCs w:val="24"/>
        </w:rPr>
        <w:t>analisa</w:t>
      </w:r>
      <w:r w:rsidR="00136316">
        <w:rPr>
          <w:rFonts w:ascii="Times New Roman" w:hAnsi="Times New Roman" w:cs="Times New Roman"/>
          <w:bCs/>
          <w:sz w:val="24"/>
          <w:szCs w:val="24"/>
        </w:rPr>
        <w:t xml:space="preserve">, </w:t>
      </w:r>
      <w:r w:rsidR="00957957">
        <w:rPr>
          <w:rFonts w:ascii="Times New Roman" w:hAnsi="Times New Roman" w:cs="Times New Roman"/>
          <w:bCs/>
          <w:sz w:val="24"/>
          <w:szCs w:val="24"/>
        </w:rPr>
        <w:t>desain</w:t>
      </w:r>
      <w:r w:rsidR="00136316">
        <w:rPr>
          <w:rFonts w:ascii="Times New Roman" w:hAnsi="Times New Roman" w:cs="Times New Roman"/>
          <w:bCs/>
          <w:sz w:val="24"/>
          <w:szCs w:val="24"/>
        </w:rPr>
        <w:t xml:space="preserve">, code system dan </w:t>
      </w:r>
      <w:r w:rsidR="005E231D">
        <w:rPr>
          <w:rFonts w:ascii="Times New Roman" w:hAnsi="Times New Roman" w:cs="Times New Roman"/>
          <w:bCs/>
          <w:sz w:val="24"/>
          <w:szCs w:val="24"/>
        </w:rPr>
        <w:t xml:space="preserve">tampilan serta </w:t>
      </w:r>
      <w:r w:rsidR="00136316">
        <w:rPr>
          <w:rFonts w:ascii="Times New Roman" w:hAnsi="Times New Roman" w:cs="Times New Roman"/>
          <w:bCs/>
          <w:sz w:val="24"/>
          <w:szCs w:val="24"/>
        </w:rPr>
        <w:t xml:space="preserve">hasil pengujian systemnya. </w:t>
      </w:r>
    </w:p>
    <w:p w14:paraId="17A5A39A" w14:textId="52B70532" w:rsidR="00FE7C6D" w:rsidRPr="00287CE0" w:rsidRDefault="005D0C57" w:rsidP="005D0C57">
      <w:pPr>
        <w:pStyle w:val="ListParagraph"/>
        <w:numPr>
          <w:ilvl w:val="0"/>
          <w:numId w:val="37"/>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nalisa</w:t>
      </w:r>
      <w:r w:rsidR="00FE7C6D" w:rsidRPr="00287CE0">
        <w:rPr>
          <w:rFonts w:ascii="Times New Roman" w:hAnsi="Times New Roman" w:cs="Times New Roman"/>
          <w:sz w:val="24"/>
          <w:szCs w:val="24"/>
        </w:rPr>
        <w:t xml:space="preserve"> sistem</w:t>
      </w:r>
    </w:p>
    <w:p w14:paraId="488213ED" w14:textId="6FCCEFE1" w:rsidR="00FE7C6D" w:rsidRPr="005D0C57" w:rsidRDefault="005D0C57" w:rsidP="005D0C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w:t>
      </w:r>
      <w:r w:rsidR="000A4620">
        <w:rPr>
          <w:rFonts w:ascii="Times New Roman" w:hAnsi="Times New Roman" w:cs="Times New Roman"/>
          <w:bCs/>
          <w:sz w:val="24"/>
          <w:szCs w:val="24"/>
        </w:rPr>
        <w:t>0</w:t>
      </w:r>
      <w:r>
        <w:rPr>
          <w:rFonts w:ascii="Times New Roman" w:hAnsi="Times New Roman" w:cs="Times New Roman"/>
          <w:bCs/>
          <w:sz w:val="24"/>
          <w:szCs w:val="24"/>
        </w:rPr>
        <w:t>6</w:t>
      </w:r>
      <w:r w:rsidR="007E0026">
        <w:rPr>
          <w:rFonts w:ascii="Times New Roman" w:hAnsi="Times New Roman" w:cs="Times New Roman"/>
          <w:sz w:val="24"/>
          <w:szCs w:val="24"/>
        </w:rPr>
        <w:t xml:space="preserve"> digambarkan pada tabel 4.6</w:t>
      </w:r>
      <w:r w:rsidRPr="003108BC">
        <w:rPr>
          <w:rFonts w:ascii="Times New Roman" w:hAnsi="Times New Roman" w:cs="Times New Roman"/>
          <w:sz w:val="24"/>
          <w:szCs w:val="24"/>
        </w:rPr>
        <w:t xml:space="preserve"> berikut.</w:t>
      </w:r>
    </w:p>
    <w:p w14:paraId="08EC2121" w14:textId="3FE1F5D5" w:rsidR="005E231D" w:rsidRPr="00F93CFD" w:rsidRDefault="005E231D" w:rsidP="005E231D">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lastRenderedPageBreak/>
        <w:t xml:space="preserve">Tabel </w:t>
      </w:r>
      <w:r w:rsidR="007E0026">
        <w:rPr>
          <w:rFonts w:ascii="Times New Roman" w:eastAsia="Times New Roman" w:hAnsi="Times New Roman" w:cs="Times New Roman"/>
        </w:rPr>
        <w:t>4.6</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5D0C57">
        <w:rPr>
          <w:rFonts w:ascii="Times New Roman" w:eastAsia="Times New Roman" w:hAnsi="Times New Roman" w:cs="Times New Roman"/>
        </w:rPr>
        <w:t>US-6</w:t>
      </w:r>
    </w:p>
    <w:tbl>
      <w:tblPr>
        <w:tblStyle w:val="TableGrid"/>
        <w:tblW w:w="7952" w:type="dxa"/>
        <w:tblLook w:val="04A0" w:firstRow="1" w:lastRow="0" w:firstColumn="1" w:lastColumn="0" w:noHBand="0" w:noVBand="1"/>
      </w:tblPr>
      <w:tblGrid>
        <w:gridCol w:w="2547"/>
        <w:gridCol w:w="5405"/>
      </w:tblGrid>
      <w:tr w:rsidR="005E231D" w:rsidRPr="00A6501E" w14:paraId="573C0090" w14:textId="77777777" w:rsidTr="003F2DF4">
        <w:trPr>
          <w:trHeight w:val="289"/>
        </w:trPr>
        <w:tc>
          <w:tcPr>
            <w:tcW w:w="2547" w:type="dxa"/>
          </w:tcPr>
          <w:p w14:paraId="65BFB20C" w14:textId="77777777" w:rsidR="005E231D" w:rsidRPr="00F93CFD" w:rsidRDefault="005E231D"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061E6602" w14:textId="77777777" w:rsidR="005E231D" w:rsidRPr="00A6501E" w:rsidRDefault="005E231D"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E231D" w:rsidRPr="00A6501E" w14:paraId="1D07BA2D" w14:textId="77777777" w:rsidTr="003F2DF4">
        <w:trPr>
          <w:trHeight w:val="585"/>
        </w:trPr>
        <w:tc>
          <w:tcPr>
            <w:tcW w:w="2547" w:type="dxa"/>
          </w:tcPr>
          <w:p w14:paraId="33EE8A1A" w14:textId="54030A44" w:rsidR="005E231D" w:rsidRPr="00A6501E" w:rsidRDefault="005E231D" w:rsidP="004D1289">
            <w:pPr>
              <w:pStyle w:val="Heading3"/>
              <w:tabs>
                <w:tab w:val="left" w:pos="307"/>
              </w:tabs>
              <w:spacing w:line="360" w:lineRule="auto"/>
              <w:ind w:left="0" w:firstLine="0"/>
              <w:jc w:val="both"/>
              <w:outlineLvl w:val="2"/>
              <w:rPr>
                <w:b w:val="0"/>
                <w:bCs w:val="0"/>
              </w:rPr>
            </w:pPr>
            <w:r>
              <w:rPr>
                <w:b w:val="0"/>
                <w:bCs w:val="0"/>
              </w:rPr>
              <w:t xml:space="preserve">Tampilan halaman </w:t>
            </w:r>
            <w:r w:rsidR="00912992">
              <w:rPr>
                <w:b w:val="0"/>
                <w:bCs w:val="0"/>
              </w:rPr>
              <w:t xml:space="preserve">daftar tempat ibadah pada </w:t>
            </w:r>
            <w:r w:rsidR="004D1289">
              <w:rPr>
                <w:b w:val="0"/>
                <w:bCs w:val="0"/>
              </w:rPr>
              <w:t xml:space="preserve">sisi masyarakat </w:t>
            </w:r>
            <w:r w:rsidR="00912992">
              <w:rPr>
                <w:b w:val="0"/>
                <w:bCs w:val="0"/>
              </w:rPr>
              <w:t xml:space="preserve">basis </w:t>
            </w:r>
            <w:r w:rsidR="00912992" w:rsidRPr="00AB5EF5">
              <w:rPr>
                <w:b w:val="0"/>
                <w:bCs w:val="0"/>
                <w:i/>
              </w:rPr>
              <w:t>web</w:t>
            </w:r>
            <w:r w:rsidR="00912992">
              <w:rPr>
                <w:b w:val="0"/>
                <w:bCs w:val="0"/>
              </w:rPr>
              <w:t xml:space="preserve"> </w:t>
            </w:r>
          </w:p>
        </w:tc>
        <w:tc>
          <w:tcPr>
            <w:tcW w:w="5405" w:type="dxa"/>
          </w:tcPr>
          <w:p w14:paraId="54EA586A" w14:textId="77777777" w:rsidR="005E231D"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data, map, contact us, login</w:t>
            </w:r>
            <w:r w:rsidR="005E231D">
              <w:rPr>
                <w:b w:val="0"/>
                <w:bCs w:val="0"/>
              </w:rPr>
              <w:t xml:space="preserve"> </w:t>
            </w:r>
          </w:p>
          <w:p w14:paraId="69CA8151" w14:textId="77777777" w:rsidR="004D1289"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35BD0A9" w14:textId="7952ADEE"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Terdapat t</w:t>
            </w:r>
            <w:r w:rsidR="004D1289">
              <w:rPr>
                <w:b w:val="0"/>
                <w:bCs w:val="0"/>
              </w:rPr>
              <w:t>ombol detail data tempat ibadah</w:t>
            </w:r>
          </w:p>
          <w:p w14:paraId="248EA80D" w14:textId="77777777" w:rsidR="00BD4DC1"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0C39B5FF" w14:textId="1C74A370" w:rsidR="004D1289" w:rsidRPr="00A6501E"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r w:rsidR="004D1289">
              <w:rPr>
                <w:b w:val="0"/>
                <w:bCs w:val="0"/>
              </w:rPr>
              <w:t xml:space="preserve">  </w:t>
            </w:r>
          </w:p>
        </w:tc>
      </w:tr>
      <w:tr w:rsidR="005E231D" w:rsidRPr="00A6501E" w14:paraId="61F62D1F" w14:textId="77777777" w:rsidTr="003F2DF4">
        <w:trPr>
          <w:trHeight w:val="70"/>
        </w:trPr>
        <w:tc>
          <w:tcPr>
            <w:tcW w:w="2547" w:type="dxa"/>
          </w:tcPr>
          <w:p w14:paraId="4C7E0F36" w14:textId="5460D61C" w:rsidR="005E231D" w:rsidRPr="00A6501E" w:rsidRDefault="00912992" w:rsidP="003F2DF4">
            <w:pPr>
              <w:pStyle w:val="Heading3"/>
              <w:tabs>
                <w:tab w:val="left" w:pos="307"/>
              </w:tabs>
              <w:spacing w:line="360" w:lineRule="auto"/>
              <w:ind w:left="0" w:firstLine="0"/>
              <w:jc w:val="both"/>
              <w:outlineLvl w:val="2"/>
              <w:rPr>
                <w:b w:val="0"/>
                <w:bCs w:val="0"/>
              </w:rPr>
            </w:pPr>
            <w:r>
              <w:rPr>
                <w:b w:val="0"/>
                <w:bCs w:val="0"/>
              </w:rPr>
              <w:t xml:space="preserve">Tampilan halaman daftar tempat ibadah pada sisi admin basis </w:t>
            </w:r>
            <w:r w:rsidRPr="00AB5EF5">
              <w:rPr>
                <w:b w:val="0"/>
                <w:bCs w:val="0"/>
                <w:i/>
              </w:rPr>
              <w:t>web</w:t>
            </w:r>
          </w:p>
        </w:tc>
        <w:tc>
          <w:tcPr>
            <w:tcW w:w="5405" w:type="dxa"/>
          </w:tcPr>
          <w:p w14:paraId="4A1C1833"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64D4F0E5" w14:textId="02A7E5E3" w:rsidR="00BD4DC1" w:rsidRP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582A631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D29859C" w14:textId="5B2420A0"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 data tempat ibadah</w:t>
            </w:r>
          </w:p>
          <w:p w14:paraId="1995C54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621F330C" w14:textId="3DA48673" w:rsidR="005E231D" w:rsidRPr="00F96FFB"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4D1289" w:rsidRPr="00A6501E" w14:paraId="4CA1A9BD" w14:textId="77777777" w:rsidTr="003F2DF4">
        <w:trPr>
          <w:trHeight w:val="70"/>
        </w:trPr>
        <w:tc>
          <w:tcPr>
            <w:tcW w:w="2547" w:type="dxa"/>
          </w:tcPr>
          <w:p w14:paraId="6D0F027A" w14:textId="65447B3F" w:rsidR="004D1289" w:rsidRDefault="004D1289" w:rsidP="00AB5EF5">
            <w:pPr>
              <w:pStyle w:val="Heading3"/>
              <w:tabs>
                <w:tab w:val="left" w:pos="307"/>
              </w:tabs>
              <w:spacing w:line="360" w:lineRule="auto"/>
              <w:ind w:left="0" w:firstLine="0"/>
              <w:jc w:val="both"/>
              <w:outlineLvl w:val="2"/>
              <w:rPr>
                <w:b w:val="0"/>
                <w:bCs w:val="0"/>
              </w:rPr>
            </w:pPr>
            <w:r>
              <w:rPr>
                <w:b w:val="0"/>
                <w:bCs w:val="0"/>
              </w:rPr>
              <w:t xml:space="preserve">Tampilan halaman daftar tempat ibadah pada basis </w:t>
            </w:r>
            <w:r w:rsidRPr="004D1289">
              <w:rPr>
                <w:b w:val="0"/>
                <w:bCs w:val="0"/>
                <w:i/>
              </w:rPr>
              <w:t>android</w:t>
            </w:r>
          </w:p>
        </w:tc>
        <w:tc>
          <w:tcPr>
            <w:tcW w:w="5405" w:type="dxa"/>
          </w:tcPr>
          <w:p w14:paraId="413D7852" w14:textId="4CFDA2FB"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list, map, about us.</w:t>
            </w:r>
          </w:p>
          <w:p w14:paraId="51624083" w14:textId="0B582A0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data tempat ibadah dalam bentuk </w:t>
            </w:r>
            <w:r w:rsidRPr="00BD4DC1">
              <w:rPr>
                <w:b w:val="0"/>
                <w:bCs w:val="0"/>
                <w:i/>
              </w:rPr>
              <w:t>list</w:t>
            </w:r>
          </w:p>
          <w:p w14:paraId="4151CCD0" w14:textId="50510CF5"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BC6B36E" w14:textId="77777777" w:rsidR="004D1289"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73DEFD20" w14:textId="40DE7201"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p>
        </w:tc>
      </w:tr>
      <w:tr w:rsidR="000A4620" w:rsidRPr="00A6501E" w14:paraId="7B6CF85B" w14:textId="77777777" w:rsidTr="00094C85">
        <w:trPr>
          <w:trHeight w:val="70"/>
        </w:trPr>
        <w:tc>
          <w:tcPr>
            <w:tcW w:w="2547" w:type="dxa"/>
          </w:tcPr>
          <w:p w14:paraId="1C1CEF81" w14:textId="77777777" w:rsidR="000A4620" w:rsidRPr="000A4620" w:rsidRDefault="000A4620" w:rsidP="00094C85">
            <w:pPr>
              <w:pStyle w:val="Heading3"/>
              <w:tabs>
                <w:tab w:val="left" w:pos="307"/>
              </w:tabs>
              <w:spacing w:line="360" w:lineRule="auto"/>
              <w:ind w:left="0" w:firstLine="0"/>
              <w:jc w:val="both"/>
              <w:outlineLvl w:val="2"/>
              <w:rPr>
                <w:b w:val="0"/>
                <w:bCs w:val="0"/>
              </w:rPr>
            </w:pPr>
            <w:r>
              <w:rPr>
                <w:b w:val="0"/>
                <w:bCs w:val="0"/>
              </w:rPr>
              <w:t xml:space="preserve">Tampilan halaman detail data tempat ibadah pada basis </w:t>
            </w:r>
            <w:r w:rsidRPr="000A4620">
              <w:rPr>
                <w:b w:val="0"/>
                <w:bCs w:val="0"/>
                <w:i/>
              </w:rPr>
              <w:t>web</w:t>
            </w:r>
            <w:r>
              <w:rPr>
                <w:b w:val="0"/>
                <w:bCs w:val="0"/>
                <w:i/>
              </w:rPr>
              <w:t xml:space="preserve"> </w:t>
            </w:r>
            <w:r>
              <w:rPr>
                <w:b w:val="0"/>
                <w:bCs w:val="0"/>
              </w:rPr>
              <w:t xml:space="preserve">dan </w:t>
            </w:r>
            <w:r w:rsidRPr="000A4620">
              <w:rPr>
                <w:b w:val="0"/>
                <w:bCs w:val="0"/>
                <w:i/>
              </w:rPr>
              <w:t>android</w:t>
            </w:r>
          </w:p>
        </w:tc>
        <w:tc>
          <w:tcPr>
            <w:tcW w:w="5405" w:type="dxa"/>
          </w:tcPr>
          <w:p w14:paraId="1D1CF844" w14:textId="77777777" w:rsidR="000A4620" w:rsidRDefault="000A4620" w:rsidP="00094C85">
            <w:pPr>
              <w:pStyle w:val="Heading3"/>
              <w:numPr>
                <w:ilvl w:val="0"/>
                <w:numId w:val="23"/>
              </w:numPr>
              <w:tabs>
                <w:tab w:val="left" w:pos="307"/>
              </w:tabs>
              <w:spacing w:line="360" w:lineRule="auto"/>
              <w:ind w:left="317"/>
              <w:jc w:val="both"/>
              <w:outlineLvl w:val="2"/>
              <w:rPr>
                <w:b w:val="0"/>
                <w:bCs w:val="0"/>
              </w:rPr>
            </w:pPr>
            <w:r>
              <w:rPr>
                <w:b w:val="0"/>
                <w:bCs w:val="0"/>
              </w:rPr>
              <w:t>Menampilkan detail data tempat ibadah</w:t>
            </w:r>
          </w:p>
        </w:tc>
      </w:tr>
    </w:tbl>
    <w:p w14:paraId="7DFDB3EA" w14:textId="77777777" w:rsidR="005E231D" w:rsidRPr="00673870" w:rsidRDefault="005E231D" w:rsidP="00673870">
      <w:pPr>
        <w:spacing w:after="0" w:line="360" w:lineRule="auto"/>
        <w:jc w:val="both"/>
        <w:rPr>
          <w:rFonts w:ascii="Times New Roman" w:hAnsi="Times New Roman" w:cs="Times New Roman"/>
          <w:sz w:val="24"/>
          <w:szCs w:val="24"/>
        </w:rPr>
      </w:pPr>
    </w:p>
    <w:p w14:paraId="77B6BA9C" w14:textId="5652D248" w:rsidR="004A641C" w:rsidRPr="004A641C" w:rsidRDefault="004A641C" w:rsidP="004A641C">
      <w:pPr>
        <w:pStyle w:val="ListParagraph"/>
        <w:numPr>
          <w:ilvl w:val="0"/>
          <w:numId w:val="37"/>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FE7C6D" w:rsidRPr="00287CE0">
        <w:rPr>
          <w:rFonts w:ascii="Times New Roman" w:hAnsi="Times New Roman" w:cs="Times New Roman"/>
          <w:sz w:val="24"/>
          <w:szCs w:val="24"/>
        </w:rPr>
        <w:t xml:space="preserve"> sistem</w:t>
      </w:r>
    </w:p>
    <w:p w14:paraId="060CA414" w14:textId="30B3AFD0" w:rsidR="004A641C" w:rsidRDefault="004A641C" w:rsidP="004A641C">
      <w:pPr>
        <w:pStyle w:val="ListParagraph"/>
        <w:spacing w:after="0" w:line="360" w:lineRule="auto"/>
        <w:ind w:left="0" w:firstLine="720"/>
        <w:jc w:val="both"/>
      </w:pPr>
      <w:r>
        <w:rPr>
          <w:rFonts w:ascii="Times New Roman" w:hAnsi="Times New Roman" w:cs="Times New Roman"/>
          <w:sz w:val="24"/>
          <w:szCs w:val="24"/>
        </w:rPr>
        <w:t>Setelah ana</w:t>
      </w:r>
      <w:r w:rsidR="003153FD">
        <w:rPr>
          <w:rFonts w:ascii="Times New Roman" w:hAnsi="Times New Roman" w:cs="Times New Roman"/>
          <w:sz w:val="24"/>
          <w:szCs w:val="24"/>
        </w:rPr>
        <w:t>lisa, seperti biasa dilakukan</w:t>
      </w:r>
      <w:r>
        <w:rPr>
          <w:rFonts w:ascii="Times New Roman" w:hAnsi="Times New Roman" w:cs="Times New Roman"/>
          <w:sz w:val="24"/>
          <w:szCs w:val="24"/>
        </w:rPr>
        <w:t xml:space="preserve">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0A4620">
        <w:rPr>
          <w:rFonts w:ascii="Times New Roman" w:hAnsi="Times New Roman" w:cs="Times New Roman"/>
          <w:sz w:val="24"/>
          <w:szCs w:val="24"/>
        </w:rPr>
        <w:t>0</w:t>
      </w:r>
      <w:r>
        <w:rPr>
          <w:rFonts w:ascii="Times New Roman" w:hAnsi="Times New Roman" w:cs="Times New Roman"/>
          <w:sz w:val="24"/>
          <w:szCs w:val="24"/>
        </w:rPr>
        <w:t xml:space="preserve">6 </w:t>
      </w:r>
      <w:r w:rsidR="007E0026">
        <w:rPr>
          <w:rFonts w:ascii="Times New Roman" w:hAnsi="Times New Roman" w:cs="Times New Roman"/>
          <w:sz w:val="24"/>
          <w:szCs w:val="24"/>
        </w:rPr>
        <w:t>dapat dilihat pada Tabel 4.7</w:t>
      </w:r>
      <w:r>
        <w:t xml:space="preserve">. </w:t>
      </w:r>
    </w:p>
    <w:p w14:paraId="2DFF58A7" w14:textId="786C7EEC" w:rsidR="004A641C" w:rsidRDefault="007E0026" w:rsidP="004A641C">
      <w:pPr>
        <w:spacing w:after="0" w:line="360" w:lineRule="auto"/>
        <w:jc w:val="center"/>
      </w:pPr>
      <w:r>
        <w:rPr>
          <w:rFonts w:ascii="Times New Roman" w:eastAsia="Times New Roman" w:hAnsi="Times New Roman" w:cs="Times New Roman"/>
        </w:rPr>
        <w:t>Tabel 4.7</w:t>
      </w:r>
      <w:r w:rsidR="004A641C" w:rsidRPr="00F3340E">
        <w:rPr>
          <w:rFonts w:ascii="Times New Roman" w:eastAsia="Times New Roman" w:hAnsi="Times New Roman" w:cs="Times New Roman"/>
        </w:rPr>
        <w:t xml:space="preserve"> kebutuhan system kode </w:t>
      </w:r>
      <w:r w:rsidR="004A641C" w:rsidRPr="00F3340E">
        <w:rPr>
          <w:rFonts w:ascii="Times New Roman" w:eastAsia="Times New Roman" w:hAnsi="Times New Roman" w:cs="Times New Roman"/>
          <w:i/>
        </w:rPr>
        <w:t xml:space="preserve">user stories </w:t>
      </w:r>
      <w:r w:rsidR="008F724E">
        <w:rPr>
          <w:rFonts w:ascii="Times New Roman" w:eastAsia="Times New Roman" w:hAnsi="Times New Roman" w:cs="Times New Roman"/>
        </w:rPr>
        <w:t>US-</w:t>
      </w:r>
      <w:r w:rsidR="000A4620">
        <w:rPr>
          <w:rFonts w:ascii="Times New Roman" w:eastAsia="Times New Roman" w:hAnsi="Times New Roman" w:cs="Times New Roman"/>
        </w:rPr>
        <w:t>0</w:t>
      </w:r>
      <w:r w:rsidR="008F724E">
        <w:rPr>
          <w:rFonts w:ascii="Times New Roman" w:eastAsia="Times New Roman" w:hAnsi="Times New Roman" w:cs="Times New Roman"/>
        </w:rPr>
        <w:t>6</w:t>
      </w:r>
    </w:p>
    <w:tbl>
      <w:tblPr>
        <w:tblStyle w:val="TableGrid"/>
        <w:tblW w:w="7927" w:type="dxa"/>
        <w:tblLook w:val="04A0" w:firstRow="1" w:lastRow="0" w:firstColumn="1" w:lastColumn="0" w:noHBand="0" w:noVBand="1"/>
      </w:tblPr>
      <w:tblGrid>
        <w:gridCol w:w="1657"/>
        <w:gridCol w:w="2907"/>
        <w:gridCol w:w="3363"/>
      </w:tblGrid>
      <w:tr w:rsidR="004A641C" w:rsidRPr="00A6501E" w14:paraId="554071B1" w14:textId="77777777" w:rsidTr="003F2DF4">
        <w:trPr>
          <w:trHeight w:val="218"/>
        </w:trPr>
        <w:tc>
          <w:tcPr>
            <w:tcW w:w="1657" w:type="dxa"/>
            <w:vAlign w:val="center"/>
          </w:tcPr>
          <w:p w14:paraId="37F8B9CA" w14:textId="77777777" w:rsidR="004A641C" w:rsidRPr="00F3340E" w:rsidRDefault="004A641C" w:rsidP="003F2DF4">
            <w:pPr>
              <w:pStyle w:val="Heading3"/>
              <w:tabs>
                <w:tab w:val="left" w:pos="307"/>
              </w:tabs>
              <w:spacing w:line="360" w:lineRule="auto"/>
              <w:ind w:left="0" w:firstLine="0"/>
              <w:jc w:val="center"/>
              <w:outlineLvl w:val="2"/>
              <w:rPr>
                <w:b w:val="0"/>
                <w:bCs w:val="0"/>
              </w:rPr>
            </w:pPr>
            <w:r>
              <w:rPr>
                <w:b w:val="0"/>
                <w:bCs w:val="0"/>
              </w:rPr>
              <w:lastRenderedPageBreak/>
              <w:t>Kode US</w:t>
            </w:r>
          </w:p>
        </w:tc>
        <w:tc>
          <w:tcPr>
            <w:tcW w:w="2907" w:type="dxa"/>
            <w:vAlign w:val="center"/>
          </w:tcPr>
          <w:p w14:paraId="5BFC39EC" w14:textId="77777777" w:rsidR="004A641C" w:rsidRPr="00067124" w:rsidRDefault="004A641C" w:rsidP="003F2DF4">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646EDC5" w14:textId="77777777" w:rsidR="004A641C" w:rsidRDefault="004A641C" w:rsidP="003F2DF4">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1A1C9302" w14:textId="77777777" w:rsidR="004A641C" w:rsidRPr="00872EF1" w:rsidRDefault="004A641C" w:rsidP="003F2DF4">
            <w:pPr>
              <w:pStyle w:val="Heading3"/>
              <w:tabs>
                <w:tab w:val="left" w:pos="307"/>
              </w:tabs>
              <w:spacing w:line="360" w:lineRule="auto"/>
              <w:ind w:left="0" w:firstLine="0"/>
              <w:jc w:val="center"/>
              <w:outlineLvl w:val="2"/>
              <w:rPr>
                <w:b w:val="0"/>
                <w:bCs w:val="0"/>
              </w:rPr>
            </w:pPr>
            <w:r>
              <w:rPr>
                <w:b w:val="0"/>
                <w:bCs w:val="0"/>
              </w:rPr>
              <w:t>Ditujukan gambar</w:t>
            </w:r>
          </w:p>
        </w:tc>
      </w:tr>
      <w:tr w:rsidR="008F724E" w:rsidRPr="00A6501E" w14:paraId="23E443D0" w14:textId="77777777" w:rsidTr="008F724E">
        <w:trPr>
          <w:trHeight w:val="441"/>
        </w:trPr>
        <w:tc>
          <w:tcPr>
            <w:tcW w:w="1657" w:type="dxa"/>
            <w:vMerge w:val="restart"/>
            <w:vAlign w:val="center"/>
          </w:tcPr>
          <w:p w14:paraId="24567575" w14:textId="51F09E12" w:rsidR="008F724E" w:rsidRPr="00A6501E" w:rsidRDefault="000A4620" w:rsidP="008F724E">
            <w:pPr>
              <w:pStyle w:val="Heading3"/>
              <w:tabs>
                <w:tab w:val="left" w:pos="307"/>
              </w:tabs>
              <w:spacing w:line="360" w:lineRule="auto"/>
              <w:ind w:left="0" w:firstLine="0"/>
              <w:jc w:val="center"/>
              <w:outlineLvl w:val="2"/>
              <w:rPr>
                <w:b w:val="0"/>
                <w:bCs w:val="0"/>
              </w:rPr>
            </w:pPr>
            <w:r>
              <w:rPr>
                <w:b w:val="0"/>
                <w:bCs w:val="0"/>
              </w:rPr>
              <w:t>US-06</w:t>
            </w:r>
          </w:p>
        </w:tc>
        <w:tc>
          <w:tcPr>
            <w:tcW w:w="2907" w:type="dxa"/>
          </w:tcPr>
          <w:p w14:paraId="23E4E166" w14:textId="54CC43D5"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D</w:t>
            </w:r>
            <w:r w:rsidR="008F724E">
              <w:rPr>
                <w:b w:val="0"/>
                <w:bCs w:val="0"/>
              </w:rPr>
              <w:t>ashboard</w:t>
            </w:r>
          </w:p>
        </w:tc>
        <w:tc>
          <w:tcPr>
            <w:tcW w:w="3363" w:type="dxa"/>
          </w:tcPr>
          <w:p w14:paraId="1EA7BC01" w14:textId="46890E19" w:rsidR="008F724E" w:rsidRPr="00A6501E" w:rsidRDefault="008F724E" w:rsidP="003F2DF4">
            <w:pPr>
              <w:pStyle w:val="Heading3"/>
              <w:tabs>
                <w:tab w:val="left" w:pos="307"/>
              </w:tabs>
              <w:spacing w:line="360" w:lineRule="auto"/>
              <w:ind w:left="0" w:firstLine="0"/>
              <w:jc w:val="center"/>
              <w:outlineLvl w:val="2"/>
              <w:rPr>
                <w:b w:val="0"/>
                <w:bCs w:val="0"/>
              </w:rPr>
            </w:pPr>
            <w:r>
              <w:rPr>
                <w:b w:val="0"/>
                <w:bCs w:val="0"/>
              </w:rPr>
              <w:t>Gambar 3.20</w:t>
            </w:r>
          </w:p>
        </w:tc>
      </w:tr>
      <w:tr w:rsidR="008F724E" w:rsidRPr="00A6501E" w14:paraId="4747EBE3" w14:textId="77777777" w:rsidTr="003F2DF4">
        <w:trPr>
          <w:trHeight w:val="441"/>
        </w:trPr>
        <w:tc>
          <w:tcPr>
            <w:tcW w:w="1657" w:type="dxa"/>
            <w:vMerge/>
          </w:tcPr>
          <w:p w14:paraId="1130C1D3" w14:textId="77777777" w:rsidR="008F724E" w:rsidRDefault="008F724E" w:rsidP="003F2DF4">
            <w:pPr>
              <w:pStyle w:val="Heading3"/>
              <w:tabs>
                <w:tab w:val="left" w:pos="307"/>
              </w:tabs>
              <w:spacing w:line="360" w:lineRule="auto"/>
              <w:ind w:left="0" w:firstLine="0"/>
              <w:jc w:val="center"/>
              <w:outlineLvl w:val="2"/>
              <w:rPr>
                <w:b w:val="0"/>
                <w:bCs w:val="0"/>
              </w:rPr>
            </w:pPr>
          </w:p>
        </w:tc>
        <w:tc>
          <w:tcPr>
            <w:tcW w:w="2907" w:type="dxa"/>
          </w:tcPr>
          <w:p w14:paraId="16888190" w14:textId="68B8EC62"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T</w:t>
            </w:r>
            <w:r w:rsidR="008F724E">
              <w:rPr>
                <w:b w:val="0"/>
                <w:bCs w:val="0"/>
              </w:rPr>
              <w:t>empat ibadah</w:t>
            </w:r>
          </w:p>
        </w:tc>
        <w:tc>
          <w:tcPr>
            <w:tcW w:w="3363" w:type="dxa"/>
          </w:tcPr>
          <w:p w14:paraId="0DDF36D9" w14:textId="14B7444E" w:rsidR="008F724E" w:rsidRDefault="008F724E" w:rsidP="003F2DF4">
            <w:pPr>
              <w:pStyle w:val="Heading3"/>
              <w:tabs>
                <w:tab w:val="left" w:pos="307"/>
              </w:tabs>
              <w:spacing w:line="360" w:lineRule="auto"/>
              <w:ind w:left="0" w:firstLine="0"/>
              <w:jc w:val="center"/>
              <w:outlineLvl w:val="2"/>
              <w:rPr>
                <w:b w:val="0"/>
                <w:bCs w:val="0"/>
              </w:rPr>
            </w:pPr>
            <w:r>
              <w:rPr>
                <w:b w:val="0"/>
                <w:bCs w:val="0"/>
              </w:rPr>
              <w:t>Gambar 3.23</w:t>
            </w:r>
          </w:p>
        </w:tc>
      </w:tr>
    </w:tbl>
    <w:p w14:paraId="76807E71" w14:textId="77777777" w:rsidR="00FE788C" w:rsidRDefault="00FE788C" w:rsidP="003179B5">
      <w:pPr>
        <w:pStyle w:val="ListParagraph"/>
        <w:ind w:left="0"/>
        <w:rPr>
          <w:rFonts w:ascii="Times New Roman" w:hAnsi="Times New Roman" w:cs="Times New Roman"/>
        </w:rPr>
      </w:pPr>
    </w:p>
    <w:p w14:paraId="31A3EBC6" w14:textId="77777777" w:rsidR="00FE7C6D" w:rsidRPr="00287CE0" w:rsidRDefault="00FE7C6D" w:rsidP="008B575E">
      <w:pPr>
        <w:pStyle w:val="ListParagraph"/>
        <w:numPr>
          <w:ilvl w:val="0"/>
          <w:numId w:val="37"/>
        </w:numPr>
        <w:spacing w:after="0" w:line="360" w:lineRule="auto"/>
        <w:ind w:left="0" w:firstLine="0"/>
        <w:jc w:val="both"/>
        <w:rPr>
          <w:rFonts w:ascii="Times New Roman" w:hAnsi="Times New Roman" w:cs="Times New Roman"/>
          <w:i/>
          <w:sz w:val="24"/>
          <w:szCs w:val="24"/>
        </w:rPr>
      </w:pPr>
      <w:r w:rsidRPr="00033C7A">
        <w:rPr>
          <w:rFonts w:ascii="Times New Roman" w:hAnsi="Times New Roman" w:cs="Times New Roman"/>
          <w:i/>
          <w:sz w:val="24"/>
          <w:szCs w:val="24"/>
        </w:rPr>
        <w:t>Code</w:t>
      </w:r>
      <w:r w:rsidRPr="00287CE0">
        <w:rPr>
          <w:rFonts w:ascii="Times New Roman" w:hAnsi="Times New Roman" w:cs="Times New Roman"/>
          <w:i/>
          <w:sz w:val="24"/>
          <w:szCs w:val="24"/>
        </w:rPr>
        <w:t xml:space="preserve"> </w:t>
      </w:r>
      <w:r w:rsidRPr="00287CE0">
        <w:rPr>
          <w:rFonts w:ascii="Times New Roman" w:hAnsi="Times New Roman" w:cs="Times New Roman"/>
          <w:sz w:val="24"/>
          <w:szCs w:val="24"/>
        </w:rPr>
        <w:t>sistem</w:t>
      </w:r>
    </w:p>
    <w:p w14:paraId="7898D122" w14:textId="199FD5FC" w:rsidR="00FE7C6D" w:rsidRDefault="00FE7C6D" w:rsidP="003153F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0A4620">
        <w:rPr>
          <w:rFonts w:ascii="Times New Roman" w:hAnsi="Times New Roman" w:cs="Times New Roman"/>
          <w:sz w:val="24"/>
          <w:szCs w:val="24"/>
        </w:rPr>
        <w:t>US-06</w:t>
      </w:r>
      <w:r>
        <w:rPr>
          <w:rFonts w:ascii="Times New Roman" w:hAnsi="Times New Roman" w:cs="Times New Roman"/>
          <w:sz w:val="24"/>
          <w:szCs w:val="24"/>
        </w:rPr>
        <w:t xml:space="preserve"> yang telah dibuat dapat dilihat pada listing code berikut:</w:t>
      </w:r>
    </w:p>
    <w:p w14:paraId="0D0EB2D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666600"/>
        </w:rPr>
        <w:t>&lt;?</w:t>
      </w:r>
      <w:r>
        <w:rPr>
          <w:color w:val="000000"/>
        </w:rPr>
        <w:t>php</w:t>
      </w:r>
    </w:p>
    <w:p w14:paraId="07EEEA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73AAADE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75DF155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88"/>
        </w:rPr>
        <w:t>class</w:t>
      </w:r>
      <w:r>
        <w:rPr>
          <w:color w:val="000000"/>
        </w:rPr>
        <w:t> C_dashboard </w:t>
      </w:r>
      <w:r>
        <w:rPr>
          <w:color w:val="000088"/>
        </w:rPr>
        <w:t>extends</w:t>
      </w:r>
      <w:r>
        <w:rPr>
          <w:color w:val="000000"/>
        </w:rPr>
        <w:t> CI_Controller </w:t>
      </w:r>
      <w:r>
        <w:rPr>
          <w:color w:val="666600"/>
        </w:rPr>
        <w:t>{</w:t>
      </w:r>
    </w:p>
    <w:p w14:paraId="0A43A0E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5F7F703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3701BD3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parent</w:t>
      </w:r>
      <w:r>
        <w:rPr>
          <w:color w:val="666600"/>
        </w:rPr>
        <w:t>::</w:t>
      </w:r>
      <w:r>
        <w:rPr>
          <w:color w:val="000000"/>
        </w:rPr>
        <w:t>__construct</w:t>
      </w:r>
      <w:r>
        <w:rPr>
          <w:color w:val="666600"/>
        </w:rPr>
        <w:t>();</w:t>
      </w:r>
    </w:p>
    <w:p w14:paraId="58C48D6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077222A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40A93AC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index</w:t>
      </w:r>
      <w:r>
        <w:rPr>
          <w:color w:val="666600"/>
        </w:rPr>
        <w:t>(){</w:t>
      </w:r>
    </w:p>
    <w:p w14:paraId="3740249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_jenis'</w:t>
      </w:r>
      <w:r>
        <w:rPr>
          <w:color w:val="666600"/>
        </w:rPr>
        <w:t>]</w:t>
      </w:r>
      <w:r>
        <w:rPr>
          <w:color w:val="000000"/>
        </w:rPr>
        <w:t> </w:t>
      </w:r>
      <w:r>
        <w:rPr>
          <w:color w:val="666600"/>
        </w:rPr>
        <w:t>=</w:t>
      </w:r>
      <w:r>
        <w:rPr>
          <w:color w:val="000000"/>
        </w:rPr>
        <w:t> $this</w:t>
      </w:r>
      <w:r>
        <w:rPr>
          <w:color w:val="666600"/>
        </w:rPr>
        <w:t>-&gt;</w:t>
      </w:r>
      <w:r>
        <w:rPr>
          <w:color w:val="000000"/>
        </w:rPr>
        <w:t>M_tempat_ibadah</w:t>
      </w:r>
      <w:r>
        <w:rPr>
          <w:color w:val="666600"/>
        </w:rPr>
        <w:t>-&gt;</w:t>
      </w:r>
      <w:r>
        <w:rPr>
          <w:color w:val="000000"/>
        </w:rPr>
        <w:t>selectAlljenis</w:t>
      </w:r>
      <w:r>
        <w:rPr>
          <w:color w:val="666600"/>
        </w:rPr>
        <w:t>();</w:t>
      </w:r>
    </w:p>
    <w:p w14:paraId="32C9190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_kabupaten'</w:t>
      </w:r>
      <w:r>
        <w:rPr>
          <w:color w:val="666600"/>
        </w:rPr>
        <w:t>]</w:t>
      </w:r>
      <w:r>
        <w:rPr>
          <w:color w:val="000000"/>
        </w:rPr>
        <w:t> </w:t>
      </w:r>
      <w:r>
        <w:rPr>
          <w:color w:val="666600"/>
        </w:rPr>
        <w:t>=</w:t>
      </w:r>
      <w:r>
        <w:rPr>
          <w:color w:val="000000"/>
        </w:rPr>
        <w:t> $this</w:t>
      </w:r>
      <w:r>
        <w:rPr>
          <w:color w:val="666600"/>
        </w:rPr>
        <w:t>-&gt;</w:t>
      </w:r>
      <w:r>
        <w:rPr>
          <w:color w:val="000000"/>
        </w:rPr>
        <w:t>M_kab_kec</w:t>
      </w:r>
      <w:r>
        <w:rPr>
          <w:color w:val="666600"/>
        </w:rPr>
        <w:t>-&gt;</w:t>
      </w:r>
      <w:r>
        <w:rPr>
          <w:color w:val="000000"/>
        </w:rPr>
        <w:t>selectAllkabupaten</w:t>
      </w:r>
      <w:r>
        <w:rPr>
          <w:color w:val="666600"/>
        </w:rPr>
        <w:t>();</w:t>
      </w:r>
    </w:p>
    <w:p w14:paraId="67D165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w:t>
      </w:r>
      <w:r>
        <w:rPr>
          <w:color w:val="666600"/>
        </w:rPr>
        <w:t>]</w:t>
      </w:r>
      <w:r>
        <w:rPr>
          <w:color w:val="000000"/>
        </w:rPr>
        <w:t>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673392C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this</w:t>
      </w:r>
      <w:r>
        <w:rPr>
          <w:color w:val="666600"/>
        </w:rPr>
        <w:t>-&gt;</w:t>
      </w:r>
      <w:r>
        <w:rPr>
          <w:color w:val="000000"/>
        </w:rPr>
        <w:t>load</w:t>
      </w:r>
      <w:r>
        <w:rPr>
          <w:color w:val="666600"/>
        </w:rPr>
        <w:t>-&gt;</w:t>
      </w:r>
      <w:r>
        <w:rPr>
          <w:color w:val="000000"/>
        </w:rPr>
        <w:t>view</w:t>
      </w:r>
      <w:r>
        <w:rPr>
          <w:color w:val="666600"/>
        </w:rPr>
        <w:t>(</w:t>
      </w:r>
      <w:r>
        <w:rPr>
          <w:color w:val="008800"/>
        </w:rPr>
        <w:t>'v_dashboard/index'</w:t>
      </w:r>
      <w:r>
        <w:rPr>
          <w:color w:val="666600"/>
        </w:rPr>
        <w:t>,</w:t>
      </w:r>
      <w:r>
        <w:rPr>
          <w:color w:val="000000"/>
        </w:rPr>
        <w:t> $v_data</w:t>
      </w:r>
      <w:r>
        <w:rPr>
          <w:color w:val="666600"/>
        </w:rPr>
        <w:t>);</w:t>
      </w:r>
      <w:r>
        <w:rPr>
          <w:color w:val="000000"/>
        </w:rPr>
        <w:t>         </w:t>
      </w:r>
    </w:p>
    <w:p w14:paraId="40936B6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728B6F2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A353D15"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jenis</w:t>
      </w:r>
      <w:r>
        <w:rPr>
          <w:color w:val="666600"/>
        </w:rPr>
        <w:t>(){</w:t>
      </w:r>
    </w:p>
    <w:p w14:paraId="177534C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tempat_ibadah</w:t>
      </w:r>
      <w:r>
        <w:rPr>
          <w:color w:val="666600"/>
        </w:rPr>
        <w:t>-&gt;</w:t>
      </w:r>
      <w:r>
        <w:rPr>
          <w:color w:val="000000"/>
        </w:rPr>
        <w:t>selectAlljenis</w:t>
      </w:r>
      <w:r>
        <w:rPr>
          <w:color w:val="666600"/>
        </w:rPr>
        <w:t>());</w:t>
      </w:r>
    </w:p>
    <w:p w14:paraId="0675C00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6E55C12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AE0273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kabupaten</w:t>
      </w:r>
      <w:r>
        <w:rPr>
          <w:color w:val="666600"/>
        </w:rPr>
        <w:t>(){</w:t>
      </w:r>
    </w:p>
    <w:p w14:paraId="344C992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kab_kec</w:t>
      </w:r>
      <w:r>
        <w:rPr>
          <w:color w:val="666600"/>
        </w:rPr>
        <w:t>-&gt;</w:t>
      </w:r>
      <w:r>
        <w:rPr>
          <w:color w:val="000000"/>
        </w:rPr>
        <w:t>selectAllkabupaten</w:t>
      </w:r>
      <w:r>
        <w:rPr>
          <w:color w:val="666600"/>
        </w:rPr>
        <w:t>());</w:t>
      </w:r>
    </w:p>
    <w:p w14:paraId="799D68D4"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26CB752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65AB8A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kab_by</w:t>
      </w:r>
      <w:r>
        <w:rPr>
          <w:color w:val="666600"/>
        </w:rPr>
        <w:t>(){</w:t>
      </w:r>
    </w:p>
    <w:p w14:paraId="416BBEA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kab_kec</w:t>
      </w:r>
      <w:r>
        <w:rPr>
          <w:color w:val="666600"/>
        </w:rPr>
        <w:t>-&gt;</w:t>
      </w:r>
      <w:r>
        <w:rPr>
          <w:color w:val="000000"/>
        </w:rPr>
        <w:t>kabId</w:t>
      </w:r>
      <w:r>
        <w:rPr>
          <w:color w:val="666600"/>
        </w:rPr>
        <w:t>(</w:t>
      </w:r>
      <w:r>
        <w:rPr>
          <w:color w:val="000000"/>
        </w:rPr>
        <w:t>$this</w:t>
      </w:r>
      <w:r>
        <w:rPr>
          <w:color w:val="666600"/>
        </w:rPr>
        <w:t>-&gt;</w:t>
      </w:r>
      <w:r>
        <w:rPr>
          <w:color w:val="000000"/>
        </w:rPr>
        <w:t>input</w:t>
      </w:r>
      <w:r>
        <w:rPr>
          <w:color w:val="666600"/>
        </w:rPr>
        <w:t>-&gt;</w:t>
      </w:r>
      <w:r>
        <w:rPr>
          <w:color w:val="000000"/>
        </w:rPr>
        <w:t>post</w:t>
      </w:r>
      <w:r>
        <w:rPr>
          <w:color w:val="666600"/>
        </w:rPr>
        <w:t>(</w:t>
      </w:r>
      <w:r>
        <w:rPr>
          <w:color w:val="008800"/>
        </w:rPr>
        <w:t>'id_kab'</w:t>
      </w:r>
      <w:r>
        <w:rPr>
          <w:color w:val="666600"/>
        </w:rPr>
        <w:t>)));</w:t>
      </w:r>
    </w:p>
    <w:p w14:paraId="5D7F006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6C3EB45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3C9A9B9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data_to_tabel</w:t>
      </w:r>
      <w:r>
        <w:rPr>
          <w:color w:val="666600"/>
        </w:rPr>
        <w:t>(){</w:t>
      </w:r>
    </w:p>
    <w:p w14:paraId="1250E70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jenis </w:t>
      </w:r>
      <w:r>
        <w:rPr>
          <w:color w:val="666600"/>
        </w:rPr>
        <w:t>=</w:t>
      </w:r>
      <w:r>
        <w:rPr>
          <w:color w:val="000000"/>
        </w:rPr>
        <w:t> $this</w:t>
      </w:r>
      <w:r>
        <w:rPr>
          <w:color w:val="666600"/>
        </w:rPr>
        <w:t>-&gt;</w:t>
      </w:r>
      <w:r>
        <w:rPr>
          <w:color w:val="000000"/>
        </w:rPr>
        <w:t>input</w:t>
      </w:r>
      <w:r>
        <w:rPr>
          <w:color w:val="666600"/>
        </w:rPr>
        <w:t>-&gt;</w:t>
      </w:r>
      <w:r>
        <w:rPr>
          <w:color w:val="000000"/>
        </w:rPr>
        <w:t>post</w:t>
      </w:r>
      <w:r>
        <w:rPr>
          <w:color w:val="666600"/>
        </w:rPr>
        <w:t>(</w:t>
      </w:r>
      <w:r>
        <w:rPr>
          <w:color w:val="008800"/>
        </w:rPr>
        <w:t>'id_jenis'</w:t>
      </w:r>
      <w:r>
        <w:rPr>
          <w:color w:val="666600"/>
        </w:rPr>
        <w:t>);</w:t>
      </w:r>
    </w:p>
    <w:p w14:paraId="44BB96D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kab </w:t>
      </w:r>
      <w:r>
        <w:rPr>
          <w:color w:val="666600"/>
        </w:rPr>
        <w:t>=</w:t>
      </w:r>
      <w:r>
        <w:rPr>
          <w:color w:val="000000"/>
        </w:rPr>
        <w:t> $this</w:t>
      </w:r>
      <w:r>
        <w:rPr>
          <w:color w:val="666600"/>
        </w:rPr>
        <w:t>-&gt;</w:t>
      </w:r>
      <w:r>
        <w:rPr>
          <w:color w:val="000000"/>
        </w:rPr>
        <w:t>input</w:t>
      </w:r>
      <w:r>
        <w:rPr>
          <w:color w:val="666600"/>
        </w:rPr>
        <w:t>-&gt;</w:t>
      </w:r>
      <w:r>
        <w:rPr>
          <w:color w:val="000000"/>
        </w:rPr>
        <w:t>post</w:t>
      </w:r>
      <w:r>
        <w:rPr>
          <w:color w:val="666600"/>
        </w:rPr>
        <w:t>(</w:t>
      </w:r>
      <w:r>
        <w:rPr>
          <w:color w:val="008800"/>
        </w:rPr>
        <w:t>'id_kab'</w:t>
      </w:r>
      <w:r>
        <w:rPr>
          <w:color w:val="666600"/>
        </w:rPr>
        <w:t>);</w:t>
      </w:r>
    </w:p>
    <w:p w14:paraId="6B97734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if</w:t>
      </w:r>
      <w:r>
        <w:rPr>
          <w:color w:val="000000"/>
        </w:rPr>
        <w:t> </w:t>
      </w:r>
      <w:r>
        <w:rPr>
          <w:color w:val="666600"/>
        </w:rPr>
        <w:t>(</w:t>
      </w:r>
      <w:r>
        <w:rPr>
          <w:color w:val="000000"/>
        </w:rPr>
        <w:t> </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w:t>
      </w:r>
      <w:r>
        <w:rPr>
          <w:color w:val="000000"/>
        </w:rPr>
        <w:t> </w:t>
      </w:r>
      <w:r>
        <w:rPr>
          <w:color w:val="666600"/>
        </w:rPr>
        <w:t>{</w:t>
      </w:r>
    </w:p>
    <w:p w14:paraId="2C2E403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kab</w:t>
      </w:r>
      <w:r>
        <w:rPr>
          <w:color w:val="666600"/>
        </w:rPr>
        <w:t>,</w:t>
      </w:r>
      <w:r>
        <w:rPr>
          <w:color w:val="000000"/>
        </w:rPr>
        <w:t>$v_jenis</w:t>
      </w:r>
      <w:r>
        <w:rPr>
          <w:color w:val="666600"/>
        </w:rPr>
        <w:t>);</w:t>
      </w:r>
    </w:p>
    <w:p w14:paraId="05623428"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lastRenderedPageBreak/>
        <w:t>        </w:t>
      </w:r>
      <w:r>
        <w:rPr>
          <w:color w:val="666600"/>
        </w:rPr>
        <w:t>}</w:t>
      </w:r>
      <w:r>
        <w:rPr>
          <w:color w:val="000000"/>
        </w:rPr>
        <w:t>elseif</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p>
    <w:p w14:paraId="2377A28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jenis</w:t>
      </w:r>
      <w:r>
        <w:rPr>
          <w:color w:val="666600"/>
        </w:rPr>
        <w:t>);</w:t>
      </w:r>
    </w:p>
    <w:p w14:paraId="3FA2A6C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00"/>
        </w:rPr>
        <w:t>elseif</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p>
    <w:p w14:paraId="5DE5E22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kab</w:t>
      </w:r>
      <w:r>
        <w:rPr>
          <w:color w:val="666600"/>
        </w:rPr>
        <w:t>);</w:t>
      </w:r>
      <w:r>
        <w:rPr>
          <w:color w:val="000000"/>
        </w:rPr>
        <w:t>  </w:t>
      </w:r>
    </w:p>
    <w:p w14:paraId="57230B8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88"/>
        </w:rPr>
        <w:t>else</w:t>
      </w:r>
      <w:r>
        <w:rPr>
          <w:color w:val="666600"/>
        </w:rPr>
        <w:t>{</w:t>
      </w:r>
    </w:p>
    <w:p w14:paraId="767D12F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374CF23C"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1DF5A85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data</w:t>
      </w:r>
      <w:r>
        <w:rPr>
          <w:color w:val="666600"/>
        </w:rPr>
        <w:t>);</w:t>
      </w:r>
      <w:r>
        <w:rPr>
          <w:color w:val="000000"/>
        </w:rPr>
        <w:t>    </w:t>
      </w:r>
    </w:p>
    <w:p w14:paraId="7446C7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5A641DC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666600"/>
        </w:rPr>
        <w:t>}</w:t>
      </w:r>
    </w:p>
    <w:p w14:paraId="7A820F41" w14:textId="3D075067" w:rsidR="00345A0D" w:rsidRDefault="00345A0D" w:rsidP="00094C85">
      <w:pPr>
        <w:pStyle w:val="ListParagraph"/>
        <w:spacing w:after="0"/>
        <w:ind w:left="0"/>
        <w:jc w:val="center"/>
        <w:rPr>
          <w:rFonts w:ascii="Times New Roman" w:eastAsia="Times New Roman" w:hAnsi="Times New Roman" w:cs="Times New Roman"/>
          <w:sz w:val="20"/>
        </w:rPr>
      </w:pPr>
      <w:r>
        <w:rPr>
          <w:color w:val="000000"/>
        </w:rPr>
        <w:t> </w:t>
      </w:r>
      <w:r w:rsidRPr="00561506">
        <w:rPr>
          <w:rFonts w:ascii="Times New Roman" w:eastAsia="Times New Roman" w:hAnsi="Times New Roman" w:cs="Times New Roman"/>
          <w:i/>
          <w:sz w:val="20"/>
        </w:rPr>
        <w:t>Source code</w:t>
      </w:r>
      <w:r w:rsidR="00094C85">
        <w:rPr>
          <w:rFonts w:ascii="Times New Roman" w:eastAsia="Times New Roman" w:hAnsi="Times New Roman" w:cs="Times New Roman"/>
          <w:sz w:val="20"/>
        </w:rPr>
        <w:t xml:space="preserve"> 4.6</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w:t>
      </w:r>
      <w:r w:rsidR="00094C85">
        <w:rPr>
          <w:rFonts w:ascii="Times New Roman" w:eastAsia="Times New Roman" w:hAnsi="Times New Roman" w:cs="Times New Roman"/>
          <w:sz w:val="20"/>
        </w:rPr>
        <w:t>C</w:t>
      </w:r>
      <w:r w:rsidRPr="00561506">
        <w:rPr>
          <w:rFonts w:ascii="Times New Roman" w:eastAsia="Times New Roman" w:hAnsi="Times New Roman" w:cs="Times New Roman"/>
          <w:sz w:val="20"/>
        </w:rPr>
        <w:t>_</w:t>
      </w:r>
      <w:r w:rsidR="00094C85">
        <w:rPr>
          <w:rFonts w:ascii="Times New Roman" w:eastAsia="Times New Roman" w:hAnsi="Times New Roman" w:cs="Times New Roman"/>
          <w:sz w:val="20"/>
        </w:rPr>
        <w:t>tempat_ibadah US-06</w:t>
      </w:r>
    </w:p>
    <w:p w14:paraId="1E1DC612" w14:textId="77777777" w:rsidR="00094C85" w:rsidRDefault="00094C85" w:rsidP="008E6FE8">
      <w:pPr>
        <w:pStyle w:val="ListParagraph"/>
        <w:spacing w:before="240" w:after="0"/>
        <w:ind w:left="0"/>
        <w:jc w:val="center"/>
        <w:rPr>
          <w:rFonts w:ascii="Times New Roman" w:eastAsia="Times New Roman" w:hAnsi="Times New Roman" w:cs="Times New Roman"/>
          <w:sz w:val="20"/>
        </w:rPr>
      </w:pPr>
    </w:p>
    <w:p w14:paraId="76E5FF9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666600"/>
        </w:rPr>
        <w:t>&lt;?</w:t>
      </w:r>
      <w:r>
        <w:rPr>
          <w:color w:val="000000"/>
        </w:rPr>
        <w:t>php</w:t>
      </w:r>
    </w:p>
    <w:p w14:paraId="708AB9AA"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88"/>
        </w:rPr>
        <w:t>class</w:t>
      </w:r>
      <w:r>
        <w:rPr>
          <w:color w:val="000000"/>
        </w:rPr>
        <w:t> M_tempat_ibadah </w:t>
      </w:r>
      <w:r>
        <w:rPr>
          <w:color w:val="000088"/>
        </w:rPr>
        <w:t>extends</w:t>
      </w:r>
      <w:r>
        <w:rPr>
          <w:color w:val="000000"/>
        </w:rPr>
        <w:t> CI_model </w:t>
      </w:r>
      <w:r>
        <w:rPr>
          <w:color w:val="666600"/>
        </w:rPr>
        <w:t>{</w:t>
      </w:r>
    </w:p>
    <w:p w14:paraId="789713AB" w14:textId="307F0944"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88"/>
        </w:rPr>
        <w:t>public</w:t>
      </w:r>
      <w:r w:rsidRPr="00094C85">
        <w:rPr>
          <w:color w:val="000000"/>
        </w:rPr>
        <w:t> </w:t>
      </w:r>
      <w:r w:rsidRPr="00094C85">
        <w:rPr>
          <w:color w:val="000088"/>
        </w:rPr>
        <w:t>function</w:t>
      </w:r>
      <w:r w:rsidRPr="00094C85">
        <w:rPr>
          <w:color w:val="000000"/>
        </w:rPr>
        <w:t> selectAlltempatIbadah</w:t>
      </w:r>
      <w:r w:rsidRPr="00094C85">
        <w:rPr>
          <w:color w:val="666600"/>
        </w:rPr>
        <w:t>(){</w:t>
      </w:r>
    </w:p>
    <w:p w14:paraId="56DA8141"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179D777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0EFC52A5"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666600"/>
        </w:rPr>
        <w:t>}</w:t>
      </w:r>
    </w:p>
    <w:p w14:paraId="3EC3A9FA"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88"/>
        </w:rPr>
        <w:t>public</w:t>
      </w:r>
      <w:r>
        <w:rPr>
          <w:color w:val="000000"/>
        </w:rPr>
        <w:t> </w:t>
      </w:r>
      <w:r>
        <w:rPr>
          <w:color w:val="000088"/>
        </w:rPr>
        <w:t>function</w:t>
      </w:r>
      <w:r>
        <w:rPr>
          <w:color w:val="000000"/>
        </w:rPr>
        <w:t> selectByKabupaten</w:t>
      </w:r>
      <w:r>
        <w:rPr>
          <w:color w:val="666600"/>
        </w:rPr>
        <w:t>(</w:t>
      </w:r>
      <w:r>
        <w:rPr>
          <w:color w:val="000000"/>
        </w:rPr>
        <w:t>$kab</w:t>
      </w:r>
      <w:r>
        <w:rPr>
          <w:color w:val="666600"/>
        </w:rPr>
        <w:t>){</w:t>
      </w:r>
    </w:p>
    <w:p w14:paraId="735CB429"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kabupaten =?</w:t>
      </w:r>
      <w:proofErr w:type="gramStart"/>
      <w:r>
        <w:rPr>
          <w:color w:val="008800"/>
        </w:rPr>
        <w:t>'</w:t>
      </w:r>
      <w:r>
        <w:rPr>
          <w:color w:val="000000"/>
        </w:rPr>
        <w:t> </w:t>
      </w:r>
      <w:r>
        <w:rPr>
          <w:color w:val="666600"/>
        </w:rPr>
        <w:t>;</w:t>
      </w:r>
      <w:proofErr w:type="gramEnd"/>
    </w:p>
    <w:p w14:paraId="160B7A0B" w14:textId="6D316EE9"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00"/>
        </w:rPr>
        <w:t>        </w:t>
      </w:r>
      <w:r w:rsidRPr="00094C85">
        <w:rPr>
          <w:color w:val="000088"/>
        </w:rPr>
        <w:t>return</w:t>
      </w:r>
      <w:r w:rsidRPr="00094C85">
        <w:rPr>
          <w:color w:val="000000"/>
        </w:rPr>
        <w:t> $this</w:t>
      </w:r>
      <w:r w:rsidRPr="00094C85">
        <w:rPr>
          <w:color w:val="666600"/>
        </w:rPr>
        <w:t>-&gt;</w:t>
      </w:r>
      <w:r w:rsidRPr="00094C85">
        <w:rPr>
          <w:color w:val="000000"/>
        </w:rPr>
        <w:t>db</w:t>
      </w:r>
      <w:r w:rsidRPr="00094C85">
        <w:rPr>
          <w:color w:val="666600"/>
        </w:rPr>
        <w:t>-&gt;</w:t>
      </w:r>
      <w:r w:rsidRPr="00094C85">
        <w:rPr>
          <w:color w:val="000000"/>
        </w:rPr>
        <w:t>query</w:t>
      </w:r>
      <w:r w:rsidRPr="00094C85">
        <w:rPr>
          <w:color w:val="666600"/>
        </w:rPr>
        <w:t>(</w:t>
      </w:r>
      <w:r w:rsidRPr="00094C85">
        <w:rPr>
          <w:color w:val="000000"/>
        </w:rPr>
        <w:t>$sql</w:t>
      </w:r>
      <w:r w:rsidRPr="00094C85">
        <w:rPr>
          <w:color w:val="666600"/>
        </w:rPr>
        <w:t>,</w:t>
      </w:r>
      <w:r w:rsidRPr="00094C85">
        <w:rPr>
          <w:color w:val="000000"/>
        </w:rPr>
        <w:t>$kab</w:t>
      </w:r>
      <w:r w:rsidRPr="00094C85">
        <w:rPr>
          <w:color w:val="666600"/>
        </w:rPr>
        <w:t>)-&gt;</w:t>
      </w:r>
      <w:r w:rsidRPr="00094C85">
        <w:rPr>
          <w:color w:val="000000"/>
        </w:rPr>
        <w:t>result_array</w:t>
      </w:r>
      <w:r w:rsidRPr="00094C85">
        <w:rPr>
          <w:color w:val="666600"/>
        </w:rPr>
        <w:t>();</w:t>
      </w:r>
      <w:r w:rsidRPr="00094C85">
        <w:rPr>
          <w:color w:val="000000"/>
        </w:rPr>
        <w:t>    </w:t>
      </w:r>
      <w:r w:rsidRPr="00094C85">
        <w:rPr>
          <w:color w:val="666600"/>
        </w:rPr>
        <w:t>}</w:t>
      </w:r>
    </w:p>
    <w:p w14:paraId="5155B4FD"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p>
    <w:p w14:paraId="600D223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72E60BFD"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000000"/>
        </w:rPr>
        <w:t> </w:t>
      </w:r>
      <w:r>
        <w:rPr>
          <w:color w:val="666600"/>
        </w:rPr>
        <w:t>;</w:t>
      </w:r>
      <w:proofErr w:type="gramEnd"/>
    </w:p>
    <w:p w14:paraId="7E66E6B6"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4CADD36B"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666600"/>
        </w:rPr>
        <w:t>}</w:t>
      </w:r>
    </w:p>
    <w:p w14:paraId="37F4B471" w14:textId="692B76C4"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00"/>
        </w:rPr>
        <w:t> </w:t>
      </w:r>
      <w:r w:rsidRPr="00094C85">
        <w:rPr>
          <w:color w:val="000088"/>
        </w:rPr>
        <w:t>public</w:t>
      </w:r>
      <w:r w:rsidRPr="00094C85">
        <w:rPr>
          <w:color w:val="000000"/>
        </w:rPr>
        <w:t> </w:t>
      </w:r>
      <w:r w:rsidRPr="00094C85">
        <w:rPr>
          <w:color w:val="000088"/>
        </w:rPr>
        <w:t>function</w:t>
      </w:r>
      <w:r w:rsidRPr="00094C85">
        <w:rPr>
          <w:color w:val="000000"/>
        </w:rPr>
        <w:t> selectByKabJenis</w:t>
      </w:r>
      <w:r w:rsidRPr="00094C85">
        <w:rPr>
          <w:color w:val="666600"/>
        </w:rPr>
        <w:t>(</w:t>
      </w:r>
      <w:r w:rsidRPr="00094C85">
        <w:rPr>
          <w:color w:val="000000"/>
        </w:rPr>
        <w:t>$kab</w:t>
      </w:r>
      <w:r w:rsidRPr="00094C85">
        <w:rPr>
          <w:color w:val="666600"/>
        </w:rPr>
        <w:t>,</w:t>
      </w:r>
      <w:r w:rsidRPr="00094C85">
        <w:rPr>
          <w:color w:val="000000"/>
        </w:rPr>
        <w:t> $jenis</w:t>
      </w:r>
      <w:r w:rsidRPr="00094C85">
        <w:rPr>
          <w:color w:val="666600"/>
        </w:rPr>
        <w:t>){</w:t>
      </w:r>
    </w:p>
    <w:p w14:paraId="41BB18A9"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kabupaten =? AND ti_jenis=?</w:t>
      </w:r>
      <w:proofErr w:type="gramStart"/>
      <w:r>
        <w:rPr>
          <w:color w:val="008800"/>
        </w:rPr>
        <w:t>'</w:t>
      </w:r>
      <w:r>
        <w:rPr>
          <w:color w:val="000000"/>
        </w:rPr>
        <w:t> </w:t>
      </w:r>
      <w:r>
        <w:rPr>
          <w:color w:val="666600"/>
        </w:rPr>
        <w:t>;</w:t>
      </w:r>
      <w:proofErr w:type="gramEnd"/>
    </w:p>
    <w:p w14:paraId="41ADDB6B"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 </w:t>
      </w:r>
      <w:r>
        <w:rPr>
          <w:color w:val="666600"/>
        </w:rPr>
        <w:t>[</w:t>
      </w:r>
      <w:r>
        <w:rPr>
          <w:color w:val="000000"/>
        </w:rPr>
        <w:t>$kab</w:t>
      </w:r>
      <w:r>
        <w:rPr>
          <w:color w:val="666600"/>
        </w:rPr>
        <w:t>,</w:t>
      </w:r>
      <w:r>
        <w:rPr>
          <w:color w:val="000000"/>
        </w:rPr>
        <w:t> $jenis</w:t>
      </w:r>
      <w:r>
        <w:rPr>
          <w:color w:val="666600"/>
        </w:rPr>
        <w:t>])-&gt;</w:t>
      </w:r>
      <w:r>
        <w:rPr>
          <w:color w:val="000000"/>
        </w:rPr>
        <w:t>result_array</w:t>
      </w:r>
      <w:r>
        <w:rPr>
          <w:color w:val="666600"/>
        </w:rPr>
        <w:t>();</w:t>
      </w:r>
    </w:p>
    <w:p w14:paraId="4F7BD496" w14:textId="413C252C" w:rsidR="00094C85" w:rsidRP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ind w:left="426"/>
        <w:divId w:val="943726419"/>
      </w:pPr>
      <w:r>
        <w:rPr>
          <w:color w:val="666600"/>
        </w:rPr>
        <w:t>}</w:t>
      </w:r>
    </w:p>
    <w:p w14:paraId="10FD3B9D" w14:textId="267A1C3D" w:rsidR="00094C85" w:rsidRDefault="00094C85" w:rsidP="00094C85">
      <w:pPr>
        <w:pStyle w:val="ListParagraph"/>
        <w:spacing w:after="0"/>
        <w:ind w:left="0"/>
        <w:jc w:val="center"/>
        <w:rPr>
          <w:rFonts w:ascii="Times New Roman" w:eastAsia="Times New Roman" w:hAnsi="Times New Roman" w:cs="Times New Roman"/>
          <w:sz w:val="20"/>
        </w:rPr>
      </w:pPr>
      <w:r w:rsidRPr="00561506">
        <w:rPr>
          <w:rFonts w:ascii="Times New Roman" w:eastAsia="Times New Roman" w:hAnsi="Times New Roman" w:cs="Times New Roman"/>
          <w:i/>
          <w:sz w:val="20"/>
        </w:rPr>
        <w:t>Source code</w:t>
      </w:r>
      <w:r>
        <w:rPr>
          <w:rFonts w:ascii="Times New Roman" w:eastAsia="Times New Roman" w:hAnsi="Times New Roman" w:cs="Times New Roman"/>
          <w:sz w:val="20"/>
        </w:rPr>
        <w:t xml:space="preserve"> 4.7</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w:t>
      </w:r>
      <w:r>
        <w:rPr>
          <w:rFonts w:ascii="Times New Roman" w:eastAsia="Times New Roman" w:hAnsi="Times New Roman" w:cs="Times New Roman"/>
          <w:sz w:val="20"/>
        </w:rPr>
        <w:t>M_tempat_ibadah US-06</w:t>
      </w:r>
    </w:p>
    <w:p w14:paraId="226C1764" w14:textId="77777777" w:rsidR="00094C85" w:rsidRDefault="00094C85" w:rsidP="00094C85">
      <w:pPr>
        <w:pStyle w:val="ListParagraph"/>
        <w:spacing w:before="240" w:after="0"/>
        <w:ind w:left="0"/>
        <w:rPr>
          <w:rFonts w:ascii="Times New Roman" w:eastAsia="Times New Roman" w:hAnsi="Times New Roman" w:cs="Times New Roman"/>
          <w:i/>
          <w:sz w:val="20"/>
        </w:rPr>
      </w:pPr>
    </w:p>
    <w:p w14:paraId="4F08F5F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octype html&gt;</w:t>
      </w:r>
    </w:p>
    <w:p w14:paraId="25D1537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lastRenderedPageBreak/>
        <w:t>&lt;html</w:t>
      </w:r>
      <w:r>
        <w:rPr>
          <w:color w:val="000000"/>
        </w:rPr>
        <w:t> </w:t>
      </w:r>
      <w:r>
        <w:t>lang</w:t>
      </w:r>
      <w:r>
        <w:rPr>
          <w:color w:val="666600"/>
        </w:rPr>
        <w:t>=</w:t>
      </w:r>
      <w:r>
        <w:t>"en"</w:t>
      </w:r>
      <w:r>
        <w:rPr>
          <w:color w:val="000000"/>
        </w:rPr>
        <w:t> </w:t>
      </w:r>
      <w:r>
        <w:t>id</w:t>
      </w:r>
      <w:r>
        <w:rPr>
          <w:color w:val="666600"/>
        </w:rPr>
        <w:t>=</w:t>
      </w:r>
      <w:r>
        <w:t>"home"&gt;</w:t>
      </w:r>
    </w:p>
    <w:p w14:paraId="6A7B8EF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ead&gt;</w:t>
      </w:r>
    </w:p>
    <w:p w14:paraId="21285CF1"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meta</w:t>
      </w:r>
      <w:r>
        <w:rPr>
          <w:color w:val="000000"/>
        </w:rPr>
        <w:t> </w:t>
      </w:r>
      <w:r>
        <w:t>charset</w:t>
      </w:r>
      <w:r>
        <w:rPr>
          <w:color w:val="666600"/>
        </w:rPr>
        <w:t>=</w:t>
      </w:r>
      <w:r>
        <w:t>"utf-8"&gt;</w:t>
      </w:r>
    </w:p>
    <w:p w14:paraId="248260C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meta</w:t>
      </w:r>
      <w:r>
        <w:rPr>
          <w:color w:val="000000"/>
        </w:rPr>
        <w:t> </w:t>
      </w:r>
      <w:r>
        <w:t>name</w:t>
      </w:r>
      <w:r>
        <w:rPr>
          <w:color w:val="666600"/>
        </w:rPr>
        <w:t>=</w:t>
      </w:r>
      <w:r>
        <w:t>"viewport"</w:t>
      </w:r>
      <w:r>
        <w:rPr>
          <w:color w:val="000000"/>
        </w:rPr>
        <w:t> </w:t>
      </w:r>
      <w:r>
        <w:t>content</w:t>
      </w:r>
      <w:r>
        <w:rPr>
          <w:color w:val="666600"/>
        </w:rPr>
        <w:t>=</w:t>
      </w:r>
      <w:r>
        <w:t>"width=device-width, initial-scale=1, shrink-to-fit=no"&gt;</w:t>
      </w:r>
    </w:p>
    <w:p w14:paraId="38C7298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B90F03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href="</w:t>
      </w:r>
      <w:r>
        <w:rPr>
          <w:color w:val="666600"/>
        </w:rPr>
        <w:t>&lt;?=</w:t>
      </w:r>
      <w:r>
        <w:rPr>
          <w:color w:val="000000"/>
        </w:rPr>
        <w:t> base_url</w:t>
      </w:r>
      <w:r>
        <w:rPr>
          <w:color w:val="666600"/>
        </w:rPr>
        <w:t>(</w:t>
      </w:r>
      <w:r>
        <w:rPr>
          <w:color w:val="008800"/>
        </w:rPr>
        <w:t>'assets/'</w:t>
      </w:r>
      <w:r>
        <w:rPr>
          <w:color w:val="666600"/>
        </w:rPr>
        <w:t>);</w:t>
      </w:r>
      <w:r>
        <w:rPr>
          <w:color w:val="000000"/>
        </w:rPr>
        <w:t> </w:t>
      </w:r>
      <w:r>
        <w:rPr>
          <w:color w:val="666600"/>
        </w:rPr>
        <w:t>?&gt;</w:t>
      </w:r>
      <w:r>
        <w:rPr>
          <w:color w:val="000000"/>
        </w:rPr>
        <w:t>vendor/fontawesome-free/css/all.min.css" rel="stylesheet" type="text/css"&gt;</w:t>
      </w:r>
    </w:p>
    <w:p w14:paraId="125C557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href</w:t>
      </w:r>
      <w:r>
        <w:rPr>
          <w:color w:val="666600"/>
        </w:rPr>
        <w:t>=</w:t>
      </w:r>
      <w:r>
        <w:t>"https://fonts.googleapis.com/css?family=Nunito:200,200i,300,300i,400,400i,600,600i,700,700i,800,800i,900,900i"</w:t>
      </w:r>
      <w:r>
        <w:rPr>
          <w:color w:val="000000"/>
        </w:rPr>
        <w:t> </w:t>
      </w:r>
      <w:r>
        <w:t>rel</w:t>
      </w:r>
      <w:r>
        <w:rPr>
          <w:color w:val="666600"/>
        </w:rPr>
        <w:t>=</w:t>
      </w:r>
      <w:r>
        <w:t>"stylesheet"&gt;</w:t>
      </w:r>
    </w:p>
    <w:p w14:paraId="7B473D6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href="</w:t>
      </w:r>
      <w:r>
        <w:rPr>
          <w:color w:val="666600"/>
        </w:rPr>
        <w:t>&lt;?=</w:t>
      </w:r>
      <w:r>
        <w:rPr>
          <w:color w:val="000000"/>
        </w:rPr>
        <w:t> base_url</w:t>
      </w:r>
      <w:r>
        <w:rPr>
          <w:color w:val="666600"/>
        </w:rPr>
        <w:t>(</w:t>
      </w:r>
      <w:r>
        <w:rPr>
          <w:color w:val="008800"/>
        </w:rPr>
        <w:t>'assets/'</w:t>
      </w:r>
      <w:r>
        <w:rPr>
          <w:color w:val="666600"/>
        </w:rPr>
        <w:t>);</w:t>
      </w:r>
      <w:r>
        <w:rPr>
          <w:color w:val="000000"/>
        </w:rPr>
        <w:t> </w:t>
      </w:r>
      <w:r>
        <w:rPr>
          <w:color w:val="666600"/>
        </w:rPr>
        <w:t>?&gt;</w:t>
      </w:r>
      <w:r>
        <w:rPr>
          <w:color w:val="000000"/>
        </w:rPr>
        <w:t>css/sb-admin-2.min.css" rel="stylesheet"&gt;</w:t>
      </w:r>
    </w:p>
    <w:p w14:paraId="770C42D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2C6DB7A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stylesheet"</w:t>
      </w:r>
      <w:r>
        <w:rPr>
          <w:color w:val="000000"/>
        </w:rPr>
        <w:t> </w:t>
      </w:r>
      <w:r>
        <w:t>href</w:t>
      </w:r>
      <w:r>
        <w:rPr>
          <w:color w:val="666600"/>
        </w:rPr>
        <w:t>=</w:t>
      </w:r>
      <w:r>
        <w:t>"https://cdn.jsdelivr.net/npm/bootstrap@4.5.3/dist/css/bootstrap.min.css"</w:t>
      </w:r>
      <w:r>
        <w:rPr>
          <w:color w:val="000000"/>
        </w:rPr>
        <w:t> </w:t>
      </w:r>
      <w:r>
        <w:t>integrity</w:t>
      </w:r>
      <w:r>
        <w:rPr>
          <w:color w:val="666600"/>
        </w:rPr>
        <w:t>=</w:t>
      </w:r>
      <w:r>
        <w:t>"sha384-TX8t27EcRE3e/ihU7zmQxVncDAy5uIKz4rEkgIXeMed4M0jlfIDPvg6uqKI2xXr2"</w:t>
      </w:r>
      <w:r>
        <w:rPr>
          <w:color w:val="000000"/>
        </w:rPr>
        <w:t> </w:t>
      </w:r>
      <w:r>
        <w:t>crossorigin</w:t>
      </w:r>
      <w:r>
        <w:rPr>
          <w:color w:val="666600"/>
        </w:rPr>
        <w:t>=</w:t>
      </w:r>
      <w:r>
        <w:t>"anonymous"&gt;</w:t>
      </w:r>
    </w:p>
    <w:p w14:paraId="082C6C4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2B41852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rel="stylesheet" type="text/css" href="</w:t>
      </w:r>
      <w:r>
        <w:rPr>
          <w:color w:val="666600"/>
        </w:rPr>
        <w:t>&lt;?=</w:t>
      </w:r>
      <w:r>
        <w:rPr>
          <w:color w:val="000000"/>
        </w:rPr>
        <w:t> base_url</w:t>
      </w:r>
      <w:r>
        <w:rPr>
          <w:color w:val="666600"/>
        </w:rPr>
        <w:t>(</w:t>
      </w:r>
      <w:r>
        <w:rPr>
          <w:color w:val="008800"/>
        </w:rPr>
        <w:t>'assets/dashboard/'</w:t>
      </w:r>
      <w:r>
        <w:rPr>
          <w:color w:val="666600"/>
        </w:rPr>
        <w:t>);</w:t>
      </w:r>
      <w:r>
        <w:rPr>
          <w:color w:val="000000"/>
        </w:rPr>
        <w:t> </w:t>
      </w:r>
      <w:r>
        <w:rPr>
          <w:color w:val="666600"/>
        </w:rPr>
        <w:t>?&gt;</w:t>
      </w:r>
      <w:r>
        <w:rPr>
          <w:color w:val="000000"/>
        </w:rPr>
        <w:t>style.css"&gt;</w:t>
      </w:r>
    </w:p>
    <w:p w14:paraId="0B9E01F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7BDF73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rel="shortcut icon" type="image/x-icon" href="</w:t>
      </w:r>
      <w:r>
        <w:rPr>
          <w:color w:val="666600"/>
        </w:rPr>
        <w:t>&lt;?=</w:t>
      </w:r>
      <w:r>
        <w:rPr>
          <w:color w:val="000000"/>
        </w:rPr>
        <w:t> base_url</w:t>
      </w:r>
      <w:r>
        <w:rPr>
          <w:color w:val="666600"/>
        </w:rPr>
        <w:t>(</w:t>
      </w:r>
      <w:r>
        <w:rPr>
          <w:color w:val="008800"/>
        </w:rPr>
        <w:t>'assets/foto/'</w:t>
      </w:r>
      <w:r>
        <w:rPr>
          <w:color w:val="666600"/>
        </w:rPr>
        <w:t>);</w:t>
      </w:r>
      <w:r>
        <w:rPr>
          <w:color w:val="000000"/>
        </w:rPr>
        <w:t> </w:t>
      </w:r>
      <w:r>
        <w:rPr>
          <w:color w:val="666600"/>
        </w:rPr>
        <w:t>?&gt;</w:t>
      </w:r>
      <w:r>
        <w:rPr>
          <w:color w:val="000000"/>
        </w:rPr>
        <w:t>tittle.png"&gt;</w:t>
      </w:r>
    </w:p>
    <w:p w14:paraId="5DC198F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671677C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rPr>
          <w:color w:val="880000"/>
        </w:rPr>
        <w:t>&lt;!-- fonts  --&gt;</w:t>
      </w:r>
    </w:p>
    <w:p w14:paraId="63FECA2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preconnect"</w:t>
      </w:r>
      <w:r>
        <w:rPr>
          <w:color w:val="000000"/>
        </w:rPr>
        <w:t> </w:t>
      </w:r>
      <w:r>
        <w:t>href</w:t>
      </w:r>
      <w:r>
        <w:rPr>
          <w:color w:val="666600"/>
        </w:rPr>
        <w:t>=</w:t>
      </w:r>
      <w:r>
        <w:t>"https://fonts.gstatic.com"&gt;</w:t>
      </w:r>
    </w:p>
    <w:p w14:paraId="409E8D2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href</w:t>
      </w:r>
      <w:r>
        <w:rPr>
          <w:color w:val="666600"/>
        </w:rPr>
        <w:t>=</w:t>
      </w:r>
      <w:r>
        <w:t>"https://fonts.googleapis.com/css2?family=Viga&amp;display=swap"</w:t>
      </w:r>
      <w:r>
        <w:rPr>
          <w:color w:val="000000"/>
        </w:rPr>
        <w:t> </w:t>
      </w:r>
      <w:r>
        <w:t>rel</w:t>
      </w:r>
      <w:r>
        <w:rPr>
          <w:color w:val="666600"/>
        </w:rPr>
        <w:t>=</w:t>
      </w:r>
      <w:r>
        <w:t>"stylesheet"&gt;</w:t>
      </w:r>
    </w:p>
    <w:p w14:paraId="1D9A714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8F895A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stylesheet"</w:t>
      </w:r>
      <w:r>
        <w:rPr>
          <w:color w:val="000000"/>
        </w:rPr>
        <w:t> </w:t>
      </w:r>
      <w:r>
        <w:t>type</w:t>
      </w:r>
      <w:r>
        <w:rPr>
          <w:color w:val="666600"/>
        </w:rPr>
        <w:t>=</w:t>
      </w:r>
      <w:r>
        <w:t>"text/css"</w:t>
      </w:r>
      <w:r>
        <w:rPr>
          <w:color w:val="000000"/>
        </w:rPr>
        <w:t> </w:t>
      </w:r>
      <w:r>
        <w:t>href</w:t>
      </w:r>
      <w:r>
        <w:rPr>
          <w:color w:val="666600"/>
        </w:rPr>
        <w:t>=</w:t>
      </w:r>
      <w:r>
        <w:t>"//cdn.datatables.net/1.10.22/css/jquery.dataTables.min.css"&gt;</w:t>
      </w:r>
    </w:p>
    <w:p w14:paraId="0391C78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A9FCE0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itle&gt;</w:t>
      </w:r>
      <w:r>
        <w:rPr>
          <w:color w:val="000000"/>
        </w:rPr>
        <w:t>Data Tempat Ibadah</w:t>
      </w:r>
      <w:r>
        <w:t>&lt;/title&gt;</w:t>
      </w:r>
    </w:p>
    <w:p w14:paraId="2FAE8E9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ead&gt;</w:t>
      </w:r>
    </w:p>
    <w:p w14:paraId="56A0563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ody&gt;</w:t>
      </w:r>
      <w:r>
        <w:rPr>
          <w:color w:val="000000"/>
        </w:rPr>
        <w:t>        </w:t>
      </w:r>
    </w:p>
    <w:p w14:paraId="6017B03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rPr>
          <w:color w:val="880000"/>
        </w:rPr>
        <w:t>&lt;!-- navbar --&gt;</w:t>
      </w:r>
    </w:p>
    <w:p w14:paraId="07D088C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nav</w:t>
      </w:r>
      <w:r>
        <w:rPr>
          <w:color w:val="000000"/>
        </w:rPr>
        <w:t> </w:t>
      </w:r>
      <w:r>
        <w:t>class</w:t>
      </w:r>
      <w:r>
        <w:rPr>
          <w:color w:val="666600"/>
        </w:rPr>
        <w:t>=</w:t>
      </w:r>
      <w:r>
        <w:t>"navbar navbar-expand-lg navbar-dark bg-dark fixed-top"&gt;</w:t>
      </w:r>
    </w:p>
    <w:p w14:paraId="661BD66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gt;</w:t>
      </w:r>
      <w:r>
        <w:rPr>
          <w:color w:val="000000"/>
        </w:rPr>
        <w:t> </w:t>
      </w:r>
    </w:p>
    <w:p w14:paraId="54FC989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bar-brand font-weight-bolder page-scroll"</w:t>
      </w:r>
      <w:r>
        <w:rPr>
          <w:color w:val="000000"/>
        </w:rPr>
        <w:t> </w:t>
      </w:r>
      <w:r>
        <w:t>href</w:t>
      </w:r>
      <w:r>
        <w:rPr>
          <w:color w:val="666600"/>
        </w:rPr>
        <w:t>=</w:t>
      </w:r>
      <w:r>
        <w:t>"#home"&gt;</w:t>
      </w:r>
      <w:r>
        <w:rPr>
          <w:color w:val="000000"/>
        </w:rPr>
        <w:t> Kemenag NTB</w:t>
      </w:r>
      <w:r>
        <w:t>&lt;/a&gt;</w:t>
      </w:r>
    </w:p>
    <w:p w14:paraId="79769FA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w:t>
      </w:r>
      <w:r>
        <w:rPr>
          <w:color w:val="000000"/>
        </w:rPr>
        <w:t> </w:t>
      </w:r>
      <w:r>
        <w:t>class</w:t>
      </w:r>
      <w:r>
        <w:rPr>
          <w:color w:val="666600"/>
        </w:rPr>
        <w:t>=</w:t>
      </w:r>
      <w:r>
        <w:t>"navbar-toggler"</w:t>
      </w:r>
      <w:r>
        <w:rPr>
          <w:color w:val="000000"/>
        </w:rPr>
        <w:t> </w:t>
      </w:r>
      <w:r>
        <w:t>type</w:t>
      </w:r>
      <w:r>
        <w:rPr>
          <w:color w:val="666600"/>
        </w:rPr>
        <w:t>=</w:t>
      </w:r>
      <w:r>
        <w:t>"button"</w:t>
      </w:r>
      <w:r>
        <w:rPr>
          <w:color w:val="000000"/>
        </w:rPr>
        <w:t> </w:t>
      </w:r>
      <w:r>
        <w:t>data-toggle</w:t>
      </w:r>
      <w:r>
        <w:rPr>
          <w:color w:val="666600"/>
        </w:rPr>
        <w:t>=</w:t>
      </w:r>
      <w:r>
        <w:t>"collapse"</w:t>
      </w:r>
      <w:r>
        <w:rPr>
          <w:color w:val="000000"/>
        </w:rPr>
        <w:t> </w:t>
      </w:r>
      <w:r>
        <w:t>data-target</w:t>
      </w:r>
      <w:r>
        <w:rPr>
          <w:color w:val="666600"/>
        </w:rPr>
        <w:t>=</w:t>
      </w:r>
      <w:r>
        <w:t>"#navbarNavAltMarkup"</w:t>
      </w:r>
      <w:r>
        <w:rPr>
          <w:color w:val="000000"/>
        </w:rPr>
        <w:t> </w:t>
      </w:r>
      <w:r>
        <w:t>aria-controls</w:t>
      </w:r>
      <w:r>
        <w:rPr>
          <w:color w:val="666600"/>
        </w:rPr>
        <w:t>=</w:t>
      </w:r>
      <w:r>
        <w:t>"navbarNavAltMarkup"</w:t>
      </w:r>
      <w:r>
        <w:rPr>
          <w:color w:val="000000"/>
        </w:rPr>
        <w:t> </w:t>
      </w:r>
      <w:r>
        <w:t>aria-expanded</w:t>
      </w:r>
      <w:r>
        <w:rPr>
          <w:color w:val="666600"/>
        </w:rPr>
        <w:t>=</w:t>
      </w:r>
      <w:r>
        <w:t>"false"</w:t>
      </w:r>
      <w:r>
        <w:rPr>
          <w:color w:val="000000"/>
        </w:rPr>
        <w:t> </w:t>
      </w:r>
      <w:r>
        <w:t>aria-label</w:t>
      </w:r>
      <w:r>
        <w:rPr>
          <w:color w:val="666600"/>
        </w:rPr>
        <w:t>=</w:t>
      </w:r>
      <w:r>
        <w:t>"Toggle navigation"&gt;</w:t>
      </w:r>
    </w:p>
    <w:p w14:paraId="56D8092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pan</w:t>
      </w:r>
      <w:r>
        <w:rPr>
          <w:color w:val="000000"/>
        </w:rPr>
        <w:t> </w:t>
      </w:r>
      <w:r>
        <w:t>class</w:t>
      </w:r>
      <w:r>
        <w:rPr>
          <w:color w:val="666600"/>
        </w:rPr>
        <w:t>=</w:t>
      </w:r>
      <w:r>
        <w:t>"navbar-toggler-icon"&gt;&lt;/span&gt;</w:t>
      </w:r>
    </w:p>
    <w:p w14:paraId="38E5346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gt;</w:t>
      </w:r>
    </w:p>
    <w:p w14:paraId="4C18359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llapse navbar-collapse"</w:t>
      </w:r>
      <w:r>
        <w:rPr>
          <w:color w:val="000000"/>
        </w:rPr>
        <w:t> </w:t>
      </w:r>
      <w:r>
        <w:t>id</w:t>
      </w:r>
      <w:r>
        <w:rPr>
          <w:color w:val="666600"/>
        </w:rPr>
        <w:t>=</w:t>
      </w:r>
      <w:r>
        <w:t>"navbarNavAltMarkup"&gt;</w:t>
      </w:r>
    </w:p>
    <w:p w14:paraId="57CC204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navbar-nav ml-auto"</w:t>
      </w:r>
      <w:r>
        <w:rPr>
          <w:color w:val="000000"/>
        </w:rPr>
        <w:t> </w:t>
      </w:r>
      <w:r>
        <w:t>&gt;</w:t>
      </w:r>
    </w:p>
    <w:p w14:paraId="4CFFB98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data_tempat_ibadah"</w:t>
      </w:r>
      <w:r>
        <w:rPr>
          <w:color w:val="000000"/>
        </w:rPr>
        <w:t> </w:t>
      </w:r>
      <w:r>
        <w:t>&gt;</w:t>
      </w:r>
      <w:r>
        <w:rPr>
          <w:color w:val="000000"/>
        </w:rPr>
        <w:t>Data</w:t>
      </w:r>
      <w:r>
        <w:t>&lt;/a&gt;</w:t>
      </w:r>
    </w:p>
    <w:p w14:paraId="097E746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peta_tempat_ibadah"</w:t>
      </w:r>
      <w:r>
        <w:rPr>
          <w:color w:val="000000"/>
        </w:rPr>
        <w:t> </w:t>
      </w:r>
      <w:r>
        <w:t>&gt;</w:t>
      </w:r>
      <w:r>
        <w:rPr>
          <w:color w:val="000000"/>
        </w:rPr>
        <w:t>Map</w:t>
      </w:r>
      <w:r>
        <w:t>&lt;/a&gt;</w:t>
      </w:r>
    </w:p>
    <w:p w14:paraId="5344318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lastRenderedPageBreak/>
        <w:t>            </w:t>
      </w:r>
      <w:r>
        <w:t>&lt;a</w:t>
      </w:r>
      <w:r>
        <w:rPr>
          <w:color w:val="000000"/>
        </w:rPr>
        <w:t> </w:t>
      </w:r>
      <w:r>
        <w:t>class</w:t>
      </w:r>
      <w:r>
        <w:rPr>
          <w:color w:val="666600"/>
        </w:rPr>
        <w:t>=</w:t>
      </w:r>
      <w:r>
        <w:t>"nav-link page-scroll"</w:t>
      </w:r>
      <w:r>
        <w:rPr>
          <w:color w:val="000000"/>
        </w:rPr>
        <w:t> </w:t>
      </w:r>
      <w:r>
        <w:t>href</w:t>
      </w:r>
      <w:r>
        <w:rPr>
          <w:color w:val="666600"/>
        </w:rPr>
        <w:t>=</w:t>
      </w:r>
      <w:r>
        <w:t>"#contact_us"</w:t>
      </w:r>
      <w:r>
        <w:rPr>
          <w:color w:val="000000"/>
        </w:rPr>
        <w:t> </w:t>
      </w:r>
      <w:r>
        <w:t>&gt;</w:t>
      </w:r>
      <w:r>
        <w:rPr>
          <w:color w:val="000000"/>
        </w:rPr>
        <w:t>Contact Us</w:t>
      </w:r>
      <w:r>
        <w:t>&lt;/a&gt;</w:t>
      </w:r>
    </w:p>
    <w:p w14:paraId="7A2D55B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a class="nav-link page-scroll" href="</w:t>
      </w:r>
      <w:r>
        <w:rPr>
          <w:color w:val="666600"/>
        </w:rPr>
        <w:t>&lt;?=</w:t>
      </w:r>
      <w:r>
        <w:rPr>
          <w:color w:val="000000"/>
        </w:rPr>
        <w:t> base_url</w:t>
      </w:r>
      <w:r>
        <w:rPr>
          <w:color w:val="666600"/>
        </w:rPr>
        <w:t>();</w:t>
      </w:r>
      <w:r>
        <w:rPr>
          <w:color w:val="000000"/>
        </w:rPr>
        <w:t> </w:t>
      </w:r>
      <w:r>
        <w:rPr>
          <w:color w:val="666600"/>
        </w:rPr>
        <w:t>?&gt;</w:t>
      </w:r>
      <w:r>
        <w:rPr>
          <w:color w:val="000000"/>
        </w:rPr>
        <w:t>c_login"&gt;Log in</w:t>
      </w:r>
      <w:r>
        <w:t>&lt;/a&gt;</w:t>
      </w:r>
    </w:p>
    <w:p w14:paraId="383E64D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4CAF3C4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79A88E7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26F46A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nav&gt;</w:t>
      </w:r>
    </w:p>
    <w:p w14:paraId="11F718A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F7A05F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iv</w:t>
      </w:r>
      <w:r>
        <w:rPr>
          <w:color w:val="000000"/>
        </w:rPr>
        <w:t> </w:t>
      </w:r>
      <w:r>
        <w:t>class</w:t>
      </w:r>
      <w:r>
        <w:rPr>
          <w:color w:val="666600"/>
        </w:rPr>
        <w:t>=</w:t>
      </w:r>
      <w:r>
        <w:t>"jumbotron jumbotron-fluid"&gt;</w:t>
      </w:r>
    </w:p>
    <w:p w14:paraId="174427F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gt;</w:t>
      </w:r>
    </w:p>
    <w:p w14:paraId="2CBD973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1</w:t>
      </w:r>
      <w:r>
        <w:rPr>
          <w:color w:val="000000"/>
        </w:rPr>
        <w:t> </w:t>
      </w:r>
      <w:r>
        <w:t>class</w:t>
      </w:r>
      <w:r>
        <w:rPr>
          <w:color w:val="666600"/>
        </w:rPr>
        <w:t>=</w:t>
      </w:r>
      <w:r>
        <w:t>"display-4"&gt;</w:t>
      </w:r>
      <w:r>
        <w:rPr>
          <w:color w:val="000000"/>
        </w:rPr>
        <w:t> </w:t>
      </w:r>
    </w:p>
    <w:p w14:paraId="005E7E6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img src="</w:t>
      </w:r>
      <w:r>
        <w:rPr>
          <w:color w:val="666600"/>
        </w:rPr>
        <w:t>&lt;?=</w:t>
      </w:r>
      <w:r>
        <w:rPr>
          <w:color w:val="000000"/>
        </w:rPr>
        <w:t> base_url</w:t>
      </w:r>
      <w:r>
        <w:rPr>
          <w:color w:val="666600"/>
        </w:rPr>
        <w:t>(</w:t>
      </w:r>
      <w:r>
        <w:rPr>
          <w:color w:val="008800"/>
        </w:rPr>
        <w:t>'assets/foto/'</w:t>
      </w:r>
      <w:r>
        <w:rPr>
          <w:color w:val="666600"/>
        </w:rPr>
        <w:t>);</w:t>
      </w:r>
      <w:r>
        <w:rPr>
          <w:color w:val="000000"/>
        </w:rPr>
        <w:t> </w:t>
      </w:r>
      <w:r>
        <w:rPr>
          <w:color w:val="666600"/>
        </w:rPr>
        <w:t>?&gt;</w:t>
      </w:r>
      <w:r>
        <w:rPr>
          <w:color w:val="000000"/>
        </w:rPr>
        <w:t>kemenag_ntb.png" class="img-fluid" alt="Responsive image"&gt;</w:t>
      </w:r>
    </w:p>
    <w:p w14:paraId="44233CE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1&gt;</w:t>
      </w:r>
    </w:p>
    <w:p w14:paraId="16E573A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p</w:t>
      </w:r>
      <w:r>
        <w:rPr>
          <w:color w:val="000000"/>
        </w:rPr>
        <w:t> </w:t>
      </w:r>
      <w:r>
        <w:t>class</w:t>
      </w:r>
      <w:r>
        <w:rPr>
          <w:color w:val="666600"/>
        </w:rPr>
        <w:t>=</w:t>
      </w:r>
      <w:r>
        <w:t>"lead"&gt;&lt;/p&gt;</w:t>
      </w:r>
    </w:p>
    <w:p w14:paraId="7B933CF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A9795E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iv&gt;</w:t>
      </w:r>
      <w:r>
        <w:rPr>
          <w:color w:val="000000"/>
        </w:rPr>
        <w:t>  </w:t>
      </w:r>
    </w:p>
    <w:p w14:paraId="045E3FE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fluid"</w:t>
      </w:r>
      <w:r>
        <w:rPr>
          <w:color w:val="000000"/>
        </w:rPr>
        <w:t> </w:t>
      </w:r>
      <w:r>
        <w:t>id</w:t>
      </w:r>
      <w:r>
        <w:rPr>
          <w:color w:val="666600"/>
        </w:rPr>
        <w:t>=</w:t>
      </w:r>
      <w:r>
        <w:t>"data_tempat_ibadah"&gt;</w:t>
      </w:r>
    </w:p>
    <w:p w14:paraId="2EC5F58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4</w:t>
      </w:r>
      <w:r>
        <w:rPr>
          <w:color w:val="000000"/>
        </w:rPr>
        <w:t> </w:t>
      </w:r>
      <w:r>
        <w:t>class</w:t>
      </w:r>
      <w:r>
        <w:rPr>
          <w:color w:val="666600"/>
        </w:rPr>
        <w:t>=</w:t>
      </w:r>
      <w:r>
        <w:t>"ml-2 mt-2 font-weight-bold ml-5"&gt;</w:t>
      </w:r>
      <w:r>
        <w:rPr>
          <w:color w:val="000000"/>
        </w:rPr>
        <w:t> Daftar Tempat Ibadah</w:t>
      </w:r>
      <w:r>
        <w:t>&lt;/h4&gt;</w:t>
      </w:r>
    </w:p>
    <w:p w14:paraId="7B6924D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 shadow mb-4 mr-5 ml-5"&gt;</w:t>
      </w:r>
    </w:p>
    <w:p w14:paraId="0BB836E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header py-3"&gt;</w:t>
      </w:r>
    </w:p>
    <w:p w14:paraId="351F4F9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D3DA15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w:t>
      </w:r>
      <w:r>
        <w:rPr>
          <w:color w:val="000000"/>
        </w:rPr>
        <w:t> </w:t>
      </w:r>
      <w:r>
        <w:t>class</w:t>
      </w:r>
      <w:r>
        <w:rPr>
          <w:color w:val="666600"/>
        </w:rPr>
        <w:t>=</w:t>
      </w:r>
      <w:r>
        <w:t>"custom-select col-3 ml-auto"</w:t>
      </w:r>
      <w:r>
        <w:rPr>
          <w:color w:val="000000"/>
        </w:rPr>
        <w:t> </w:t>
      </w:r>
      <w:r>
        <w:t>id</w:t>
      </w:r>
      <w:r>
        <w:rPr>
          <w:color w:val="666600"/>
        </w:rPr>
        <w:t>=</w:t>
      </w:r>
      <w:r>
        <w:t>"jenis_ibadah"</w:t>
      </w:r>
      <w:r>
        <w:rPr>
          <w:color w:val="000000"/>
        </w:rPr>
        <w:t> </w:t>
      </w:r>
      <w:r>
        <w:t>name</w:t>
      </w:r>
      <w:r>
        <w:rPr>
          <w:color w:val="666600"/>
        </w:rPr>
        <w:t>=</w:t>
      </w:r>
      <w:r>
        <w:t>"scrolljenis"</w:t>
      </w:r>
      <w:r>
        <w:rPr>
          <w:color w:val="000000"/>
        </w:rPr>
        <w:t> </w:t>
      </w:r>
      <w:r>
        <w:t>required</w:t>
      </w:r>
      <w:r>
        <w:rPr>
          <w:color w:val="666600"/>
        </w:rPr>
        <w:t>=</w:t>
      </w:r>
      <w:r>
        <w:t>""&gt;</w:t>
      </w:r>
    </w:p>
    <w:p w14:paraId="10622FC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option</w:t>
      </w:r>
      <w:r>
        <w:rPr>
          <w:color w:val="000000"/>
        </w:rPr>
        <w:t> </w:t>
      </w:r>
      <w:r>
        <w:t>value</w:t>
      </w:r>
      <w:r>
        <w:rPr>
          <w:color w:val="666600"/>
        </w:rPr>
        <w:t>=</w:t>
      </w:r>
      <w:r>
        <w:t>""&gt;</w:t>
      </w:r>
      <w:r>
        <w:rPr>
          <w:color w:val="000000"/>
        </w:rPr>
        <w:t>--Pilih jenis tempat ibadah--</w:t>
      </w:r>
      <w:r>
        <w:t>&lt;/option&gt;</w:t>
      </w:r>
    </w:p>
    <w:p w14:paraId="21D014E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gt;</w:t>
      </w:r>
    </w:p>
    <w:p w14:paraId="46BF98F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3F5B5561"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btn-group"&gt;</w:t>
      </w:r>
    </w:p>
    <w:p w14:paraId="2DE73F6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1B794CF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w:t>
      </w:r>
      <w:r>
        <w:rPr>
          <w:color w:val="000000"/>
        </w:rPr>
        <w:t> </w:t>
      </w:r>
      <w:r>
        <w:t>class</w:t>
      </w:r>
      <w:r>
        <w:rPr>
          <w:color w:val="666600"/>
        </w:rPr>
        <w:t>=</w:t>
      </w:r>
      <w:r>
        <w:t>"custom-select ml-2 mr-2"</w:t>
      </w:r>
      <w:r>
        <w:rPr>
          <w:color w:val="000000"/>
        </w:rPr>
        <w:t> </w:t>
      </w:r>
      <w:r>
        <w:t>id</w:t>
      </w:r>
      <w:r>
        <w:rPr>
          <w:color w:val="666600"/>
        </w:rPr>
        <w:t>=</w:t>
      </w:r>
      <w:r>
        <w:t>"kabupaten"</w:t>
      </w:r>
      <w:r>
        <w:rPr>
          <w:color w:val="000000"/>
        </w:rPr>
        <w:t> </w:t>
      </w:r>
      <w:r>
        <w:t>name</w:t>
      </w:r>
      <w:r>
        <w:rPr>
          <w:color w:val="666600"/>
        </w:rPr>
        <w:t>=</w:t>
      </w:r>
      <w:r>
        <w:t>"scrollkab"</w:t>
      </w:r>
      <w:r>
        <w:rPr>
          <w:color w:val="000000"/>
        </w:rPr>
        <w:t> </w:t>
      </w:r>
      <w:r>
        <w:t>required</w:t>
      </w:r>
      <w:r>
        <w:rPr>
          <w:color w:val="666600"/>
        </w:rPr>
        <w:t>=</w:t>
      </w:r>
      <w:r>
        <w:t>""&gt;</w:t>
      </w:r>
    </w:p>
    <w:p w14:paraId="178A1F5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option</w:t>
      </w:r>
      <w:r>
        <w:rPr>
          <w:color w:val="000000"/>
        </w:rPr>
        <w:t> </w:t>
      </w:r>
      <w:r>
        <w:t>value</w:t>
      </w:r>
      <w:r>
        <w:rPr>
          <w:color w:val="666600"/>
        </w:rPr>
        <w:t>=</w:t>
      </w:r>
      <w:r>
        <w:t>""&gt;</w:t>
      </w:r>
      <w:r>
        <w:rPr>
          <w:color w:val="000000"/>
        </w:rPr>
        <w:t>--Pilih kabupaten--</w:t>
      </w:r>
      <w:r>
        <w:t>&lt;/option&gt;</w:t>
      </w:r>
    </w:p>
    <w:p w14:paraId="28E1C36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gt;</w:t>
      </w:r>
    </w:p>
    <w:p w14:paraId="7812C62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348775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w:t>
      </w:r>
      <w:r>
        <w:rPr>
          <w:color w:val="000000"/>
        </w:rPr>
        <w:t> </w:t>
      </w:r>
      <w:r>
        <w:t>type</w:t>
      </w:r>
      <w:r>
        <w:rPr>
          <w:color w:val="666600"/>
        </w:rPr>
        <w:t>=</w:t>
      </w:r>
      <w:r>
        <w:t>"button"</w:t>
      </w:r>
      <w:r>
        <w:rPr>
          <w:color w:val="000000"/>
        </w:rPr>
        <w:t> </w:t>
      </w:r>
      <w:r>
        <w:t>id</w:t>
      </w:r>
      <w:r>
        <w:rPr>
          <w:color w:val="666600"/>
        </w:rPr>
        <w:t>=</w:t>
      </w:r>
      <w:r>
        <w:t>"filter"</w:t>
      </w:r>
      <w:r>
        <w:rPr>
          <w:color w:val="000000"/>
        </w:rPr>
        <w:t> </w:t>
      </w:r>
      <w:r>
        <w:t>class</w:t>
      </w:r>
      <w:r>
        <w:rPr>
          <w:color w:val="666600"/>
        </w:rPr>
        <w:t>=</w:t>
      </w:r>
      <w:r>
        <w:t>"btn btn-primary btn-sm ml-2 mr-2"&gt;</w:t>
      </w:r>
      <w:r>
        <w:rPr>
          <w:color w:val="000000"/>
        </w:rPr>
        <w:t>Filter</w:t>
      </w:r>
      <w:r>
        <w:t>&lt;/button&gt;</w:t>
      </w:r>
      <w:r>
        <w:rPr>
          <w:color w:val="000000"/>
        </w:rPr>
        <w:t> </w:t>
      </w:r>
    </w:p>
    <w:p w14:paraId="0E1664A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C1F0DD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1E61E48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2C89654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body"&gt;</w:t>
      </w:r>
    </w:p>
    <w:p w14:paraId="2DFEA11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table-responsive"&gt;</w:t>
      </w:r>
    </w:p>
    <w:p w14:paraId="1C76E2D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able</w:t>
      </w:r>
      <w:r>
        <w:rPr>
          <w:color w:val="000000"/>
        </w:rPr>
        <w:t> </w:t>
      </w:r>
      <w:r>
        <w:t>class</w:t>
      </w:r>
      <w:r>
        <w:rPr>
          <w:color w:val="666600"/>
        </w:rPr>
        <w:t>=</w:t>
      </w:r>
      <w:r>
        <w:t>"table table-bordered "</w:t>
      </w:r>
      <w:r>
        <w:rPr>
          <w:color w:val="000000"/>
        </w:rPr>
        <w:t> </w:t>
      </w:r>
      <w:r>
        <w:t>id</w:t>
      </w:r>
      <w:r>
        <w:rPr>
          <w:color w:val="666600"/>
        </w:rPr>
        <w:t>=</w:t>
      </w:r>
      <w:r>
        <w:t>"data_tabel"</w:t>
      </w:r>
      <w:r>
        <w:rPr>
          <w:color w:val="000000"/>
        </w:rPr>
        <w:t> </w:t>
      </w:r>
      <w:r>
        <w:t>width</w:t>
      </w:r>
      <w:r>
        <w:rPr>
          <w:color w:val="666600"/>
        </w:rPr>
        <w:t>=</w:t>
      </w:r>
      <w:r>
        <w:t>"100%"</w:t>
      </w:r>
      <w:r>
        <w:rPr>
          <w:color w:val="000000"/>
        </w:rPr>
        <w:t> </w:t>
      </w:r>
      <w:r>
        <w:t>cellspacing</w:t>
      </w:r>
      <w:r>
        <w:rPr>
          <w:color w:val="666600"/>
        </w:rPr>
        <w:t>=</w:t>
      </w:r>
      <w:r>
        <w:t>"0"&gt;</w:t>
      </w:r>
    </w:p>
    <w:p w14:paraId="17E8689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ead&gt;</w:t>
      </w:r>
    </w:p>
    <w:p w14:paraId="4A01E5B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r&gt;</w:t>
      </w:r>
    </w:p>
    <w:p w14:paraId="45D75EE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Jenis</w:t>
      </w:r>
      <w:r>
        <w:t>&lt;/th&gt;</w:t>
      </w:r>
    </w:p>
    <w:p w14:paraId="726166B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Nama</w:t>
      </w:r>
      <w:r>
        <w:t>&lt;/th&gt;</w:t>
      </w:r>
    </w:p>
    <w:p w14:paraId="1DAE524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Alamat</w:t>
      </w:r>
      <w:r>
        <w:t>&lt;/th&gt;</w:t>
      </w:r>
    </w:p>
    <w:p w14:paraId="439802F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Kabupaten</w:t>
      </w:r>
      <w:r>
        <w:t>&lt;/th&gt;</w:t>
      </w:r>
    </w:p>
    <w:p w14:paraId="39B6203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Kecamatan</w:t>
      </w:r>
      <w:r>
        <w:t>&lt;/th&gt;</w:t>
      </w:r>
    </w:p>
    <w:p w14:paraId="1AFE7BB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Aksi</w:t>
      </w:r>
      <w:r>
        <w:t>&lt;/th&gt;</w:t>
      </w:r>
      <w:r>
        <w:rPr>
          <w:color w:val="000000"/>
        </w:rPr>
        <w:t> </w:t>
      </w:r>
    </w:p>
    <w:p w14:paraId="2FDD6CAE"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r&gt;</w:t>
      </w:r>
    </w:p>
    <w:p w14:paraId="5C9F2E7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ead&gt;</w:t>
      </w:r>
    </w:p>
    <w:p w14:paraId="61C5A01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able&gt;</w:t>
      </w:r>
    </w:p>
    <w:p w14:paraId="759B293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lastRenderedPageBreak/>
        <w:t>              </w:t>
      </w:r>
      <w:r>
        <w:t>&lt;/div&gt;</w:t>
      </w:r>
    </w:p>
    <w:p w14:paraId="5C88BF7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05259FE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0F73534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r>
        <w:rPr>
          <w:color w:val="000000"/>
        </w:rPr>
        <w:t>          </w:t>
      </w:r>
    </w:p>
    <w:p w14:paraId="564FA5A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6242E42E" w14:textId="411F5238" w:rsidR="00FE7C6D" w:rsidRPr="00D51E70" w:rsidRDefault="00094C85" w:rsidP="00D51E70">
      <w:pPr>
        <w:pStyle w:val="ListParagraph"/>
        <w:spacing w:after="0"/>
        <w:ind w:left="426"/>
        <w:jc w:val="center"/>
        <w:rPr>
          <w:rFonts w:ascii="Times New Roman" w:eastAsia="Times New Roman" w:hAnsi="Times New Roman" w:cs="Times New Roman"/>
          <w:i/>
        </w:rPr>
      </w:pPr>
      <w:r>
        <w:rPr>
          <w:color w:val="000000"/>
        </w:rPr>
        <w:t> </w:t>
      </w:r>
      <w:r w:rsidRPr="00561506">
        <w:rPr>
          <w:rFonts w:ascii="Times New Roman" w:eastAsia="Times New Roman" w:hAnsi="Times New Roman" w:cs="Times New Roman"/>
          <w:i/>
          <w:sz w:val="20"/>
        </w:rPr>
        <w:t>Source code</w:t>
      </w:r>
      <w:r>
        <w:rPr>
          <w:rFonts w:ascii="Times New Roman" w:eastAsia="Times New Roman" w:hAnsi="Times New Roman" w:cs="Times New Roman"/>
          <w:sz w:val="20"/>
        </w:rPr>
        <w:t xml:space="preserve"> 4.8</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V_</w:t>
      </w:r>
      <w:r>
        <w:rPr>
          <w:rFonts w:ascii="Times New Roman" w:eastAsia="Times New Roman" w:hAnsi="Times New Roman" w:cs="Times New Roman"/>
          <w:sz w:val="20"/>
        </w:rPr>
        <w:t>tempat_ibadah US-06</w:t>
      </w:r>
    </w:p>
    <w:p w14:paraId="2B8C16DA" w14:textId="30988721" w:rsidR="00A34E76" w:rsidRDefault="003179B5" w:rsidP="00DA0F24">
      <w:pPr>
        <w:pStyle w:val="ListParagraph"/>
        <w:numPr>
          <w:ilvl w:val="0"/>
          <w:numId w:val="37"/>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FE7C6D">
        <w:rPr>
          <w:rFonts w:ascii="Times New Roman" w:hAnsi="Times New Roman" w:cs="Times New Roman"/>
          <w:sz w:val="24"/>
          <w:szCs w:val="24"/>
        </w:rPr>
        <w:t xml:space="preserve">engujian </w:t>
      </w:r>
      <w:r w:rsidR="00A34E76">
        <w:rPr>
          <w:rFonts w:ascii="Times New Roman" w:hAnsi="Times New Roman" w:cs="Times New Roman"/>
          <w:sz w:val="24"/>
          <w:szCs w:val="24"/>
        </w:rPr>
        <w:t>sistem</w:t>
      </w:r>
    </w:p>
    <w:p w14:paraId="4C695833" w14:textId="6EF2119C" w:rsidR="00EA7A8A" w:rsidRDefault="00DA0F24" w:rsidP="00DA0F2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065B72">
        <w:rPr>
          <w:rFonts w:ascii="Times New Roman" w:hAnsi="Times New Roman" w:cs="Times New Roman"/>
          <w:sz w:val="24"/>
          <w:szCs w:val="24"/>
        </w:rPr>
        <w:t>0</w:t>
      </w:r>
      <w:r>
        <w:rPr>
          <w:rFonts w:ascii="Times New Roman" w:hAnsi="Times New Roman" w:cs="Times New Roman"/>
          <w:sz w:val="24"/>
          <w:szCs w:val="24"/>
        </w:rPr>
        <w:t>6 yang telah dibuat dapat dilihat pada gambar berikut:</w:t>
      </w:r>
    </w:p>
    <w:p w14:paraId="232C8FED" w14:textId="77777777" w:rsidR="00EA7A8A" w:rsidRDefault="00EA7A8A" w:rsidP="00EA7A8A">
      <w:pPr>
        <w:pStyle w:val="ListParagraph"/>
        <w:ind w:left="0"/>
        <w:jc w:val="center"/>
        <w:rPr>
          <w:rFonts w:ascii="Times New Roman" w:hAnsi="Times New Roman" w:cs="Times New Roman"/>
          <w:sz w:val="24"/>
          <w:szCs w:val="24"/>
        </w:rPr>
      </w:pPr>
      <w:r>
        <w:rPr>
          <w:noProof/>
          <w:lang w:val="en-US"/>
        </w:rPr>
        <w:drawing>
          <wp:inline distT="0" distB="0" distL="0" distR="0" wp14:anchorId="4AF4FF67" wp14:editId="58DE9B20">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F9A2AB8" w14:textId="5C1140D9" w:rsidR="00EA7A8A" w:rsidRPr="00FC0237" w:rsidRDefault="00065B72" w:rsidP="00EA7A8A">
      <w:pPr>
        <w:pStyle w:val="ListParagraph"/>
        <w:ind w:left="0"/>
        <w:jc w:val="center"/>
        <w:rPr>
          <w:rFonts w:ascii="Times New Roman" w:hAnsi="Times New Roman" w:cs="Times New Roman"/>
          <w:sz w:val="24"/>
          <w:szCs w:val="24"/>
        </w:rPr>
      </w:pPr>
      <w:r>
        <w:rPr>
          <w:rFonts w:ascii="Times New Roman" w:hAnsi="Times New Roman" w:cs="Times New Roman"/>
          <w:b/>
        </w:rPr>
        <w:t>Gambar 4.17</w:t>
      </w:r>
      <w:r w:rsidR="00EA7A8A" w:rsidRPr="00923C3F">
        <w:rPr>
          <w:rFonts w:ascii="Times New Roman" w:hAnsi="Times New Roman" w:cs="Times New Roman"/>
        </w:rPr>
        <w:t xml:space="preserve"> </w:t>
      </w:r>
      <w:r w:rsidR="00EA7A8A">
        <w:rPr>
          <w:rFonts w:ascii="Times New Roman" w:hAnsi="Times New Roman" w:cs="Times New Roman"/>
        </w:rPr>
        <w:t>tampilan daftar tempat ibadah basis web sisi admin</w:t>
      </w:r>
    </w:p>
    <w:p w14:paraId="5865DAD0" w14:textId="77777777" w:rsidR="00EA7A8A" w:rsidRPr="00287CE0" w:rsidRDefault="00EA7A8A" w:rsidP="00EA7A8A">
      <w:pPr>
        <w:pStyle w:val="ListParagraph"/>
        <w:spacing w:line="360" w:lineRule="auto"/>
        <w:ind w:left="0" w:firstLine="720"/>
        <w:jc w:val="both"/>
        <w:rPr>
          <w:rFonts w:ascii="Times New Roman" w:hAnsi="Times New Roman" w:cs="Times New Roman"/>
          <w:sz w:val="24"/>
          <w:szCs w:val="24"/>
        </w:rPr>
      </w:pPr>
    </w:p>
    <w:p w14:paraId="56885512" w14:textId="77777777" w:rsidR="00EA7A8A" w:rsidRDefault="00EA7A8A" w:rsidP="00EA7A8A">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2533D63C" wp14:editId="50AE7784">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73488E0" w14:textId="00467149" w:rsidR="00EA7A8A" w:rsidRDefault="00065B72" w:rsidP="00EA7A8A">
      <w:pPr>
        <w:pStyle w:val="ListParagraph"/>
        <w:spacing w:line="360" w:lineRule="auto"/>
        <w:ind w:left="0"/>
        <w:jc w:val="center"/>
        <w:rPr>
          <w:rFonts w:ascii="Times New Roman" w:hAnsi="Times New Roman" w:cs="Times New Roman"/>
          <w:i/>
        </w:rPr>
      </w:pPr>
      <w:r>
        <w:rPr>
          <w:rFonts w:ascii="Times New Roman" w:hAnsi="Times New Roman" w:cs="Times New Roman"/>
          <w:b/>
        </w:rPr>
        <w:t>Gambar 4.18</w:t>
      </w:r>
      <w:r w:rsidR="00EA7A8A" w:rsidRPr="00923C3F">
        <w:rPr>
          <w:rFonts w:ascii="Times New Roman" w:hAnsi="Times New Roman" w:cs="Times New Roman"/>
        </w:rPr>
        <w:t xml:space="preserve"> </w:t>
      </w:r>
      <w:r w:rsidR="00EA7A8A">
        <w:rPr>
          <w:rFonts w:ascii="Times New Roman" w:hAnsi="Times New Roman" w:cs="Times New Roman"/>
        </w:rPr>
        <w:t xml:space="preserve">tampilan daftar tempat ibadah basis </w:t>
      </w:r>
      <w:r w:rsidR="00EA7A8A" w:rsidRPr="00FE788C">
        <w:rPr>
          <w:rFonts w:ascii="Times New Roman" w:hAnsi="Times New Roman" w:cs="Times New Roman"/>
          <w:i/>
        </w:rPr>
        <w:t>web</w:t>
      </w:r>
      <w:r w:rsidR="00EA7A8A">
        <w:rPr>
          <w:rFonts w:ascii="Times New Roman" w:hAnsi="Times New Roman" w:cs="Times New Roman"/>
        </w:rPr>
        <w:t xml:space="preserve"> sisi masyarakat </w:t>
      </w:r>
    </w:p>
    <w:p w14:paraId="4573E473" w14:textId="77777777" w:rsidR="00EA7A8A" w:rsidRPr="006C6F5E" w:rsidRDefault="00EA7A8A" w:rsidP="00EA7A8A">
      <w:pPr>
        <w:pStyle w:val="ListParagraph"/>
        <w:spacing w:line="360" w:lineRule="auto"/>
        <w:ind w:left="0"/>
        <w:jc w:val="center"/>
        <w:rPr>
          <w:rFonts w:ascii="Times New Roman" w:hAnsi="Times New Roman" w:cs="Times New Roman"/>
        </w:rPr>
      </w:pPr>
      <w:r>
        <w:rPr>
          <w:noProof/>
          <w:lang w:val="en-US"/>
        </w:rPr>
        <w:lastRenderedPageBreak/>
        <w:drawing>
          <wp:inline distT="0" distB="0" distL="0" distR="0" wp14:anchorId="502BD3E0" wp14:editId="3C6C18CF">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0A0FD8E9" w14:textId="7B106B51" w:rsidR="00EA7A8A" w:rsidRDefault="00065B72" w:rsidP="00EA7A8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9</w:t>
      </w:r>
      <w:r w:rsidR="00EA7A8A" w:rsidRPr="00923C3F">
        <w:rPr>
          <w:rFonts w:ascii="Times New Roman" w:hAnsi="Times New Roman" w:cs="Times New Roman"/>
        </w:rPr>
        <w:t xml:space="preserve"> </w:t>
      </w:r>
      <w:r w:rsidR="00EA7A8A">
        <w:rPr>
          <w:rFonts w:ascii="Times New Roman" w:hAnsi="Times New Roman" w:cs="Times New Roman"/>
        </w:rPr>
        <w:t xml:space="preserve">tampilan detail data tempat ibadah basis </w:t>
      </w:r>
      <w:r w:rsidR="00EA7A8A" w:rsidRPr="00FE788C">
        <w:rPr>
          <w:rFonts w:ascii="Times New Roman" w:hAnsi="Times New Roman" w:cs="Times New Roman"/>
          <w:i/>
        </w:rPr>
        <w:t>web</w:t>
      </w:r>
    </w:p>
    <w:p w14:paraId="1D0120EA" w14:textId="77777777" w:rsidR="00EA7A8A" w:rsidRDefault="00EA7A8A" w:rsidP="00EA7A8A">
      <w:pPr>
        <w:pStyle w:val="ListParagraph"/>
        <w:ind w:left="0"/>
        <w:jc w:val="center"/>
        <w:rPr>
          <w:noProof/>
          <w:sz w:val="52"/>
          <w:lang w:val="en-US"/>
        </w:rPr>
      </w:pPr>
    </w:p>
    <w:p w14:paraId="4F58624F" w14:textId="77777777" w:rsidR="00EA7A8A" w:rsidRPr="00817F13" w:rsidRDefault="00EA7A8A" w:rsidP="00EA7A8A">
      <w:pPr>
        <w:pStyle w:val="ListParagraph"/>
        <w:ind w:left="0"/>
        <w:jc w:val="center"/>
        <w:rPr>
          <w:rFonts w:ascii="Times New Roman" w:hAnsi="Times New Roman" w:cs="Times New Roman"/>
          <w:sz w:val="56"/>
          <w:szCs w:val="24"/>
        </w:rPr>
      </w:pPr>
      <w:r w:rsidRPr="00817F13">
        <w:rPr>
          <w:noProof/>
          <w:sz w:val="52"/>
          <w:lang w:val="en-US"/>
        </w:rPr>
        <w:t>GAMBAR ANDROID</w:t>
      </w:r>
    </w:p>
    <w:p w14:paraId="0CC05E79" w14:textId="433EC218" w:rsidR="00EA7A8A" w:rsidRDefault="00065B72" w:rsidP="00EA7A8A">
      <w:pPr>
        <w:pStyle w:val="ListParagraph"/>
        <w:ind w:left="0"/>
        <w:jc w:val="center"/>
        <w:rPr>
          <w:rFonts w:ascii="Times New Roman" w:hAnsi="Times New Roman" w:cs="Times New Roman"/>
        </w:rPr>
      </w:pPr>
      <w:r>
        <w:rPr>
          <w:rFonts w:ascii="Times New Roman" w:hAnsi="Times New Roman" w:cs="Times New Roman"/>
          <w:b/>
        </w:rPr>
        <w:t>Gambar 4.20</w:t>
      </w:r>
      <w:r w:rsidR="00EA7A8A" w:rsidRPr="00923C3F">
        <w:rPr>
          <w:rFonts w:ascii="Times New Roman" w:hAnsi="Times New Roman" w:cs="Times New Roman"/>
        </w:rPr>
        <w:t xml:space="preserve"> </w:t>
      </w:r>
      <w:r w:rsidR="00EA7A8A">
        <w:rPr>
          <w:rFonts w:ascii="Times New Roman" w:hAnsi="Times New Roman" w:cs="Times New Roman"/>
        </w:rPr>
        <w:t xml:space="preserve">tampilan daftar tempat ibadah basis </w:t>
      </w:r>
      <w:r w:rsidR="00EA7A8A">
        <w:rPr>
          <w:rFonts w:ascii="Times New Roman" w:hAnsi="Times New Roman" w:cs="Times New Roman"/>
          <w:i/>
        </w:rPr>
        <w:t>android</w:t>
      </w:r>
    </w:p>
    <w:p w14:paraId="3D2DDAB8" w14:textId="77777777" w:rsidR="00EA7A8A" w:rsidRDefault="00EA7A8A" w:rsidP="00EA7A8A">
      <w:pPr>
        <w:spacing w:line="360" w:lineRule="auto"/>
        <w:jc w:val="both"/>
        <w:rPr>
          <w:rFonts w:ascii="Times New Roman" w:hAnsi="Times New Roman" w:cs="Times New Roman"/>
          <w:sz w:val="24"/>
          <w:szCs w:val="24"/>
        </w:rPr>
      </w:pPr>
    </w:p>
    <w:p w14:paraId="4270EBFC" w14:textId="77777777" w:rsidR="00065B72" w:rsidRPr="00817F13" w:rsidRDefault="00065B72" w:rsidP="00065B72">
      <w:pPr>
        <w:pStyle w:val="ListParagraph"/>
        <w:ind w:left="0"/>
        <w:jc w:val="center"/>
        <w:rPr>
          <w:rFonts w:ascii="Times New Roman" w:hAnsi="Times New Roman" w:cs="Times New Roman"/>
          <w:sz w:val="56"/>
          <w:szCs w:val="24"/>
        </w:rPr>
      </w:pPr>
      <w:r w:rsidRPr="00817F13">
        <w:rPr>
          <w:noProof/>
          <w:sz w:val="52"/>
          <w:lang w:val="en-US"/>
        </w:rPr>
        <w:t>GAMBAR ANDROID</w:t>
      </w:r>
    </w:p>
    <w:p w14:paraId="5994F467" w14:textId="50F42520" w:rsidR="00065B72" w:rsidRPr="00065B72" w:rsidRDefault="00065B72" w:rsidP="00065B72">
      <w:pPr>
        <w:pStyle w:val="ListParagraph"/>
        <w:spacing w:line="360" w:lineRule="auto"/>
        <w:ind w:left="0"/>
        <w:jc w:val="center"/>
        <w:rPr>
          <w:rFonts w:ascii="Times New Roman" w:hAnsi="Times New Roman" w:cs="Times New Roman"/>
        </w:rPr>
      </w:pPr>
      <w:r>
        <w:rPr>
          <w:rFonts w:ascii="Times New Roman" w:hAnsi="Times New Roman" w:cs="Times New Roman"/>
          <w:b/>
        </w:rPr>
        <w:t xml:space="preserve">Gambar </w:t>
      </w:r>
      <w:r>
        <w:rPr>
          <w:rFonts w:ascii="Times New Roman" w:hAnsi="Times New Roman" w:cs="Times New Roman"/>
          <w:b/>
        </w:rPr>
        <w:t>4.21</w:t>
      </w:r>
      <w:r w:rsidRPr="00923C3F">
        <w:rPr>
          <w:rFonts w:ascii="Times New Roman" w:hAnsi="Times New Roman" w:cs="Times New Roman"/>
        </w:rPr>
        <w:t xml:space="preserve"> </w:t>
      </w:r>
      <w:r>
        <w:rPr>
          <w:rFonts w:ascii="Times New Roman" w:hAnsi="Times New Roman" w:cs="Times New Roman"/>
        </w:rPr>
        <w:t xml:space="preserve">tampilan </w:t>
      </w:r>
      <w:r>
        <w:rPr>
          <w:rFonts w:ascii="Times New Roman" w:hAnsi="Times New Roman" w:cs="Times New Roman"/>
        </w:rPr>
        <w:t>detail</w:t>
      </w:r>
      <w:r>
        <w:rPr>
          <w:rFonts w:ascii="Times New Roman" w:hAnsi="Times New Roman" w:cs="Times New Roman"/>
        </w:rPr>
        <w:t xml:space="preserve"> tempat ibadah basis </w:t>
      </w:r>
      <w:r>
        <w:rPr>
          <w:rFonts w:ascii="Times New Roman" w:hAnsi="Times New Roman" w:cs="Times New Roman"/>
          <w:i/>
        </w:rPr>
        <w:t>android</w:t>
      </w:r>
    </w:p>
    <w:p w14:paraId="5D6F86FD" w14:textId="66BC7538" w:rsidR="00A34E76" w:rsidRPr="00A34E76" w:rsidRDefault="00A34E76" w:rsidP="00B25157">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w:t>
      </w:r>
      <w:r w:rsidR="00EF5B6F">
        <w:rPr>
          <w:rFonts w:ascii="Times New Roman" w:hAnsi="Times New Roman" w:cs="Times New Roman"/>
          <w:sz w:val="24"/>
          <w:szCs w:val="24"/>
        </w:rPr>
        <w:t>0</w:t>
      </w:r>
      <w:r>
        <w:rPr>
          <w:rFonts w:ascii="Times New Roman" w:hAnsi="Times New Roman" w:cs="Times New Roman"/>
          <w:sz w:val="24"/>
          <w:szCs w:val="24"/>
        </w:rPr>
        <w:t>6</w:t>
      </w:r>
      <w:r w:rsidR="00813140">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sidR="00B25157">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sidR="00B25157">
        <w:rPr>
          <w:rFonts w:ascii="Times New Roman" w:hAnsi="Times New Roman" w:cs="Times New Roman"/>
          <w:sz w:val="24"/>
          <w:szCs w:val="24"/>
        </w:rPr>
        <w:t xml:space="preserve">tersebut </w:t>
      </w:r>
      <w:r w:rsidR="00AF0CD2">
        <w:rPr>
          <w:rFonts w:ascii="Times New Roman" w:hAnsi="Times New Roman" w:cs="Times New Roman"/>
          <w:sz w:val="24"/>
          <w:szCs w:val="24"/>
        </w:rPr>
        <w:t xml:space="preserve">dapat dilihat </w:t>
      </w:r>
      <w:r w:rsidRPr="00A34E76">
        <w:rPr>
          <w:rFonts w:ascii="Times New Roman" w:hAnsi="Times New Roman" w:cs="Times New Roman"/>
          <w:sz w:val="24"/>
          <w:szCs w:val="24"/>
        </w:rPr>
        <w:t>pad</w:t>
      </w:r>
      <w:r w:rsidR="00EF5B6F">
        <w:rPr>
          <w:rFonts w:ascii="Times New Roman" w:hAnsi="Times New Roman" w:cs="Times New Roman"/>
          <w:sz w:val="24"/>
          <w:szCs w:val="24"/>
        </w:rPr>
        <w:t>a Tabel 4.8</w:t>
      </w:r>
    </w:p>
    <w:p w14:paraId="393A64D6" w14:textId="08B80468" w:rsidR="00587657" w:rsidRDefault="00587657" w:rsidP="006C6F5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587657" w:rsidRPr="003400D1" w14:paraId="0B8DF51D" w14:textId="77777777" w:rsidTr="00B25157">
        <w:trPr>
          <w:trHeight w:val="711"/>
        </w:trPr>
        <w:tc>
          <w:tcPr>
            <w:tcW w:w="2127" w:type="dxa"/>
            <w:vAlign w:val="center"/>
          </w:tcPr>
          <w:p w14:paraId="4C78E37F"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4BC6F61"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C09B9D3"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C2AA878"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587657" w:rsidRPr="003400D1" w14:paraId="539CE692" w14:textId="77777777" w:rsidTr="00B25157">
        <w:trPr>
          <w:trHeight w:val="667"/>
        </w:trPr>
        <w:tc>
          <w:tcPr>
            <w:tcW w:w="2127" w:type="dxa"/>
          </w:tcPr>
          <w:p w14:paraId="60011434" w14:textId="10EAA0E1" w:rsidR="00587657"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00587657" w:rsidRPr="003400D1">
              <w:rPr>
                <w:rFonts w:ascii="Times New Roman" w:hAnsi="Times New Roman" w:cs="Times New Roman"/>
                <w:sz w:val="24"/>
                <w:szCs w:val="24"/>
              </w:rPr>
              <w:t xml:space="preserve">alaman </w:t>
            </w:r>
            <w:r w:rsidR="00587657">
              <w:rPr>
                <w:rFonts w:ascii="Times New Roman" w:hAnsi="Times New Roman" w:cs="Times New Roman"/>
                <w:sz w:val="24"/>
                <w:szCs w:val="24"/>
              </w:rPr>
              <w:t>data tempat ibada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2470F159" w14:textId="7B39E38C" w:rsidR="00587657" w:rsidRPr="003400D1" w:rsidRDefault="00587657" w:rsidP="00B25157">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1BE7B0BC"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273E820"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6C6F5E" w:rsidRPr="003400D1" w14:paraId="7299EBA6" w14:textId="77777777" w:rsidTr="00B25157">
        <w:trPr>
          <w:trHeight w:val="667"/>
        </w:trPr>
        <w:tc>
          <w:tcPr>
            <w:tcW w:w="2127" w:type="dxa"/>
          </w:tcPr>
          <w:p w14:paraId="750E88E5" w14:textId="2C6B19DA" w:rsidR="006C6F5E"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detail data tempat ibadah yang dipili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49A6B918" w14:textId="6E75C5BD" w:rsidR="006C6F5E" w:rsidRPr="003400D1" w:rsidRDefault="006C6F5E" w:rsidP="006C6F5E">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1C17A9F5" w14:textId="4ECDCFBB"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DFE67B" w14:textId="4DB40B89"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B25157" w:rsidRPr="003400D1" w14:paraId="46B3946F" w14:textId="77777777" w:rsidTr="00B25157">
        <w:trPr>
          <w:trHeight w:val="667"/>
        </w:trPr>
        <w:tc>
          <w:tcPr>
            <w:tcW w:w="2127" w:type="dxa"/>
          </w:tcPr>
          <w:p w14:paraId="0F5A7A8E" w14:textId="6E74C717"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1D1C55C1" w14:textId="153B9204" w:rsidR="00B25157" w:rsidRDefault="00B25157" w:rsidP="006C6F5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6312A17B" w14:textId="780AB77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CC9D9C0" w14:textId="7F9148D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B25157" w:rsidRPr="003400D1" w14:paraId="694334D5" w14:textId="77777777" w:rsidTr="00B25157">
        <w:trPr>
          <w:trHeight w:val="667"/>
        </w:trPr>
        <w:tc>
          <w:tcPr>
            <w:tcW w:w="2127" w:type="dxa"/>
          </w:tcPr>
          <w:p w14:paraId="42555E25" w14:textId="57D84229"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kecamatan (</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6009917F" w14:textId="1FAF7375"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6A1FB018" w14:textId="2E812045"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B36554" w14:textId="1D926872"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B25157" w:rsidRPr="003400D1" w14:paraId="40487797" w14:textId="77777777" w:rsidTr="00B25157">
        <w:trPr>
          <w:trHeight w:val="667"/>
        </w:trPr>
        <w:tc>
          <w:tcPr>
            <w:tcW w:w="2127" w:type="dxa"/>
          </w:tcPr>
          <w:p w14:paraId="4879B40B" w14:textId="7CE9077F"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FFCD572" w14:textId="6B8901B1"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195733F" w14:textId="3968A98C"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D730309" w14:textId="1933A379"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3D1F745A" w14:textId="53A9E503" w:rsidR="00856BB8" w:rsidRPr="00EF5B6F" w:rsidRDefault="009C335E" w:rsidP="00EF5B6F">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4AD86E" w14:textId="5EBB1621" w:rsidR="00DB4937" w:rsidRPr="004E6AE2"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2</w:t>
      </w:r>
    </w:p>
    <w:p w14:paraId="4B7EC865" w14:textId="19FAE1DF" w:rsidR="004E6AE2" w:rsidRPr="00FA33F4" w:rsidRDefault="004E6AE2" w:rsidP="003156CD">
      <w:pPr>
        <w:pStyle w:val="ListParagraph"/>
        <w:spacing w:after="0" w:line="360" w:lineRule="auto"/>
        <w:ind w:left="0" w:firstLine="720"/>
        <w:jc w:val="both"/>
        <w:rPr>
          <w:rFonts w:ascii="Times New Roman" w:hAnsi="Times New Roman" w:cs="Times New Roman"/>
          <w:b/>
          <w:sz w:val="24"/>
          <w:szCs w:val="24"/>
        </w:rPr>
      </w:pPr>
      <w:r w:rsidRPr="00FA33F4">
        <w:rPr>
          <w:rFonts w:ascii="Times New Roman" w:hAnsi="Times New Roman" w:cs="Times New Roman"/>
          <w:sz w:val="24"/>
          <w:szCs w:val="24"/>
        </w:rPr>
        <w:t xml:space="preserve">Pada </w:t>
      </w:r>
      <w:r w:rsidRPr="00FA33F4">
        <w:rPr>
          <w:rFonts w:ascii="Times New Roman" w:hAnsi="Times New Roman" w:cs="Times New Roman"/>
          <w:i/>
          <w:sz w:val="24"/>
          <w:szCs w:val="24"/>
        </w:rPr>
        <w:t>iteration</w:t>
      </w:r>
      <w:r w:rsidR="003156CD" w:rsidRPr="00FA33F4">
        <w:rPr>
          <w:rFonts w:ascii="Times New Roman" w:hAnsi="Times New Roman" w:cs="Times New Roman"/>
          <w:sz w:val="24"/>
          <w:szCs w:val="24"/>
        </w:rPr>
        <w:t xml:space="preserve"> 2</w:t>
      </w:r>
      <w:r w:rsidRPr="00FA33F4">
        <w:rPr>
          <w:rFonts w:ascii="Times New Roman" w:hAnsi="Times New Roman" w:cs="Times New Roman"/>
          <w:sz w:val="24"/>
          <w:szCs w:val="24"/>
        </w:rPr>
        <w:t xml:space="preserve"> dilakukan pembuatan system pada kode </w:t>
      </w:r>
      <w:r w:rsidRPr="00FA33F4">
        <w:rPr>
          <w:rFonts w:ascii="Times New Roman" w:hAnsi="Times New Roman" w:cs="Times New Roman"/>
          <w:i/>
          <w:sz w:val="24"/>
          <w:szCs w:val="24"/>
        </w:rPr>
        <w:t xml:space="preserve">user stories </w:t>
      </w:r>
      <w:r w:rsidRPr="00FA33F4">
        <w:rPr>
          <w:rFonts w:ascii="Times New Roman" w:hAnsi="Times New Roman" w:cs="Times New Roman"/>
          <w:sz w:val="24"/>
          <w:szCs w:val="24"/>
        </w:rPr>
        <w:t xml:space="preserve"> US-</w:t>
      </w:r>
      <w:r w:rsidR="003156CD" w:rsidRPr="00FA33F4">
        <w:rPr>
          <w:rFonts w:ascii="Times New Roman" w:hAnsi="Times New Roman" w:cs="Times New Roman"/>
          <w:sz w:val="24"/>
          <w:szCs w:val="24"/>
        </w:rPr>
        <w:t>2</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Melihat data admin, US-03</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 xml:space="preserve">Menambah data admin, US-04 yaitu Mengubah data admin, US-05 yaitu Menghapus data admin, </w:t>
      </w:r>
      <w:r w:rsidR="00EE3C10" w:rsidRPr="00FA33F4">
        <w:rPr>
          <w:rFonts w:ascii="Times New Roman" w:hAnsi="Times New Roman" w:cs="Times New Roman"/>
          <w:sz w:val="24"/>
          <w:szCs w:val="24"/>
        </w:rPr>
        <w:t xml:space="preserve">dan </w:t>
      </w:r>
      <w:r w:rsidR="003156CD" w:rsidRPr="00FA33F4">
        <w:rPr>
          <w:rFonts w:ascii="Times New Roman" w:hAnsi="Times New Roman" w:cs="Times New Roman"/>
          <w:sz w:val="24"/>
          <w:szCs w:val="24"/>
        </w:rPr>
        <w:t>US-07 yaitu Menambah data tempat ibadah</w:t>
      </w:r>
      <w:r w:rsidR="007A5E7D">
        <w:rPr>
          <w:rFonts w:ascii="Times New Roman" w:hAnsi="Times New Roman" w:cs="Times New Roman"/>
          <w:sz w:val="24"/>
          <w:szCs w:val="24"/>
        </w:rPr>
        <w:t>.</w:t>
      </w:r>
    </w:p>
    <w:p w14:paraId="64BB0AF2" w14:textId="3A4F66CE" w:rsidR="00FC6DA3" w:rsidRPr="00FC6DA3" w:rsidRDefault="00335708" w:rsidP="008B575E">
      <w:pPr>
        <w:pStyle w:val="ListParagraph"/>
        <w:numPr>
          <w:ilvl w:val="0"/>
          <w:numId w:val="3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sidRPr="00DB4937">
        <w:rPr>
          <w:rFonts w:ascii="Times New Roman" w:hAnsi="Times New Roman" w:cs="Times New Roman"/>
          <w:b/>
          <w:sz w:val="24"/>
        </w:rPr>
        <w:t>US-02</w:t>
      </w:r>
    </w:p>
    <w:p w14:paraId="56A45112" w14:textId="69BAE1B0" w:rsidR="00A816DB" w:rsidRPr="003E5526" w:rsidRDefault="00FC6DA3" w:rsidP="003E5526">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C91855">
        <w:rPr>
          <w:rFonts w:ascii="Times New Roman" w:hAnsi="Times New Roman" w:cs="Times New Roman"/>
          <w:bCs/>
          <w:sz w:val="24"/>
          <w:szCs w:val="24"/>
        </w:rPr>
        <w:t xml:space="preserve"> US-02</w:t>
      </w:r>
      <w:r w:rsidRPr="00D5628B">
        <w:rPr>
          <w:rFonts w:ascii="Times New Roman" w:hAnsi="Times New Roman" w:cs="Times New Roman"/>
          <w:bCs/>
          <w:sz w:val="24"/>
          <w:szCs w:val="24"/>
        </w:rPr>
        <w:t xml:space="preserve"> ini </w:t>
      </w:r>
      <w:r w:rsidR="00C91855">
        <w:rPr>
          <w:rFonts w:ascii="Times New Roman" w:hAnsi="Times New Roman" w:cs="Times New Roman"/>
          <w:bCs/>
          <w:sz w:val="24"/>
          <w:szCs w:val="24"/>
        </w:rPr>
        <w:t xml:space="preserve">bidang inmas </w:t>
      </w:r>
      <w:r w:rsidR="004559BC">
        <w:rPr>
          <w:rFonts w:ascii="Times New Roman" w:hAnsi="Times New Roman" w:cs="Times New Roman"/>
          <w:bCs/>
          <w:sz w:val="24"/>
          <w:szCs w:val="24"/>
        </w:rPr>
        <w:t xml:space="preserve">(super 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w:t>
      </w:r>
      <w:r w:rsidRPr="00FC0342">
        <w:rPr>
          <w:rFonts w:ascii="Times New Roman" w:hAnsi="Times New Roman" w:cs="Times New Roman"/>
          <w:bCs/>
          <w:sz w:val="24"/>
          <w:szCs w:val="24"/>
        </w:rPr>
        <w:t xml:space="preserve">elihat daftar </w:t>
      </w:r>
      <w:r w:rsidR="00C91855">
        <w:rPr>
          <w:rFonts w:ascii="Times New Roman" w:hAnsi="Times New Roman" w:cs="Times New Roman"/>
          <w:bCs/>
          <w:sz w:val="24"/>
          <w:szCs w:val="24"/>
        </w:rPr>
        <w:t>admin</w:t>
      </w:r>
      <w:r w:rsidR="00F7724C">
        <w:rPr>
          <w:rFonts w:ascii="Times New Roman" w:hAnsi="Times New Roman" w:cs="Times New Roman"/>
          <w:bCs/>
          <w:sz w:val="24"/>
          <w:szCs w:val="24"/>
        </w:rPr>
        <w:t xml:space="preserve"> yang tersusun dalam bentuk tabel. Berikut penjelasan </w:t>
      </w:r>
      <w:r w:rsidR="008752F7">
        <w:rPr>
          <w:rFonts w:ascii="Times New Roman" w:hAnsi="Times New Roman" w:cs="Times New Roman"/>
          <w:bCs/>
          <w:sz w:val="24"/>
          <w:szCs w:val="24"/>
        </w:rPr>
        <w:t>analisa</w:t>
      </w:r>
      <w:r w:rsidR="00F7724C">
        <w:rPr>
          <w:rFonts w:ascii="Times New Roman" w:hAnsi="Times New Roman" w:cs="Times New Roman"/>
          <w:bCs/>
          <w:sz w:val="24"/>
          <w:szCs w:val="24"/>
        </w:rPr>
        <w:t xml:space="preserve">, </w:t>
      </w:r>
      <w:r w:rsidR="008752F7">
        <w:rPr>
          <w:rFonts w:ascii="Times New Roman" w:hAnsi="Times New Roman" w:cs="Times New Roman"/>
          <w:bCs/>
          <w:sz w:val="24"/>
          <w:szCs w:val="24"/>
        </w:rPr>
        <w:t>desain</w:t>
      </w:r>
      <w:r w:rsidR="00F7724C">
        <w:rPr>
          <w:rFonts w:ascii="Times New Roman" w:hAnsi="Times New Roman" w:cs="Times New Roman"/>
          <w:bCs/>
          <w:sz w:val="24"/>
          <w:szCs w:val="24"/>
        </w:rPr>
        <w:t xml:space="preserve">, code dan </w:t>
      </w:r>
      <w:r w:rsidR="008752F7">
        <w:rPr>
          <w:rFonts w:ascii="Times New Roman" w:hAnsi="Times New Roman" w:cs="Times New Roman"/>
          <w:bCs/>
          <w:sz w:val="24"/>
          <w:szCs w:val="24"/>
        </w:rPr>
        <w:t xml:space="preserve">tampilan serta </w:t>
      </w:r>
      <w:r w:rsidR="00F7724C">
        <w:rPr>
          <w:rFonts w:ascii="Times New Roman" w:hAnsi="Times New Roman" w:cs="Times New Roman"/>
          <w:bCs/>
          <w:sz w:val="24"/>
          <w:szCs w:val="24"/>
        </w:rPr>
        <w:t>hasil pengujian systemnya.</w:t>
      </w:r>
    </w:p>
    <w:p w14:paraId="7CB42693" w14:textId="3A8E0F11" w:rsidR="00856BB8" w:rsidRPr="00856BB8" w:rsidRDefault="00BB4F5F" w:rsidP="00EF5B6F">
      <w:pPr>
        <w:pStyle w:val="ListParagraph"/>
        <w:numPr>
          <w:ilvl w:val="0"/>
          <w:numId w:val="44"/>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Analisa</w:t>
      </w:r>
      <w:r w:rsidR="00F7724C">
        <w:rPr>
          <w:rFonts w:ascii="Times New Roman" w:hAnsi="Times New Roman" w:cs="Times New Roman"/>
          <w:sz w:val="24"/>
          <w:szCs w:val="24"/>
        </w:rPr>
        <w:t xml:space="preserve"> system</w:t>
      </w:r>
    </w:p>
    <w:p w14:paraId="6B8899FB" w14:textId="44B6BC81" w:rsidR="00856BB8" w:rsidRPr="005D0C57" w:rsidRDefault="00856BB8" w:rsidP="00EF5B6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2</w:t>
      </w:r>
      <w:r w:rsidRPr="003108BC">
        <w:rPr>
          <w:rFonts w:ascii="Times New Roman" w:hAnsi="Times New Roman" w:cs="Times New Roman"/>
          <w:sz w:val="24"/>
          <w:szCs w:val="24"/>
        </w:rPr>
        <w:t xml:space="preserve"> digambarkan pada tabel 3 berikut.</w:t>
      </w:r>
    </w:p>
    <w:p w14:paraId="72882B7D" w14:textId="47D8F0FA" w:rsidR="00856BB8" w:rsidRPr="00F93CFD" w:rsidRDefault="00856BB8" w:rsidP="00856BB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lastRenderedPageBreak/>
        <w:t xml:space="preserve">Tabel </w:t>
      </w:r>
      <w:r w:rsidR="00EF5B6F">
        <w:rPr>
          <w:rFonts w:ascii="Times New Roman" w:eastAsia="Times New Roman" w:hAnsi="Times New Roman" w:cs="Times New Roman"/>
        </w:rPr>
        <w:t>4.9</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52" w:type="dxa"/>
        <w:tblLook w:val="04A0" w:firstRow="1" w:lastRow="0" w:firstColumn="1" w:lastColumn="0" w:noHBand="0" w:noVBand="1"/>
      </w:tblPr>
      <w:tblGrid>
        <w:gridCol w:w="2547"/>
        <w:gridCol w:w="5405"/>
      </w:tblGrid>
      <w:tr w:rsidR="00856BB8" w:rsidRPr="00A6501E" w14:paraId="64A906B7" w14:textId="77777777" w:rsidTr="003F2DF4">
        <w:trPr>
          <w:trHeight w:val="289"/>
        </w:trPr>
        <w:tc>
          <w:tcPr>
            <w:tcW w:w="2547" w:type="dxa"/>
          </w:tcPr>
          <w:p w14:paraId="6CF95D9B" w14:textId="77777777" w:rsidR="00856BB8" w:rsidRPr="00F93CFD" w:rsidRDefault="00856BB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3589059C" w14:textId="77777777" w:rsidR="00856BB8" w:rsidRPr="00A6501E" w:rsidRDefault="00856BB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56BB8" w:rsidRPr="00A6501E" w14:paraId="0DF6D385" w14:textId="77777777" w:rsidTr="003F2DF4">
        <w:trPr>
          <w:trHeight w:val="70"/>
        </w:trPr>
        <w:tc>
          <w:tcPr>
            <w:tcW w:w="2547" w:type="dxa"/>
          </w:tcPr>
          <w:p w14:paraId="246316C1" w14:textId="14960B54" w:rsidR="00856BB8" w:rsidRPr="00A6501E" w:rsidRDefault="007A1DC5" w:rsidP="00856BB8">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86C9D38" w14:textId="77777777"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49D81C2C" w14:textId="77777777" w:rsidR="00856BB8" w:rsidRPr="00BD4DC1"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02BDB1FC" w14:textId="484003E4"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admin</w:t>
            </w:r>
          </w:p>
          <w:p w14:paraId="39A48322" w14:textId="1DFCA441" w:rsidR="00856BB8" w:rsidRPr="00856BB8" w:rsidRDefault="00856BB8" w:rsidP="00856BB8">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w:t>
            </w:r>
            <w:r w:rsidR="00BE1253">
              <w:rPr>
                <w:b w:val="0"/>
                <w:bCs w:val="0"/>
              </w:rPr>
              <w:t xml:space="preserve"> serta tambah</w:t>
            </w:r>
            <w:r>
              <w:rPr>
                <w:b w:val="0"/>
                <w:bCs w:val="0"/>
              </w:rPr>
              <w:t xml:space="preserve"> data admin</w:t>
            </w:r>
          </w:p>
          <w:p w14:paraId="77478644" w14:textId="77777777" w:rsidR="00856BB8" w:rsidRPr="00F96FFB"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A24E90" w:rsidRPr="00A6501E" w14:paraId="40A4C8E7" w14:textId="77777777" w:rsidTr="003F2DF4">
        <w:trPr>
          <w:trHeight w:val="70"/>
        </w:trPr>
        <w:tc>
          <w:tcPr>
            <w:tcW w:w="2547" w:type="dxa"/>
          </w:tcPr>
          <w:p w14:paraId="165C30DF" w14:textId="2D6B9D80" w:rsidR="00A24E90" w:rsidRDefault="00A24E90" w:rsidP="00856BB8">
            <w:pPr>
              <w:pStyle w:val="Heading3"/>
              <w:tabs>
                <w:tab w:val="left" w:pos="307"/>
              </w:tabs>
              <w:spacing w:line="360" w:lineRule="auto"/>
              <w:ind w:left="0" w:firstLine="0"/>
              <w:jc w:val="both"/>
              <w:outlineLvl w:val="2"/>
              <w:rPr>
                <w:b w:val="0"/>
                <w:bCs w:val="0"/>
              </w:rPr>
            </w:pPr>
            <w:r>
              <w:rPr>
                <w:b w:val="0"/>
                <w:bCs w:val="0"/>
              </w:rPr>
              <w:t>Tampilan detail data admin</w:t>
            </w:r>
          </w:p>
        </w:tc>
        <w:tc>
          <w:tcPr>
            <w:tcW w:w="5405" w:type="dxa"/>
          </w:tcPr>
          <w:p w14:paraId="69CB8B1D" w14:textId="7F16EC13" w:rsidR="00A24E90"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Menampilkan detail data admin</w:t>
            </w:r>
          </w:p>
        </w:tc>
      </w:tr>
    </w:tbl>
    <w:p w14:paraId="6D72E358" w14:textId="77777777" w:rsidR="00856BB8" w:rsidRPr="00856BB8" w:rsidRDefault="00856BB8" w:rsidP="00856BB8">
      <w:pPr>
        <w:spacing w:after="0" w:line="360" w:lineRule="auto"/>
        <w:jc w:val="both"/>
        <w:rPr>
          <w:rFonts w:ascii="Times New Roman" w:hAnsi="Times New Roman" w:cs="Times New Roman"/>
          <w:b/>
          <w:sz w:val="24"/>
          <w:szCs w:val="24"/>
        </w:rPr>
      </w:pPr>
    </w:p>
    <w:p w14:paraId="36F242D7" w14:textId="415A6E8F" w:rsidR="003E5526" w:rsidRPr="00463E63" w:rsidRDefault="00BB4F5F" w:rsidP="00EF5B6F">
      <w:pPr>
        <w:pStyle w:val="ListParagraph"/>
        <w:numPr>
          <w:ilvl w:val="0"/>
          <w:numId w:val="44"/>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Desain</w:t>
      </w:r>
      <w:r w:rsidR="00F7724C">
        <w:rPr>
          <w:rFonts w:ascii="Times New Roman" w:hAnsi="Times New Roman" w:cs="Times New Roman"/>
          <w:sz w:val="24"/>
          <w:szCs w:val="24"/>
        </w:rPr>
        <w:t xml:space="preserve"> system</w:t>
      </w:r>
    </w:p>
    <w:p w14:paraId="38223F03" w14:textId="1BA10D4C" w:rsidR="003E5526" w:rsidRDefault="003E5526" w:rsidP="00EF5B6F">
      <w:pPr>
        <w:pStyle w:val="ListParagraph"/>
        <w:spacing w:after="0" w:line="360" w:lineRule="auto"/>
        <w:ind w:left="0" w:firstLine="709"/>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2 dapat dilihat pada Tabel </w:t>
      </w:r>
      <w:r w:rsidR="00EF5B6F">
        <w:rPr>
          <w:rFonts w:ascii="Times New Roman" w:hAnsi="Times New Roman" w:cs="Times New Roman"/>
          <w:sz w:val="24"/>
          <w:szCs w:val="24"/>
        </w:rPr>
        <w:t>4.10</w:t>
      </w:r>
      <w:r>
        <w:t xml:space="preserve">. </w:t>
      </w:r>
    </w:p>
    <w:p w14:paraId="14D82BA9" w14:textId="68A17531" w:rsidR="003E5526" w:rsidRDefault="003E5526" w:rsidP="003E5526">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0</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27" w:type="dxa"/>
        <w:tblLook w:val="04A0" w:firstRow="1" w:lastRow="0" w:firstColumn="1" w:lastColumn="0" w:noHBand="0" w:noVBand="1"/>
      </w:tblPr>
      <w:tblGrid>
        <w:gridCol w:w="1657"/>
        <w:gridCol w:w="2907"/>
        <w:gridCol w:w="3363"/>
      </w:tblGrid>
      <w:tr w:rsidR="003E5526" w:rsidRPr="00A6501E" w14:paraId="4FB236AC" w14:textId="77777777" w:rsidTr="004E3F1E">
        <w:trPr>
          <w:trHeight w:val="218"/>
        </w:trPr>
        <w:tc>
          <w:tcPr>
            <w:tcW w:w="1657" w:type="dxa"/>
            <w:vAlign w:val="center"/>
          </w:tcPr>
          <w:p w14:paraId="440FB681" w14:textId="77777777" w:rsidR="003E5526" w:rsidRPr="00F3340E" w:rsidRDefault="003E5526" w:rsidP="004E3F1E">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9D950FA" w14:textId="77777777" w:rsidR="003E5526" w:rsidRPr="00067124" w:rsidRDefault="003E5526" w:rsidP="004E3F1E">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11043FB2" w14:textId="77777777" w:rsidR="003E5526" w:rsidRDefault="003E5526" w:rsidP="004E3F1E">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B0C3DF8" w14:textId="77777777" w:rsidR="003E5526" w:rsidRPr="00872EF1" w:rsidRDefault="003E5526" w:rsidP="004E3F1E">
            <w:pPr>
              <w:pStyle w:val="Heading3"/>
              <w:tabs>
                <w:tab w:val="left" w:pos="307"/>
              </w:tabs>
              <w:spacing w:line="360" w:lineRule="auto"/>
              <w:ind w:left="0" w:firstLine="0"/>
              <w:jc w:val="center"/>
              <w:outlineLvl w:val="2"/>
              <w:rPr>
                <w:b w:val="0"/>
                <w:bCs w:val="0"/>
              </w:rPr>
            </w:pPr>
            <w:r>
              <w:rPr>
                <w:b w:val="0"/>
                <w:bCs w:val="0"/>
              </w:rPr>
              <w:t>Ditujukan gambar</w:t>
            </w:r>
          </w:p>
        </w:tc>
      </w:tr>
      <w:tr w:rsidR="008A6104" w:rsidRPr="00A6501E" w14:paraId="4B41B62C" w14:textId="77777777" w:rsidTr="004E3F1E">
        <w:trPr>
          <w:trHeight w:val="441"/>
        </w:trPr>
        <w:tc>
          <w:tcPr>
            <w:tcW w:w="1657" w:type="dxa"/>
            <w:vAlign w:val="center"/>
          </w:tcPr>
          <w:p w14:paraId="0A73AD26" w14:textId="4EDDB71D" w:rsidR="008A6104" w:rsidRDefault="008A6104" w:rsidP="008A6104">
            <w:pPr>
              <w:pStyle w:val="Heading3"/>
              <w:tabs>
                <w:tab w:val="left" w:pos="307"/>
              </w:tabs>
              <w:spacing w:line="360" w:lineRule="auto"/>
              <w:ind w:left="0" w:firstLine="0"/>
              <w:jc w:val="center"/>
              <w:outlineLvl w:val="2"/>
              <w:rPr>
                <w:b w:val="0"/>
                <w:bCs w:val="0"/>
              </w:rPr>
            </w:pPr>
            <w:r>
              <w:rPr>
                <w:b w:val="0"/>
                <w:bCs w:val="0"/>
              </w:rPr>
              <w:t>US-02</w:t>
            </w:r>
          </w:p>
        </w:tc>
        <w:tc>
          <w:tcPr>
            <w:tcW w:w="2907" w:type="dxa"/>
          </w:tcPr>
          <w:p w14:paraId="12C63DC2" w14:textId="784555B7" w:rsidR="008A6104" w:rsidRDefault="008A6104" w:rsidP="008A6104">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5A3C02BB" w14:textId="24FB7645" w:rsidR="008A6104" w:rsidRDefault="008A6104" w:rsidP="008A6104">
            <w:pPr>
              <w:pStyle w:val="Heading3"/>
              <w:tabs>
                <w:tab w:val="left" w:pos="307"/>
              </w:tabs>
              <w:spacing w:line="360" w:lineRule="auto"/>
              <w:ind w:left="0" w:firstLine="0"/>
              <w:jc w:val="center"/>
              <w:outlineLvl w:val="2"/>
              <w:rPr>
                <w:b w:val="0"/>
                <w:bCs w:val="0"/>
              </w:rPr>
            </w:pPr>
            <w:r>
              <w:rPr>
                <w:b w:val="0"/>
                <w:bCs w:val="0"/>
              </w:rPr>
              <w:t>Gambar 3.25</w:t>
            </w:r>
          </w:p>
        </w:tc>
      </w:tr>
    </w:tbl>
    <w:p w14:paraId="2201BFA7" w14:textId="77777777" w:rsidR="003E5526" w:rsidRPr="003E5526" w:rsidRDefault="003E5526" w:rsidP="003E5526">
      <w:pPr>
        <w:spacing w:after="0" w:line="360" w:lineRule="auto"/>
        <w:jc w:val="both"/>
        <w:rPr>
          <w:rFonts w:ascii="Times New Roman" w:hAnsi="Times New Roman" w:cs="Times New Roman"/>
          <w:b/>
          <w:sz w:val="24"/>
          <w:szCs w:val="24"/>
        </w:rPr>
      </w:pPr>
    </w:p>
    <w:p w14:paraId="32014F47" w14:textId="2952CED3" w:rsidR="00763FB1" w:rsidRPr="00763FB1" w:rsidRDefault="00F7724C" w:rsidP="00763FB1">
      <w:pPr>
        <w:pStyle w:val="ListParagraph"/>
        <w:numPr>
          <w:ilvl w:val="0"/>
          <w:numId w:val="44"/>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AEEC037" w14:textId="58AD0668" w:rsidR="00763FB1" w:rsidRDefault="00763FB1" w:rsidP="00763F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listing code berikut:</w:t>
      </w:r>
    </w:p>
    <w:p w14:paraId="7450E288" w14:textId="77777777" w:rsidR="00763FB1" w:rsidRPr="00D75CDC" w:rsidRDefault="00763FB1" w:rsidP="00763FB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3C7FD7" w:rsidRPr="003C7FD7" w14:paraId="03FC9766" w14:textId="77777777" w:rsidTr="003C7FD7">
        <w:tc>
          <w:tcPr>
            <w:tcW w:w="7927" w:type="dxa"/>
            <w:shd w:val="clear" w:color="auto" w:fill="auto"/>
          </w:tcPr>
          <w:p w14:paraId="336545D8"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lt;?php</w:t>
            </w:r>
          </w:p>
          <w:p w14:paraId="4F353E84"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48AC3FFE"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public function selectAlladmin($id){</w:t>
            </w:r>
          </w:p>
          <w:p w14:paraId="131FDEA6"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sql='SELECT * FROM tb_admin JOIN tb_bidang ON tb_admin.admin_bidang = tb_bidang.bidang_id WHERE admin_id</w:t>
            </w:r>
            <w:proofErr w:type="gramStart"/>
            <w:r w:rsidRPr="003C7FD7">
              <w:rPr>
                <w:rFonts w:ascii="Courier New" w:hAnsi="Courier New" w:cs="Courier New"/>
                <w:sz w:val="20"/>
                <w:szCs w:val="20"/>
                <w:lang w:val="en-US"/>
              </w:rPr>
              <w:t>!=</w:t>
            </w:r>
            <w:proofErr w:type="gramEnd"/>
            <w:r w:rsidRPr="003C7FD7">
              <w:rPr>
                <w:rFonts w:ascii="Courier New" w:hAnsi="Courier New" w:cs="Courier New"/>
                <w:sz w:val="20"/>
                <w:szCs w:val="20"/>
                <w:lang w:val="en-US"/>
              </w:rPr>
              <w:t>?';</w:t>
            </w:r>
          </w:p>
          <w:p w14:paraId="48AD44F2"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return $this-&gt;db-&gt;query($sql, $id)-&gt;result_array();</w:t>
            </w:r>
          </w:p>
          <w:p w14:paraId="4309C921" w14:textId="77777777" w:rsidR="00763FB1"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w:t>
            </w:r>
          </w:p>
          <w:p w14:paraId="224674D3" w14:textId="6975E14F" w:rsidR="003C7FD7" w:rsidRPr="003C7FD7" w:rsidRDefault="003C7FD7" w:rsidP="003C7FD7">
            <w:pPr>
              <w:rPr>
                <w:rFonts w:ascii="Courier New" w:hAnsi="Courier New" w:cs="Courier New"/>
                <w:sz w:val="20"/>
                <w:szCs w:val="20"/>
                <w:lang w:val="en-US"/>
              </w:rPr>
            </w:pPr>
            <w:r>
              <w:rPr>
                <w:rFonts w:ascii="Courier New" w:hAnsi="Courier New" w:cs="Courier New"/>
                <w:sz w:val="20"/>
                <w:szCs w:val="20"/>
                <w:lang w:val="en-US"/>
              </w:rPr>
              <w:t>}</w:t>
            </w:r>
          </w:p>
        </w:tc>
      </w:tr>
    </w:tbl>
    <w:p w14:paraId="0C48E83E" w14:textId="77777777" w:rsidR="00763FB1" w:rsidRPr="00D75CDC" w:rsidRDefault="00763FB1" w:rsidP="00763FB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27F31" w:rsidRPr="00F27F31" w14:paraId="1AE6DB48" w14:textId="77777777" w:rsidTr="004E3F1E">
        <w:tc>
          <w:tcPr>
            <w:tcW w:w="7927" w:type="dxa"/>
            <w:shd w:val="clear" w:color="auto" w:fill="auto"/>
          </w:tcPr>
          <w:p w14:paraId="537298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lt;?php</w:t>
            </w:r>
          </w:p>
          <w:p w14:paraId="44789D65" w14:textId="7E8828B0"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defined('BASEPATH') OR exit('No direct script access allowed');</w:t>
            </w:r>
          </w:p>
          <w:p w14:paraId="0D728288" w14:textId="2353C924"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class C_admin extends CI_Controller {</w:t>
            </w:r>
          </w:p>
          <w:p w14:paraId="745259B0" w14:textId="77B0F4A1"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var;</w:t>
            </w:r>
          </w:p>
          <w:p w14:paraId="1647A3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__construct(){</w:t>
            </w:r>
          </w:p>
          <w:p w14:paraId="554B16D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arent::__construct();</w:t>
            </w:r>
          </w:p>
          <w:p w14:paraId="1E7F1E8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cek_login();</w:t>
            </w:r>
          </w:p>
          <w:p w14:paraId="0FFF35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4CA71699" w14:textId="77777777" w:rsidR="00F27F31" w:rsidRPr="00F27F31" w:rsidRDefault="00F27F31" w:rsidP="00F27F31">
            <w:pPr>
              <w:rPr>
                <w:rFonts w:ascii="Courier New" w:hAnsi="Courier New" w:cs="Courier New"/>
                <w:sz w:val="20"/>
                <w:szCs w:val="20"/>
                <w:lang w:val="en-US"/>
              </w:rPr>
            </w:pPr>
          </w:p>
          <w:p w14:paraId="411AC7F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load_admin(){</w:t>
            </w:r>
          </w:p>
          <w:p w14:paraId="3B764D8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cho json_encode($this-&gt;M_admin-&gt;selectAlladmin($this-&gt;session-&gt;userdata('id_username')));</w:t>
            </w:r>
          </w:p>
          <w:p w14:paraId="3E161D9B" w14:textId="15DAB028"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717A8A6A"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index(){</w:t>
            </w:r>
          </w:p>
          <w:p w14:paraId="051CECD0"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judul'] = 'DAFTAR ADMIN';</w:t>
            </w:r>
          </w:p>
          <w:p w14:paraId="41B5950B"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role = $this-&gt;session-&gt;userdata('role');</w:t>
            </w:r>
          </w:p>
          <w:p w14:paraId="6E23AA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if ($v_role == 1) {</w:t>
            </w:r>
          </w:p>
          <w:p w14:paraId="6956927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w:t>
            </w:r>
          </w:p>
          <w:p w14:paraId="393E02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lse{</w:t>
            </w:r>
          </w:p>
          <w:p w14:paraId="1AF87A37"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d-none';</w:t>
            </w:r>
          </w:p>
          <w:p w14:paraId="497556A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358990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id_username = $this-&gt;session-&gt;userdata('id_username');</w:t>
            </w:r>
          </w:p>
          <w:p w14:paraId="7968C8B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data_pengguna'] = $this-&gt;M_admin-&gt;get_pengguna($v_id_username);</w:t>
            </w:r>
          </w:p>
          <w:p w14:paraId="43EA28CB" w14:textId="77777777" w:rsidR="00F27F31" w:rsidRPr="00F27F31" w:rsidRDefault="00F27F31" w:rsidP="00F27F31">
            <w:pPr>
              <w:rPr>
                <w:rFonts w:ascii="Courier New" w:hAnsi="Courier New" w:cs="Courier New"/>
                <w:sz w:val="20"/>
                <w:szCs w:val="20"/>
                <w:lang w:val="en-US"/>
              </w:rPr>
            </w:pPr>
          </w:p>
          <w:p w14:paraId="092BD2AF"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list_admin'] = $this-&gt;M_admin-&gt;selectAlladmin($this-&gt;session-&gt;userdata('id_username'));</w:t>
            </w:r>
          </w:p>
          <w:p w14:paraId="713E3C5E" w14:textId="77777777" w:rsidR="00F27F31" w:rsidRPr="00F27F31" w:rsidRDefault="00F27F31" w:rsidP="00F27F31">
            <w:pPr>
              <w:rPr>
                <w:rFonts w:ascii="Courier New" w:hAnsi="Courier New" w:cs="Courier New"/>
                <w:sz w:val="20"/>
                <w:szCs w:val="20"/>
                <w:lang w:val="en-US"/>
              </w:rPr>
            </w:pPr>
          </w:p>
          <w:p w14:paraId="7B9ED63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tittle'] = 'Daftar admin';</w:t>
            </w:r>
          </w:p>
          <w:p w14:paraId="178CBD65"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header', $v_data);</w:t>
            </w:r>
          </w:p>
          <w:p w14:paraId="0D4A953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sidebar', $v_data);</w:t>
            </w:r>
          </w:p>
          <w:p w14:paraId="014A804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topbar', $v_data);</w:t>
            </w:r>
          </w:p>
          <w:p w14:paraId="2227C07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v_daftar_admin/index', $v_data);</w:t>
            </w:r>
          </w:p>
          <w:p w14:paraId="6A106B0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footer');</w:t>
            </w:r>
          </w:p>
          <w:p w14:paraId="01A4A083" w14:textId="77777777" w:rsidR="00763FB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2A5BB2CB" w14:textId="23AE7AFD"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w:t>
            </w:r>
          </w:p>
        </w:tc>
      </w:tr>
    </w:tbl>
    <w:p w14:paraId="25772237" w14:textId="77777777" w:rsidR="00763FB1" w:rsidRDefault="00763FB1" w:rsidP="00763FB1">
      <w:pPr>
        <w:pStyle w:val="ListParagraph"/>
        <w:ind w:left="0"/>
        <w:rPr>
          <w:rFonts w:ascii="Times New Roman" w:hAnsi="Times New Roman" w:cs="Times New Roman"/>
          <w:sz w:val="24"/>
          <w:szCs w:val="24"/>
        </w:rPr>
      </w:pPr>
    </w:p>
    <w:p w14:paraId="66684F47" w14:textId="77777777" w:rsidR="00763FB1" w:rsidRDefault="00763FB1" w:rsidP="00763FB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E456A5" w:rsidRPr="00E456A5" w14:paraId="65A17DD6" w14:textId="77777777" w:rsidTr="004E3F1E">
        <w:tc>
          <w:tcPr>
            <w:tcW w:w="7927" w:type="dxa"/>
          </w:tcPr>
          <w:p w14:paraId="240EC043" w14:textId="5ACF3B83"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ontainer-fluid"&gt;          </w:t>
            </w:r>
          </w:p>
          <w:p w14:paraId="64F2A00E" w14:textId="5B2AE4BC" w:rsidR="00E456A5" w:rsidRPr="00E456A5" w:rsidRDefault="00E456A5" w:rsidP="00E456A5">
            <w:pPr>
              <w:rPr>
                <w:rFonts w:ascii="Courier New" w:hAnsi="Courier New" w:cs="Courier New"/>
                <w:sz w:val="20"/>
                <w:szCs w:val="20"/>
                <w:lang w:val="en-US"/>
              </w:rPr>
            </w:pPr>
            <w:proofErr w:type="gramStart"/>
            <w:r w:rsidRPr="00E456A5">
              <w:rPr>
                <w:rFonts w:ascii="Courier New" w:hAnsi="Courier New" w:cs="Courier New"/>
                <w:sz w:val="20"/>
                <w:szCs w:val="20"/>
                <w:lang w:val="en-US"/>
              </w:rPr>
              <w:t>&lt;?=</w:t>
            </w:r>
            <w:proofErr w:type="gramEnd"/>
            <w:r w:rsidRPr="00E456A5">
              <w:rPr>
                <w:rFonts w:ascii="Courier New" w:hAnsi="Courier New" w:cs="Courier New"/>
                <w:sz w:val="20"/>
                <w:szCs w:val="20"/>
                <w:lang w:val="en-US"/>
              </w:rPr>
              <w:t> $this-&gt;session-&gt;flashdata('pesan'); ?&gt;</w:t>
            </w:r>
          </w:p>
          <w:p w14:paraId="6EBEAB01" w14:textId="1795D9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 shadow mb-4"&gt;</w:t>
            </w:r>
          </w:p>
          <w:p w14:paraId="23B32559" w14:textId="6AC4638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header py-3"&gt;</w:t>
            </w:r>
          </w:p>
          <w:p w14:paraId="2AAC95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row"&gt;</w:t>
            </w:r>
          </w:p>
          <w:p w14:paraId="39DE3B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DA1922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d-sm-block"&gt;&lt;/div&gt;</w:t>
            </w:r>
          </w:p>
          <w:p w14:paraId="5A7000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 class="navbar-nav ml-2"&gt;</w:t>
            </w:r>
          </w:p>
          <w:p w14:paraId="15D44DD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lt;?= base_url('c_admin/tambah'); ?&gt;" class="btn btn-primary mr-auto mr-lg-0"&gt;&lt;i class="fa fa-plus"&gt;&lt;/i&gt; Tambah data&lt;/a&gt;</w:t>
            </w:r>
          </w:p>
          <w:p w14:paraId="0CBB23E6" w14:textId="77777777" w:rsidR="00E456A5" w:rsidRPr="00E456A5" w:rsidRDefault="00E456A5" w:rsidP="00E456A5">
            <w:pPr>
              <w:rPr>
                <w:rFonts w:ascii="Courier New" w:hAnsi="Courier New" w:cs="Courier New"/>
                <w:sz w:val="20"/>
                <w:szCs w:val="20"/>
                <w:lang w:val="en-US"/>
              </w:rPr>
            </w:pPr>
          </w:p>
          <w:p w14:paraId="5E1BD5D9" w14:textId="0EA7E7F4"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gt;            </w:t>
            </w:r>
          </w:p>
          <w:p w14:paraId="6CE7D92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15824F3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324A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card-body"&gt;</w:t>
            </w:r>
          </w:p>
          <w:p w14:paraId="70969EA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table-responsive"&gt;</w:t>
            </w:r>
          </w:p>
          <w:p w14:paraId="5D50DB5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table class="table table-bordered display" id="data_tabel" width="100%" cellspacing="0"&gt;</w:t>
            </w:r>
          </w:p>
          <w:p w14:paraId="01FC33E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4360432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EFD941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Username&lt;/th&gt;</w:t>
            </w:r>
          </w:p>
          <w:p w14:paraId="41268A5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Password&lt;/th&gt;</w:t>
            </w:r>
          </w:p>
          <w:p w14:paraId="7E9746C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Nama &lt;/th&gt;</w:t>
            </w:r>
          </w:p>
          <w:p w14:paraId="0C846D6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Bidang&lt;/th&gt;</w:t>
            </w:r>
          </w:p>
          <w:p w14:paraId="4F6612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Aksi&lt;/th&gt;</w:t>
            </w:r>
          </w:p>
          <w:p w14:paraId="19E0FC5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73E4E4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5C4DF9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36685E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CF333D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7919242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8D1D4C" w14:textId="77777777" w:rsidR="00E456A5" w:rsidRPr="00E456A5" w:rsidRDefault="00E456A5" w:rsidP="00E456A5">
            <w:pPr>
              <w:rPr>
                <w:rFonts w:ascii="Courier New" w:hAnsi="Courier New" w:cs="Courier New"/>
                <w:sz w:val="20"/>
                <w:szCs w:val="20"/>
                <w:lang w:val="en-US"/>
              </w:rPr>
            </w:pPr>
          </w:p>
          <w:p w14:paraId="44A9D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279611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container-fluid --&gt;</w:t>
            </w:r>
          </w:p>
          <w:p w14:paraId="458DA5DD" w14:textId="0B2BF058" w:rsidR="00E456A5" w:rsidRPr="00E456A5" w:rsidRDefault="00E456A5" w:rsidP="00E456A5">
            <w:pPr>
              <w:rPr>
                <w:rFonts w:ascii="Courier New" w:hAnsi="Courier New" w:cs="Courier New"/>
                <w:sz w:val="20"/>
                <w:szCs w:val="20"/>
                <w:lang w:val="en-US"/>
              </w:rPr>
            </w:pPr>
          </w:p>
          <w:p w14:paraId="6620DD35" w14:textId="77777777" w:rsidR="00E456A5" w:rsidRPr="00E456A5" w:rsidRDefault="00E456A5" w:rsidP="00E456A5">
            <w:pPr>
              <w:rPr>
                <w:rFonts w:ascii="Courier New" w:hAnsi="Courier New" w:cs="Courier New"/>
                <w:sz w:val="20"/>
                <w:szCs w:val="20"/>
                <w:lang w:val="en-US"/>
              </w:rPr>
            </w:pPr>
            <w:proofErr w:type="gramStart"/>
            <w:r w:rsidRPr="00E456A5">
              <w:rPr>
                <w:rFonts w:ascii="Courier New" w:hAnsi="Courier New" w:cs="Courier New"/>
                <w:sz w:val="20"/>
                <w:szCs w:val="20"/>
                <w:lang w:val="en-US"/>
              </w:rPr>
              <w:t>&lt;?php</w:t>
            </w:r>
            <w:proofErr w:type="gramEnd"/>
            <w:r w:rsidRPr="00E456A5">
              <w:rPr>
                <w:rFonts w:ascii="Courier New" w:hAnsi="Courier New" w:cs="Courier New"/>
                <w:sz w:val="20"/>
                <w:szCs w:val="20"/>
                <w:lang w:val="en-US"/>
              </w:rPr>
              <w:t> foreach($list_admin as $admin ) : ?&gt;</w:t>
            </w:r>
          </w:p>
          <w:p w14:paraId="15D336D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 fade" id="modal_detail&lt;?= $admin['admin_id']; ?&gt;" tabindex="-1" role="dialog" aria-labelledby="exampleModalLabel" aria-hidden="true"&gt;</w:t>
            </w:r>
          </w:p>
          <w:p w14:paraId="62EC726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dialog modal-dialog-scrollable"&gt;</w:t>
            </w:r>
          </w:p>
          <w:p w14:paraId="23ECF8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content"&gt;</w:t>
            </w:r>
          </w:p>
          <w:p w14:paraId="5518BE2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header"&gt;</w:t>
            </w:r>
          </w:p>
          <w:p w14:paraId="3143B98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h5 class="modal-title" id="exampleModalLabel"&gt;Detail admin&lt;/h5&gt;</w:t>
            </w:r>
          </w:p>
          <w:p w14:paraId="0E3073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 type="button" class="close" data-dismiss="modal" aria-label="Close"&gt;</w:t>
            </w:r>
          </w:p>
          <w:p w14:paraId="73D7C64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span aria-hidden="true"&gt;&amp;times;&lt;/span&gt;</w:t>
            </w:r>
          </w:p>
          <w:p w14:paraId="37DDA7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gt;</w:t>
            </w:r>
          </w:p>
          <w:p w14:paraId="4D7729B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6F8800FC" w14:textId="77777777" w:rsidR="00E456A5" w:rsidRPr="00E456A5" w:rsidRDefault="00E456A5" w:rsidP="00E456A5">
            <w:pPr>
              <w:rPr>
                <w:rFonts w:ascii="Courier New" w:hAnsi="Courier New" w:cs="Courier New"/>
                <w:sz w:val="20"/>
                <w:szCs w:val="20"/>
                <w:lang w:val="en-US"/>
              </w:rPr>
            </w:pPr>
          </w:p>
          <w:p w14:paraId="4F9AA38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body"&gt;</w:t>
            </w:r>
          </w:p>
          <w:p w14:paraId="7A8066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gt;</w:t>
            </w:r>
          </w:p>
          <w:p w14:paraId="2ADA01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0878C10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B92EDF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Username &lt;/td&gt;</w:t>
            </w:r>
          </w:p>
          <w:p w14:paraId="6EC0A35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username']; ?&gt;&lt;/td&gt;</w:t>
            </w:r>
          </w:p>
          <w:p w14:paraId="6F47A67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ACAC76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404F90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Password&lt;/td&gt;</w:t>
            </w:r>
          </w:p>
          <w:p w14:paraId="47583A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password']; ?&gt;&lt;/td&gt;</w:t>
            </w:r>
          </w:p>
          <w:p w14:paraId="1ECF8A5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AF9F0E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019AF56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Nama&lt;/td&gt;</w:t>
            </w:r>
          </w:p>
          <w:p w14:paraId="30C642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nama']; ?&gt;&lt;/td&gt;</w:t>
            </w:r>
          </w:p>
          <w:p w14:paraId="41030A6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B37B4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7C8E4BF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Bidang&lt;/td&gt;</w:t>
            </w:r>
          </w:p>
          <w:p w14:paraId="7A05C48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bidang_nama']; ?&gt;&lt;/td&gt;</w:t>
            </w:r>
          </w:p>
          <w:p w14:paraId="4A527CD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98C045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8E8AD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Alamat&lt;/td&gt;</w:t>
            </w:r>
          </w:p>
          <w:p w14:paraId="5670434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alamat']; ?&gt;&lt;/td&gt;</w:t>
            </w:r>
          </w:p>
          <w:p w14:paraId="2BD1BC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82846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tr&gt;</w:t>
            </w:r>
          </w:p>
          <w:p w14:paraId="2C366DE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Foto&lt;/td&gt;</w:t>
            </w:r>
          </w:p>
          <w:p w14:paraId="3F24304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img src="&lt;?= base_url('assets/foto/admin/').$admin['admin_foto']; ?&gt;" width="100" class="card-img" style="width: 15rem;"&gt; &lt;/td&gt;</w:t>
            </w:r>
          </w:p>
          <w:p w14:paraId="6A5C23E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DB0D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4DA8396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49AF0DF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BB8A07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F1C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A3B8D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0DD4B276" w14:textId="1F260447" w:rsidR="00E456A5" w:rsidRPr="00E456A5" w:rsidRDefault="00E456A5" w:rsidP="00E456A5">
            <w:pPr>
              <w:rPr>
                <w:rFonts w:ascii="Courier New" w:hAnsi="Courier New" w:cs="Courier New"/>
                <w:sz w:val="20"/>
                <w:szCs w:val="20"/>
                <w:lang w:val="en-US"/>
              </w:rPr>
            </w:pPr>
            <w:proofErr w:type="gramStart"/>
            <w:r w:rsidRPr="00E456A5">
              <w:rPr>
                <w:rFonts w:ascii="Courier New" w:hAnsi="Courier New" w:cs="Courier New"/>
                <w:sz w:val="20"/>
                <w:szCs w:val="20"/>
                <w:lang w:val="en-US"/>
              </w:rPr>
              <w:t>&lt;?php</w:t>
            </w:r>
            <w:proofErr w:type="gramEnd"/>
            <w:r w:rsidRPr="00E456A5">
              <w:rPr>
                <w:rFonts w:ascii="Courier New" w:hAnsi="Courier New" w:cs="Courier New"/>
                <w:sz w:val="20"/>
                <w:szCs w:val="20"/>
                <w:lang w:val="en-US"/>
              </w:rPr>
              <w:t> endforeach; ?&gt;</w:t>
            </w:r>
          </w:p>
          <w:p w14:paraId="33CF1D2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2B9D40A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End of Main Content --&gt;</w:t>
            </w:r>
          </w:p>
          <w:p w14:paraId="4AC6DD7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ode.jquery.com/jquery-3.5.1.min.js" integrity="sha256-9/aliU8dGd2tb6OSsuzixeV4y/faTqgFtohetphbbj0=" crossorigin="anonymous"&gt;&lt;/script&gt;</w:t>
            </w:r>
          </w:p>
          <w:p w14:paraId="4A2B66B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dn.jsdelivr.net/npm/bootstrap@4.5.3/dist/js/bootstrap.bundle.min.js" integrity="sha384-ho+j7jyWK8fNQe+A12Hb8AhRq26LrZ/JpcUGGOn+Y7RsweNrtN/tE3MoK7ZeZDyx" crossorigin="anonymous"&gt;&lt;/script&gt;</w:t>
            </w:r>
          </w:p>
          <w:p w14:paraId="7E113D31" w14:textId="77777777" w:rsidR="00E456A5" w:rsidRPr="00E456A5" w:rsidRDefault="00E456A5" w:rsidP="00E456A5">
            <w:pPr>
              <w:rPr>
                <w:rFonts w:ascii="Courier New" w:hAnsi="Courier New" w:cs="Courier New"/>
                <w:sz w:val="20"/>
                <w:szCs w:val="20"/>
                <w:lang w:val="en-US"/>
              </w:rPr>
            </w:pPr>
          </w:p>
          <w:p w14:paraId="76658D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cdn.datatables.net/1.10.22/js/jquery.dataTables.min.js"&gt;&lt;/script&gt;</w:t>
            </w:r>
          </w:p>
          <w:p w14:paraId="30F2DF9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type="text/javascript"&gt;</w:t>
            </w:r>
          </w:p>
          <w:p w14:paraId="707867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function getData(kab){</w:t>
            </w:r>
          </w:p>
          <w:p w14:paraId="561C8E2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ajax({</w:t>
            </w:r>
          </w:p>
          <w:p w14:paraId="2085909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url: "&lt;?php echo base_url(); ?&gt;c_admin/load_admin",</w:t>
            </w:r>
          </w:p>
          <w:p w14:paraId="3F0882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type: "post",</w:t>
            </w:r>
          </w:p>
          <w:p w14:paraId="4495FC1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w:t>
            </w:r>
          </w:p>
          <w:p w14:paraId="48F5434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id_kab: kab</w:t>
            </w:r>
          </w:p>
          <w:p w14:paraId="04226F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80A4BE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Type: "json",</w:t>
            </w:r>
          </w:p>
          <w:p w14:paraId="7E0E365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success: function(data) {</w:t>
            </w:r>
          </w:p>
          <w:p w14:paraId="02471F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console.log(data);</w:t>
            </w:r>
          </w:p>
          <w:p w14:paraId="7D9C4C9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_tabel').DataTable( {</w:t>
            </w:r>
          </w:p>
          <w:p w14:paraId="703361D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data,</w:t>
            </w:r>
          </w:p>
          <w:p w14:paraId="7E3DB1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columns": [</w:t>
            </w:r>
          </w:p>
          <w:p w14:paraId="1FD7013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6563EB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username"</w:t>
            </w:r>
          </w:p>
          <w:p w14:paraId="05B10B5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40CAA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24FD614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password"</w:t>
            </w:r>
          </w:p>
          <w:p w14:paraId="278AC3E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18960B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E4FF50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nama",</w:t>
            </w:r>
          </w:p>
          <w:p w14:paraId="3C777E8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4F3F013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F1DE5C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bidang_nama"</w:t>
            </w:r>
          </w:p>
          <w:p w14:paraId="790504D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097AE7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660D809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id",</w:t>
            </w:r>
          </w:p>
          <w:p w14:paraId="2F0C28B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nder": function(data, type, row, meta) {</w:t>
            </w:r>
          </w:p>
          <w:p w14:paraId="0083670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turn `</w:t>
            </w:r>
          </w:p>
          <w:p w14:paraId="4C142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row.admin_id}" class="badge badge-primary" data-toggle="modal" data-</w:t>
            </w:r>
            <w:r w:rsidRPr="00E456A5">
              <w:rPr>
                <w:rFonts w:ascii="Courier New" w:hAnsi="Courier New" w:cs="Courier New"/>
                <w:sz w:val="20"/>
                <w:szCs w:val="20"/>
                <w:lang w:val="en-US"/>
              </w:rPr>
              <w:lastRenderedPageBreak/>
              <w:t>target="#modal_detail${row.admin_id}" &gt;Detail&lt;/a&gt; &lt;a href='&lt;?= base_url('c_admin/edit/')?&gt;${row.admin_id}' class="badge badge-success"&gt;Edit&lt;/a&gt; &lt;a href='&lt;?= base_url('c_admin/hapus/')?&gt;${row.admin_id}' class="badge badge-danger" onclick="return confirm('Yakin dihapus?');"&gt;Hapus&lt;/a&gt;</w:t>
            </w:r>
          </w:p>
          <w:p w14:paraId="3C98126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107DBE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58C13D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9E31B8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8A378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241C0E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F911AA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CB86B3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73CAED0" w14:textId="6B3D6841"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getData();</w:t>
            </w:r>
          </w:p>
          <w:p w14:paraId="43EFE7EE" w14:textId="5A2A52B1" w:rsidR="00763FB1"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gt;</w:t>
            </w:r>
          </w:p>
        </w:tc>
      </w:tr>
    </w:tbl>
    <w:p w14:paraId="3EBB851F" w14:textId="77777777" w:rsidR="00763FB1" w:rsidRPr="00763FB1" w:rsidRDefault="00763FB1" w:rsidP="00763FB1">
      <w:pPr>
        <w:spacing w:after="0" w:line="360" w:lineRule="auto"/>
        <w:jc w:val="both"/>
        <w:rPr>
          <w:rFonts w:ascii="Times New Roman" w:hAnsi="Times New Roman" w:cs="Times New Roman"/>
          <w:b/>
          <w:sz w:val="24"/>
          <w:szCs w:val="24"/>
        </w:rPr>
      </w:pPr>
    </w:p>
    <w:p w14:paraId="38C25219" w14:textId="4DD28EBC" w:rsidR="00F7724C" w:rsidRPr="00D664DB"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w:t>
      </w:r>
      <w:r w:rsidR="00F7724C">
        <w:rPr>
          <w:rFonts w:ascii="Times New Roman" w:hAnsi="Times New Roman" w:cs="Times New Roman"/>
          <w:sz w:val="24"/>
          <w:szCs w:val="24"/>
        </w:rPr>
        <w:t>engujian system</w:t>
      </w:r>
    </w:p>
    <w:p w14:paraId="458CEAD1" w14:textId="4A96C2B1" w:rsidR="00D664DB" w:rsidRPr="00D664DB" w:rsidRDefault="00D664DB" w:rsidP="00D664DB">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berikut:</w:t>
      </w:r>
    </w:p>
    <w:p w14:paraId="4170FA99" w14:textId="26E2198F" w:rsidR="003E5526" w:rsidRDefault="003E5526" w:rsidP="003E5526">
      <w:pPr>
        <w:spacing w:after="0" w:line="360" w:lineRule="auto"/>
        <w:jc w:val="both"/>
        <w:rPr>
          <w:rFonts w:ascii="Times New Roman" w:hAnsi="Times New Roman" w:cs="Times New Roman"/>
          <w:b/>
          <w:sz w:val="24"/>
          <w:szCs w:val="24"/>
        </w:rPr>
      </w:pPr>
      <w:r>
        <w:rPr>
          <w:noProof/>
          <w:lang w:val="en-US"/>
        </w:rPr>
        <w:drawing>
          <wp:inline distT="0" distB="0" distL="0" distR="0" wp14:anchorId="4AFB47CF" wp14:editId="24FEA745">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80FB6E1" w14:textId="45F59797" w:rsidR="004E3F1E" w:rsidRPr="004E3F1E" w:rsidRDefault="00D664DB" w:rsidP="004E3F1E">
      <w:pPr>
        <w:spacing w:after="0" w:line="360" w:lineRule="auto"/>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aftar data admin</w:t>
      </w:r>
    </w:p>
    <w:p w14:paraId="2A678809" w14:textId="2EB76B94" w:rsidR="004E3F1E" w:rsidRDefault="004E3F1E" w:rsidP="004E3F1E">
      <w:pPr>
        <w:spacing w:after="0" w:line="360" w:lineRule="auto"/>
        <w:jc w:val="both"/>
        <w:rPr>
          <w:rFonts w:ascii="Times New Roman" w:hAnsi="Times New Roman" w:cs="Times New Roman"/>
          <w:sz w:val="24"/>
          <w:szCs w:val="24"/>
        </w:rPr>
      </w:pPr>
      <w:r>
        <w:rPr>
          <w:noProof/>
          <w:lang w:val="en-US"/>
        </w:rPr>
        <w:drawing>
          <wp:inline distT="0" distB="0" distL="0" distR="0" wp14:anchorId="4DA6EA34" wp14:editId="5546D9DF">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EF12240" w14:textId="60A96620" w:rsidR="004E3F1E" w:rsidRPr="004E3F1E" w:rsidRDefault="004E3F1E" w:rsidP="004E3F1E">
      <w:pPr>
        <w:spacing w:after="0" w:line="360" w:lineRule="auto"/>
        <w:jc w:val="center"/>
        <w:rPr>
          <w:rFonts w:ascii="Times New Roman" w:hAnsi="Times New Roman" w:cs="Times New Roman"/>
          <w:sz w:val="24"/>
          <w:szCs w:val="24"/>
        </w:rPr>
      </w:pPr>
      <w:r>
        <w:rPr>
          <w:rFonts w:ascii="Times New Roman" w:hAnsi="Times New Roman" w:cs="Times New Roman"/>
          <w:b/>
        </w:rPr>
        <w:lastRenderedPageBreak/>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etail data admin</w:t>
      </w:r>
    </w:p>
    <w:p w14:paraId="29876D9C" w14:textId="6F1AAA2E" w:rsidR="00D664DB" w:rsidRPr="00A34E76" w:rsidRDefault="00D664DB" w:rsidP="00CE50A6">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0F11B1">
        <w:rPr>
          <w:rFonts w:ascii="Times New Roman" w:hAnsi="Times New Roman" w:cs="Times New Roman"/>
          <w:sz w:val="24"/>
          <w:szCs w:val="24"/>
        </w:rPr>
        <w:t xml:space="preserve"> US-02</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pilkan daftar dan detail data </w:t>
      </w:r>
      <w:r w:rsidR="00CE50A6">
        <w:rPr>
          <w:rFonts w:ascii="Times New Roman" w:hAnsi="Times New Roman" w:cs="Times New Roman"/>
          <w:sz w:val="24"/>
          <w:szCs w:val="24"/>
        </w:rPr>
        <w:t xml:space="preserve">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EF5B6F">
        <w:rPr>
          <w:rFonts w:ascii="Times New Roman" w:hAnsi="Times New Roman" w:cs="Times New Roman"/>
          <w:sz w:val="24"/>
          <w:szCs w:val="24"/>
        </w:rPr>
        <w:t>pada Tabel 4.11</w:t>
      </w:r>
    </w:p>
    <w:p w14:paraId="4B84BE9B" w14:textId="1C214834" w:rsidR="00D664DB" w:rsidRDefault="00D664DB" w:rsidP="00D664DB">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4.11</w:t>
      </w:r>
      <w:r w:rsidRPr="00CC20D1">
        <w:rPr>
          <w:rFonts w:ascii="Times New Roman" w:hAnsi="Times New Roman" w:cs="Times New Roman"/>
          <w:bCs/>
        </w:rPr>
        <w:t xml:space="preserve"> pengujian </w:t>
      </w:r>
      <w:r>
        <w:rPr>
          <w:rFonts w:ascii="Times New Roman" w:hAnsi="Times New Roman" w:cs="Times New Roman"/>
          <w:bCs/>
        </w:rPr>
        <w:t xml:space="preserve">menampilkan data </w:t>
      </w:r>
      <w:r w:rsidR="00CE50A6">
        <w:rPr>
          <w:rFonts w:ascii="Times New Roman" w:hAnsi="Times New Roman" w:cs="Times New Roman"/>
          <w:bCs/>
        </w:rPr>
        <w:t>admin</w:t>
      </w:r>
    </w:p>
    <w:tbl>
      <w:tblPr>
        <w:tblStyle w:val="TableGrid"/>
        <w:tblW w:w="0" w:type="auto"/>
        <w:tblInd w:w="-5" w:type="dxa"/>
        <w:tblLook w:val="04A0" w:firstRow="1" w:lastRow="0" w:firstColumn="1" w:lastColumn="0" w:noHBand="0" w:noVBand="1"/>
      </w:tblPr>
      <w:tblGrid>
        <w:gridCol w:w="2127"/>
        <w:gridCol w:w="2551"/>
        <w:gridCol w:w="1843"/>
        <w:gridCol w:w="1392"/>
      </w:tblGrid>
      <w:tr w:rsidR="00D664DB" w:rsidRPr="003400D1" w14:paraId="713F0E62" w14:textId="77777777" w:rsidTr="004E3F1E">
        <w:trPr>
          <w:trHeight w:val="711"/>
        </w:trPr>
        <w:tc>
          <w:tcPr>
            <w:tcW w:w="2127" w:type="dxa"/>
            <w:vAlign w:val="center"/>
          </w:tcPr>
          <w:p w14:paraId="3E911E58"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6045EE3C"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75D14C9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973F9B2"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664DB" w:rsidRPr="003400D1" w14:paraId="76A84B2A" w14:textId="77777777" w:rsidTr="004E3F1E">
        <w:trPr>
          <w:trHeight w:val="667"/>
        </w:trPr>
        <w:tc>
          <w:tcPr>
            <w:tcW w:w="2127" w:type="dxa"/>
          </w:tcPr>
          <w:p w14:paraId="1B17B506" w14:textId="418F77CE" w:rsidR="00D664DB" w:rsidRPr="003400D1" w:rsidRDefault="00D664DB" w:rsidP="000F11B1">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sidR="000F11B1">
              <w:rPr>
                <w:rFonts w:ascii="Times New Roman" w:hAnsi="Times New Roman" w:cs="Times New Roman"/>
                <w:sz w:val="24"/>
                <w:szCs w:val="24"/>
              </w:rPr>
              <w:t>daftar admin</w:t>
            </w:r>
          </w:p>
        </w:tc>
        <w:tc>
          <w:tcPr>
            <w:tcW w:w="2551" w:type="dxa"/>
          </w:tcPr>
          <w:p w14:paraId="77885E8C" w14:textId="4B45F9CA" w:rsidR="00D664DB" w:rsidRPr="003400D1" w:rsidRDefault="00CE50A6" w:rsidP="000F11B1">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00D664DB" w:rsidRPr="003400D1">
              <w:rPr>
                <w:rFonts w:ascii="Times New Roman" w:hAnsi="Times New Roman" w:cs="Times New Roman"/>
                <w:sz w:val="24"/>
                <w:szCs w:val="24"/>
              </w:rPr>
              <w:t xml:space="preserve"> </w:t>
            </w:r>
            <w:r w:rsidR="000F11B1">
              <w:rPr>
                <w:rFonts w:ascii="Times New Roman" w:hAnsi="Times New Roman" w:cs="Times New Roman"/>
                <w:sz w:val="24"/>
                <w:szCs w:val="24"/>
              </w:rPr>
              <w:t>admin</w:t>
            </w:r>
            <w:r w:rsidR="00D664DB">
              <w:rPr>
                <w:rFonts w:ascii="Times New Roman" w:hAnsi="Times New Roman" w:cs="Times New Roman"/>
                <w:sz w:val="24"/>
                <w:szCs w:val="24"/>
              </w:rPr>
              <w:t xml:space="preserve"> </w:t>
            </w:r>
            <w:r w:rsidR="00D664DB" w:rsidRPr="003400D1">
              <w:rPr>
                <w:rFonts w:ascii="Times New Roman" w:hAnsi="Times New Roman" w:cs="Times New Roman"/>
                <w:sz w:val="24"/>
                <w:szCs w:val="24"/>
              </w:rPr>
              <w:t>berhasil ditampilkan</w:t>
            </w:r>
          </w:p>
        </w:tc>
        <w:tc>
          <w:tcPr>
            <w:tcW w:w="1843" w:type="dxa"/>
            <w:vAlign w:val="center"/>
          </w:tcPr>
          <w:p w14:paraId="45A029FA"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77453F"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664DB" w:rsidRPr="003400D1" w14:paraId="70060614" w14:textId="77777777" w:rsidTr="004E3F1E">
        <w:trPr>
          <w:trHeight w:val="667"/>
        </w:trPr>
        <w:tc>
          <w:tcPr>
            <w:tcW w:w="2127" w:type="dxa"/>
          </w:tcPr>
          <w:p w14:paraId="31587CD3" w14:textId="4F2CD36F"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p>
        </w:tc>
        <w:tc>
          <w:tcPr>
            <w:tcW w:w="2551" w:type="dxa"/>
          </w:tcPr>
          <w:p w14:paraId="2AB97A27" w14:textId="46AD8E33"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r w:rsidRPr="003400D1">
              <w:rPr>
                <w:rFonts w:ascii="Times New Roman" w:hAnsi="Times New Roman" w:cs="Times New Roman"/>
                <w:sz w:val="24"/>
                <w:szCs w:val="24"/>
              </w:rPr>
              <w:t>berhasil ditampilkan</w:t>
            </w:r>
          </w:p>
        </w:tc>
        <w:tc>
          <w:tcPr>
            <w:tcW w:w="1843" w:type="dxa"/>
            <w:vAlign w:val="center"/>
          </w:tcPr>
          <w:p w14:paraId="288FF94B"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65B84E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3E4564D9" w14:textId="1FA02FC3" w:rsidR="00D664DB" w:rsidRPr="000F11B1" w:rsidRDefault="00D664DB" w:rsidP="000F11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11</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1AE54F" w14:textId="6BFB828B" w:rsidR="00DB4937" w:rsidRPr="00AC1DF8"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3</w:t>
      </w:r>
      <w:r w:rsidR="00AC1DF8">
        <w:rPr>
          <w:rFonts w:ascii="Times New Roman" w:hAnsi="Times New Roman" w:cs="Times New Roman"/>
          <w:b/>
          <w:sz w:val="24"/>
        </w:rPr>
        <w:tab/>
      </w:r>
    </w:p>
    <w:p w14:paraId="61EBCF81" w14:textId="29D8BC20" w:rsidR="00F7724C" w:rsidRPr="007C758E" w:rsidRDefault="00AC1DF8" w:rsidP="007C758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3</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ambahkan data admin.</w:t>
      </w:r>
      <w:r w:rsidR="008752F7">
        <w:rPr>
          <w:rFonts w:ascii="Times New Roman" w:hAnsi="Times New Roman" w:cs="Times New Roman"/>
          <w:bCs/>
          <w:sz w:val="24"/>
          <w:szCs w:val="24"/>
        </w:rPr>
        <w:t xml:space="preserve"> Berikut penjelasan analisa, desain, code dan tampilan serta hasil pengujian systemnya.</w:t>
      </w:r>
    </w:p>
    <w:p w14:paraId="5B3F1A9E" w14:textId="5013A78B" w:rsidR="009C1198" w:rsidRPr="009C1198"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9817856" w14:textId="67AAD5EB" w:rsidR="009C1198" w:rsidRPr="005D0C57" w:rsidRDefault="009C1198" w:rsidP="009C119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A24E90">
        <w:rPr>
          <w:rFonts w:ascii="Times New Roman" w:hAnsi="Times New Roman" w:cs="Times New Roman"/>
          <w:bCs/>
          <w:sz w:val="24"/>
          <w:szCs w:val="24"/>
        </w:rPr>
        <w:t xml:space="preserve"> US-03</w:t>
      </w:r>
      <w:r w:rsidRPr="003108BC">
        <w:rPr>
          <w:rFonts w:ascii="Times New Roman" w:hAnsi="Times New Roman" w:cs="Times New Roman"/>
          <w:sz w:val="24"/>
          <w:szCs w:val="24"/>
        </w:rPr>
        <w:t xml:space="preserve"> digambarkan pada tabel 3 berikut.</w:t>
      </w:r>
    </w:p>
    <w:p w14:paraId="66F232D6" w14:textId="5F55048F" w:rsidR="009C1198" w:rsidRPr="00F93CFD" w:rsidRDefault="009C1198" w:rsidP="009C119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EF5B6F">
        <w:rPr>
          <w:rFonts w:ascii="Times New Roman" w:eastAsia="Times New Roman" w:hAnsi="Times New Roman" w:cs="Times New Roman"/>
        </w:rPr>
        <w:t>2</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8A736A">
        <w:rPr>
          <w:rFonts w:ascii="Times New Roman" w:eastAsia="Times New Roman" w:hAnsi="Times New Roman" w:cs="Times New Roman"/>
        </w:rPr>
        <w:t>US-03</w:t>
      </w:r>
    </w:p>
    <w:tbl>
      <w:tblPr>
        <w:tblStyle w:val="TableGrid"/>
        <w:tblW w:w="7952" w:type="dxa"/>
        <w:tblLook w:val="04A0" w:firstRow="1" w:lastRow="0" w:firstColumn="1" w:lastColumn="0" w:noHBand="0" w:noVBand="1"/>
      </w:tblPr>
      <w:tblGrid>
        <w:gridCol w:w="2547"/>
        <w:gridCol w:w="5405"/>
      </w:tblGrid>
      <w:tr w:rsidR="009C1198" w:rsidRPr="00A6501E" w14:paraId="64752058" w14:textId="77777777" w:rsidTr="003F2DF4">
        <w:trPr>
          <w:trHeight w:val="289"/>
        </w:trPr>
        <w:tc>
          <w:tcPr>
            <w:tcW w:w="2547" w:type="dxa"/>
          </w:tcPr>
          <w:p w14:paraId="74953366" w14:textId="77777777" w:rsidR="009C1198" w:rsidRPr="00F93CFD" w:rsidRDefault="009C119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AE1D355" w14:textId="77777777" w:rsidR="009C1198" w:rsidRPr="00A6501E" w:rsidRDefault="009C119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9C1198" w:rsidRPr="00A6501E" w14:paraId="303CF2E2" w14:textId="77777777" w:rsidTr="003F2DF4">
        <w:trPr>
          <w:trHeight w:val="70"/>
        </w:trPr>
        <w:tc>
          <w:tcPr>
            <w:tcW w:w="2547" w:type="dxa"/>
          </w:tcPr>
          <w:p w14:paraId="7C66C035" w14:textId="24B3D200" w:rsidR="009C1198" w:rsidRPr="00A6501E" w:rsidRDefault="007A1DC5" w:rsidP="008A736A">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CE8B535" w14:textId="77777777"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567C60C9" w14:textId="77777777" w:rsidR="009C1198" w:rsidRPr="00BD4DC1"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7C99D123" w14:textId="19868F1A"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00A24E90" w:rsidRPr="00A24E90">
              <w:rPr>
                <w:b w:val="0"/>
                <w:bCs w:val="0"/>
                <w:i/>
              </w:rPr>
              <w:t>form</w:t>
            </w:r>
            <w:r w:rsidR="00A24E90">
              <w:rPr>
                <w:b w:val="0"/>
                <w:bCs w:val="0"/>
              </w:rPr>
              <w:t xml:space="preserve"> </w:t>
            </w:r>
            <w:r w:rsidR="003F2DF4">
              <w:rPr>
                <w:b w:val="0"/>
                <w:bCs w:val="0"/>
              </w:rPr>
              <w:t xml:space="preserve">tambah </w:t>
            </w:r>
            <w:r>
              <w:rPr>
                <w:b w:val="0"/>
                <w:bCs w:val="0"/>
              </w:rPr>
              <w:t>data admin</w:t>
            </w:r>
          </w:p>
          <w:p w14:paraId="33F92EEA" w14:textId="0F4245FB" w:rsidR="009C1198" w:rsidRPr="00856BB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A24E90">
              <w:rPr>
                <w:b w:val="0"/>
                <w:bCs w:val="0"/>
              </w:rPr>
              <w:t xml:space="preserve">untuk menambahkan </w:t>
            </w:r>
            <w:r>
              <w:rPr>
                <w:b w:val="0"/>
                <w:bCs w:val="0"/>
              </w:rPr>
              <w:t>data admin</w:t>
            </w:r>
          </w:p>
          <w:p w14:paraId="7989A2F1" w14:textId="4305B49B" w:rsidR="009C1198" w:rsidRPr="00F96FFB"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lastRenderedPageBreak/>
              <w:t>Terdapat tombol kembali ke halaman daftar data admin</w:t>
            </w:r>
          </w:p>
        </w:tc>
      </w:tr>
    </w:tbl>
    <w:p w14:paraId="0CC32084" w14:textId="77777777" w:rsidR="008A736A" w:rsidRPr="009C1198" w:rsidRDefault="008A736A" w:rsidP="009C1198">
      <w:pPr>
        <w:spacing w:after="0" w:line="360" w:lineRule="auto"/>
        <w:jc w:val="both"/>
        <w:rPr>
          <w:rFonts w:ascii="Times New Roman" w:hAnsi="Times New Roman" w:cs="Times New Roman"/>
          <w:b/>
          <w:sz w:val="24"/>
          <w:szCs w:val="24"/>
        </w:rPr>
      </w:pPr>
    </w:p>
    <w:p w14:paraId="029E32B3" w14:textId="692EC667" w:rsidR="00E04413" w:rsidRPr="00E04413" w:rsidRDefault="00BB4F5F" w:rsidP="00E04413">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4E8A9367" w14:textId="0442154B" w:rsidR="00E04413" w:rsidRDefault="00E04413" w:rsidP="00E0441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3 dapat dilihat pada Tabel </w:t>
      </w:r>
      <w:r w:rsidRPr="00EB4D8C">
        <w:rPr>
          <w:rFonts w:ascii="Times New Roman" w:hAnsi="Times New Roman" w:cs="Times New Roman"/>
          <w:sz w:val="24"/>
          <w:szCs w:val="24"/>
        </w:rPr>
        <w:t>5</w:t>
      </w:r>
      <w:r>
        <w:t xml:space="preserve">. </w:t>
      </w:r>
    </w:p>
    <w:p w14:paraId="3545AB3D" w14:textId="5B9CCF0B" w:rsidR="00E04413" w:rsidRDefault="00E04413" w:rsidP="00E04413">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3</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sidR="007C758E">
        <w:rPr>
          <w:rFonts w:ascii="Times New Roman" w:eastAsia="Times New Roman" w:hAnsi="Times New Roman" w:cs="Times New Roman"/>
        </w:rPr>
        <w:t>US-03</w:t>
      </w:r>
    </w:p>
    <w:tbl>
      <w:tblPr>
        <w:tblStyle w:val="TableGrid"/>
        <w:tblW w:w="7927" w:type="dxa"/>
        <w:tblLook w:val="04A0" w:firstRow="1" w:lastRow="0" w:firstColumn="1" w:lastColumn="0" w:noHBand="0" w:noVBand="1"/>
      </w:tblPr>
      <w:tblGrid>
        <w:gridCol w:w="1657"/>
        <w:gridCol w:w="2907"/>
        <w:gridCol w:w="3363"/>
      </w:tblGrid>
      <w:tr w:rsidR="00E04413" w:rsidRPr="00A6501E" w14:paraId="7869175F" w14:textId="77777777" w:rsidTr="00EF4419">
        <w:trPr>
          <w:trHeight w:val="218"/>
        </w:trPr>
        <w:tc>
          <w:tcPr>
            <w:tcW w:w="1657" w:type="dxa"/>
            <w:vAlign w:val="center"/>
          </w:tcPr>
          <w:p w14:paraId="4CC70E50" w14:textId="77777777" w:rsidR="00E04413" w:rsidRPr="00F3340E" w:rsidRDefault="00E0441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B7CF406" w14:textId="77777777" w:rsidR="00E04413" w:rsidRPr="00067124" w:rsidRDefault="00E0441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53AA3F4E" w14:textId="77777777" w:rsidR="00E04413" w:rsidRDefault="00E0441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454B64DC" w14:textId="77777777" w:rsidR="00E04413" w:rsidRPr="00872EF1" w:rsidRDefault="00E0441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04413" w:rsidRPr="00A6501E" w14:paraId="022BC4B5" w14:textId="77777777" w:rsidTr="00EF4419">
        <w:trPr>
          <w:trHeight w:val="441"/>
        </w:trPr>
        <w:tc>
          <w:tcPr>
            <w:tcW w:w="1657" w:type="dxa"/>
            <w:vAlign w:val="center"/>
          </w:tcPr>
          <w:p w14:paraId="72B29457" w14:textId="3183489A" w:rsidR="00E04413" w:rsidRDefault="007C758E" w:rsidP="00EF4419">
            <w:pPr>
              <w:pStyle w:val="Heading3"/>
              <w:tabs>
                <w:tab w:val="left" w:pos="307"/>
              </w:tabs>
              <w:spacing w:line="360" w:lineRule="auto"/>
              <w:ind w:left="0" w:firstLine="0"/>
              <w:jc w:val="center"/>
              <w:outlineLvl w:val="2"/>
              <w:rPr>
                <w:b w:val="0"/>
                <w:bCs w:val="0"/>
              </w:rPr>
            </w:pPr>
            <w:r>
              <w:rPr>
                <w:b w:val="0"/>
                <w:bCs w:val="0"/>
              </w:rPr>
              <w:t>US-03</w:t>
            </w:r>
          </w:p>
        </w:tc>
        <w:tc>
          <w:tcPr>
            <w:tcW w:w="2907" w:type="dxa"/>
          </w:tcPr>
          <w:p w14:paraId="47F1BF1F" w14:textId="77777777" w:rsidR="00E04413" w:rsidRDefault="00E0441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203DE94C" w14:textId="04437EA4" w:rsidR="00E04413" w:rsidRDefault="007C758E" w:rsidP="00EF4419">
            <w:pPr>
              <w:pStyle w:val="Heading3"/>
              <w:tabs>
                <w:tab w:val="left" w:pos="307"/>
              </w:tabs>
              <w:spacing w:line="360" w:lineRule="auto"/>
              <w:ind w:left="0" w:firstLine="0"/>
              <w:jc w:val="center"/>
              <w:outlineLvl w:val="2"/>
              <w:rPr>
                <w:b w:val="0"/>
                <w:bCs w:val="0"/>
              </w:rPr>
            </w:pPr>
            <w:r>
              <w:rPr>
                <w:b w:val="0"/>
                <w:bCs w:val="0"/>
              </w:rPr>
              <w:t>Gambar 3.29</w:t>
            </w:r>
          </w:p>
        </w:tc>
      </w:tr>
    </w:tbl>
    <w:p w14:paraId="5CF56E05" w14:textId="77777777" w:rsidR="00E04413" w:rsidRPr="00E04413" w:rsidRDefault="00E04413" w:rsidP="00E04413">
      <w:pPr>
        <w:spacing w:after="0" w:line="360" w:lineRule="auto"/>
        <w:jc w:val="both"/>
        <w:rPr>
          <w:rFonts w:ascii="Times New Roman" w:hAnsi="Times New Roman" w:cs="Times New Roman"/>
          <w:b/>
          <w:sz w:val="24"/>
          <w:szCs w:val="24"/>
        </w:rPr>
      </w:pPr>
    </w:p>
    <w:p w14:paraId="6F90AF53" w14:textId="0C7790E4" w:rsidR="00901679" w:rsidRPr="00901679" w:rsidRDefault="00BB4F5F" w:rsidP="00901679">
      <w:pPr>
        <w:pStyle w:val="ListParagraph"/>
        <w:numPr>
          <w:ilvl w:val="0"/>
          <w:numId w:val="45"/>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6BF11D8" w14:textId="2E74236C" w:rsidR="00901679" w:rsidRDefault="00901679" w:rsidP="00901679">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listing code berikut:</w:t>
      </w:r>
    </w:p>
    <w:p w14:paraId="1B1C872E" w14:textId="77777777" w:rsidR="00901679" w:rsidRPr="00D75CDC" w:rsidRDefault="00901679" w:rsidP="00901679">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B6227" w:rsidRPr="000B6227" w14:paraId="4DFF6074" w14:textId="77777777" w:rsidTr="00EF4419">
        <w:tc>
          <w:tcPr>
            <w:tcW w:w="7927" w:type="dxa"/>
            <w:shd w:val="clear" w:color="auto" w:fill="auto"/>
          </w:tcPr>
          <w:p w14:paraId="237E833A"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0E8868B" w14:textId="6EEDA64B" w:rsidR="00F77CCC" w:rsidRPr="00F77CCC" w:rsidRDefault="00F77CCC" w:rsidP="000B6227">
            <w:pPr>
              <w:rPr>
                <w:rFonts w:ascii="Courier New" w:hAnsi="Courier New" w:cs="Courier New"/>
                <w:sz w:val="20"/>
                <w:szCs w:val="20"/>
                <w:lang w:val="en-US"/>
              </w:rPr>
            </w:pPr>
            <w:r w:rsidRPr="003C7FD7">
              <w:rPr>
                <w:rFonts w:ascii="Courier New" w:hAnsi="Courier New" w:cs="Courier New"/>
                <w:sz w:val="20"/>
                <w:szCs w:val="20"/>
                <w:lang w:val="en-US"/>
              </w:rPr>
              <w:t>c</w:t>
            </w:r>
            <w:r>
              <w:rPr>
                <w:rFonts w:ascii="Courier New" w:hAnsi="Courier New" w:cs="Courier New"/>
                <w:sz w:val="20"/>
                <w:szCs w:val="20"/>
                <w:lang w:val="en-US"/>
              </w:rPr>
              <w:t>lass M_admin extends CI_model {</w:t>
            </w:r>
          </w:p>
          <w:p w14:paraId="6C3C2E6D"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public function create_admin ($v_data)</w:t>
            </w:r>
          </w:p>
          <w:p w14:paraId="5BCDF372"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p w14:paraId="07015354"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this-&gt;db-&gt;insert('tb_admin', $v_data);</w:t>
            </w:r>
          </w:p>
          <w:p w14:paraId="58E67B1B"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return $this-&gt;db-&gt;affected_rows();</w:t>
            </w:r>
          </w:p>
          <w:p w14:paraId="2E88B7C9" w14:textId="2ED2A18B" w:rsidR="00901679"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tc>
      </w:tr>
    </w:tbl>
    <w:p w14:paraId="59241D97" w14:textId="77777777" w:rsidR="00901679" w:rsidRPr="00D75CDC" w:rsidRDefault="00901679" w:rsidP="00901679">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973F42" w:rsidRPr="00973F42" w14:paraId="7587FE83" w14:textId="77777777" w:rsidTr="00EF4419">
        <w:tc>
          <w:tcPr>
            <w:tcW w:w="7927" w:type="dxa"/>
            <w:shd w:val="clear" w:color="auto" w:fill="auto"/>
          </w:tcPr>
          <w:p w14:paraId="59900B1C"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lt;?php</w:t>
            </w:r>
          </w:p>
          <w:p w14:paraId="06072889"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defined('BASEPATH') OR exit('No direct script access allowed');</w:t>
            </w:r>
          </w:p>
          <w:p w14:paraId="5BAAD0CE"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class C_admin extends CI_Controller {</w:t>
            </w:r>
          </w:p>
          <w:p w14:paraId="43196227"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var;</w:t>
            </w:r>
          </w:p>
          <w:p w14:paraId="3FD73A8D"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function __construct(){</w:t>
            </w:r>
          </w:p>
          <w:p w14:paraId="3EEDF888"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arent::__construct();</w:t>
            </w:r>
          </w:p>
          <w:p w14:paraId="4A6453EB"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cek_login();</w:t>
            </w:r>
          </w:p>
          <w:p w14:paraId="078A255C" w14:textId="1C6B791B" w:rsidR="00901679" w:rsidRPr="00973F42" w:rsidRDefault="00973F42" w:rsidP="00973F42">
            <w:pPr>
              <w:rPr>
                <w:rFonts w:ascii="Courier New" w:hAnsi="Courier New" w:cs="Courier New"/>
                <w:sz w:val="20"/>
                <w:szCs w:val="20"/>
                <w:lang w:val="en-US"/>
              </w:rPr>
            </w:pPr>
            <w:r w:rsidRPr="00973F42">
              <w:rPr>
                <w:rFonts w:ascii="Courier New" w:hAnsi="Courier New" w:cs="Courier New"/>
                <w:sz w:val="20"/>
                <w:szCs w:val="20"/>
                <w:lang w:val="en-US"/>
              </w:rPr>
              <w:t>    }</w:t>
            </w:r>
          </w:p>
          <w:p w14:paraId="687CAD2C" w14:textId="77777777" w:rsidR="00973F42" w:rsidRPr="00973F42" w:rsidRDefault="00901679" w:rsidP="00973F42">
            <w:pPr>
              <w:rPr>
                <w:rFonts w:ascii="Courier New" w:eastAsia="Times New Roman" w:hAnsi="Courier New" w:cs="Courier New"/>
                <w:sz w:val="20"/>
                <w:szCs w:val="20"/>
                <w:lang w:val="en-US"/>
              </w:rPr>
            </w:pPr>
            <w:r w:rsidRPr="00973F42">
              <w:rPr>
                <w:rFonts w:ascii="Courier New" w:hAnsi="Courier New" w:cs="Courier New"/>
                <w:sz w:val="20"/>
                <w:szCs w:val="20"/>
                <w:lang w:val="en-US"/>
              </w:rPr>
              <w:t>    </w:t>
            </w:r>
            <w:r w:rsidR="00973F42" w:rsidRPr="00973F42">
              <w:rPr>
                <w:rFonts w:ascii="Courier New" w:eastAsia="Times New Roman" w:hAnsi="Courier New" w:cs="Courier New"/>
                <w:sz w:val="20"/>
                <w:szCs w:val="20"/>
                <w:lang w:val="en-US"/>
              </w:rPr>
              <w:t>public function tambah()</w:t>
            </w:r>
          </w:p>
          <w:p w14:paraId="120C70A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24AF10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judul'] = 'TAMBAH DATA ADMIN';</w:t>
            </w:r>
          </w:p>
          <w:p w14:paraId="100CF65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role = $this-&gt;session-&gt;userdata('role');</w:t>
            </w:r>
          </w:p>
          <w:p w14:paraId="5C52C01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v_role == 1) {</w:t>
            </w:r>
          </w:p>
          <w:p w14:paraId="6DA13A4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w:t>
            </w:r>
          </w:p>
          <w:p w14:paraId="5D46A26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79D0D16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d-none';</w:t>
            </w:r>
          </w:p>
          <w:p w14:paraId="5AFF79D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5F3453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_username = $this-&gt;session-&gt;userdata('id_username');</w:t>
            </w:r>
          </w:p>
          <w:p w14:paraId="30B41E3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v_data['data_pengguna'] = $this-&gt;M_admin-&gt;get_pengguna($v_id_username);</w:t>
            </w:r>
          </w:p>
          <w:p w14:paraId="08F7CA6C" w14:textId="77777777" w:rsidR="00973F42" w:rsidRPr="00973F42" w:rsidRDefault="00973F42" w:rsidP="00973F42">
            <w:pPr>
              <w:rPr>
                <w:rFonts w:ascii="Courier New" w:eastAsia="Times New Roman" w:hAnsi="Courier New" w:cs="Courier New"/>
                <w:sz w:val="20"/>
                <w:szCs w:val="20"/>
                <w:lang w:val="en-US"/>
              </w:rPr>
            </w:pPr>
          </w:p>
          <w:p w14:paraId="251D4BA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bidang','Bidang','required|callback_validasi_bidang');</w:t>
            </w:r>
          </w:p>
          <w:p w14:paraId="6FED1F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6E8559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username', 'Username', 'required|trim|is_unique[tb_admin.admin_username]', [</w:t>
            </w:r>
          </w:p>
          <w:p w14:paraId="4A28E6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roofErr w:type="gramStart"/>
            <w:r w:rsidRPr="00973F42">
              <w:rPr>
                <w:rFonts w:ascii="Courier New" w:eastAsia="Times New Roman" w:hAnsi="Courier New" w:cs="Courier New"/>
                <w:sz w:val="20"/>
                <w:szCs w:val="20"/>
                <w:lang w:val="en-US"/>
              </w:rPr>
              <w:t>required</w:t>
            </w:r>
            <w:proofErr w:type="gramEnd"/>
            <w:r w:rsidRPr="00973F42">
              <w:rPr>
                <w:rFonts w:ascii="Courier New" w:eastAsia="Times New Roman" w:hAnsi="Courier New" w:cs="Courier New"/>
                <w:sz w:val="20"/>
                <w:szCs w:val="20"/>
                <w:lang w:val="en-US"/>
              </w:rPr>
              <w:t>' =&gt; 'Form tidak boleh kosong!',</w:t>
            </w:r>
          </w:p>
          <w:p w14:paraId="1E129E6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s_unique' =&gt; 'Username telah terdaftar!'</w:t>
            </w:r>
          </w:p>
          <w:p w14:paraId="4B543B7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 </w:t>
            </w:r>
          </w:p>
          <w:p w14:paraId="797976A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password', 'Password', 'required|trim|min_length[3]', [</w:t>
            </w:r>
          </w:p>
          <w:p w14:paraId="43CACB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roofErr w:type="gramStart"/>
            <w:r w:rsidRPr="00973F42">
              <w:rPr>
                <w:rFonts w:ascii="Courier New" w:eastAsia="Times New Roman" w:hAnsi="Courier New" w:cs="Courier New"/>
                <w:sz w:val="20"/>
                <w:szCs w:val="20"/>
                <w:lang w:val="en-US"/>
              </w:rPr>
              <w:t>required</w:t>
            </w:r>
            <w:proofErr w:type="gramEnd"/>
            <w:r w:rsidRPr="00973F42">
              <w:rPr>
                <w:rFonts w:ascii="Courier New" w:eastAsia="Times New Roman" w:hAnsi="Courier New" w:cs="Courier New"/>
                <w:sz w:val="20"/>
                <w:szCs w:val="20"/>
                <w:lang w:val="en-US"/>
              </w:rPr>
              <w:t>' =&gt; 'Form tidak boleh kosong!',</w:t>
            </w:r>
          </w:p>
          <w:p w14:paraId="55DF634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min_length' =&gt; 'Password terlalu pendek!'</w:t>
            </w:r>
          </w:p>
          <w:p w14:paraId="75EFFCF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2C8AB0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nama', 'Nama', 'required|trim', [</w:t>
            </w:r>
          </w:p>
          <w:p w14:paraId="375726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roofErr w:type="gramStart"/>
            <w:r w:rsidRPr="00973F42">
              <w:rPr>
                <w:rFonts w:ascii="Courier New" w:eastAsia="Times New Roman" w:hAnsi="Courier New" w:cs="Courier New"/>
                <w:sz w:val="20"/>
                <w:szCs w:val="20"/>
                <w:lang w:val="en-US"/>
              </w:rPr>
              <w:t>required</w:t>
            </w:r>
            <w:proofErr w:type="gramEnd"/>
            <w:r w:rsidRPr="00973F42">
              <w:rPr>
                <w:rFonts w:ascii="Courier New" w:eastAsia="Times New Roman" w:hAnsi="Courier New" w:cs="Courier New"/>
                <w:sz w:val="20"/>
                <w:szCs w:val="20"/>
                <w:lang w:val="en-US"/>
              </w:rPr>
              <w:t>' =&gt; 'Form tidak boleh kosong!',</w:t>
            </w:r>
          </w:p>
          <w:p w14:paraId="25769ED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2B7968F" w14:textId="77777777" w:rsidR="00973F42" w:rsidRPr="00973F42" w:rsidRDefault="00973F42" w:rsidP="00973F42">
            <w:pPr>
              <w:rPr>
                <w:rFonts w:ascii="Courier New" w:eastAsia="Times New Roman" w:hAnsi="Courier New" w:cs="Courier New"/>
                <w:sz w:val="20"/>
                <w:szCs w:val="20"/>
                <w:lang w:val="en-US"/>
              </w:rPr>
            </w:pPr>
          </w:p>
          <w:p w14:paraId="6817D59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list_bidang'] = $this-&gt;M_bidang-&gt;selectAllbidang();</w:t>
            </w:r>
          </w:p>
          <w:p w14:paraId="756A2CC4" w14:textId="77777777" w:rsidR="00973F42" w:rsidRPr="00973F42" w:rsidRDefault="00973F42" w:rsidP="00973F42">
            <w:pPr>
              <w:rPr>
                <w:rFonts w:ascii="Courier New" w:eastAsia="Times New Roman" w:hAnsi="Courier New" w:cs="Courier New"/>
                <w:sz w:val="20"/>
                <w:szCs w:val="20"/>
                <w:lang w:val="en-US"/>
              </w:rPr>
            </w:pPr>
          </w:p>
          <w:p w14:paraId="054441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this-&gt;form_validation-&gt;run() == false){</w:t>
            </w:r>
          </w:p>
          <w:p w14:paraId="268E03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tittle'] = 'Tambah data admin';</w:t>
            </w:r>
          </w:p>
          <w:p w14:paraId="3122917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header', $v_data);</w:t>
            </w:r>
          </w:p>
          <w:p w14:paraId="16338E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sidebar', $v_data);</w:t>
            </w:r>
          </w:p>
          <w:p w14:paraId="52E5D99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topbar', $v_data);</w:t>
            </w:r>
          </w:p>
          <w:p w14:paraId="56D843C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v_daftar_admin/tambah_data', $v_data);</w:t>
            </w:r>
          </w:p>
          <w:p w14:paraId="41ABFFC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footer');</w:t>
            </w:r>
          </w:p>
          <w:p w14:paraId="7E81609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446484F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bidang = $this-&gt;input-&gt;post('bidang');</w:t>
            </w:r>
          </w:p>
          <w:p w14:paraId="5F4E8D7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username = htmlspecialchars($this-&gt;input-&gt;post('username', true));</w:t>
            </w:r>
          </w:p>
          <w:p w14:paraId="6396DB5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password = $this-&gt;input-&gt;post('password');</w:t>
            </w:r>
          </w:p>
          <w:p w14:paraId="2D6A48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     = htmlspecialchars($this-&gt;input-&gt;post('nama', true));</w:t>
            </w:r>
          </w:p>
          <w:p w14:paraId="61641FF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alamat   = $this-&gt;input-&gt;post('alamat');</w:t>
            </w:r>
          </w:p>
          <w:p w14:paraId="592C16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upload_foto = $_FILES['foto']['name'];</w:t>
            </w:r>
          </w:p>
          <w:p w14:paraId="0B61AA87" w14:textId="77777777" w:rsidR="00973F42" w:rsidRPr="00973F42" w:rsidRDefault="00973F42" w:rsidP="00973F42">
            <w:pPr>
              <w:rPr>
                <w:rFonts w:ascii="Courier New" w:eastAsia="Times New Roman" w:hAnsi="Courier New" w:cs="Courier New"/>
                <w:sz w:val="20"/>
                <w:szCs w:val="20"/>
                <w:lang w:val="en-US"/>
              </w:rPr>
            </w:pPr>
          </w:p>
          <w:p w14:paraId="3CD7A2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upload_foto){</w:t>
            </w:r>
          </w:p>
          <w:p w14:paraId="37908787"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EAC0E3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allowed_types'] = 'gif|jpg|png|jpeg';</w:t>
            </w:r>
          </w:p>
          <w:p w14:paraId="69A991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max_size']     = '5000';</w:t>
            </w:r>
          </w:p>
          <w:p w14:paraId="2937D1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upload_path'] = './assets/foto/admin/';</w:t>
            </w:r>
          </w:p>
          <w:p w14:paraId="5D5E7B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CA7B9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library('upload', $config);</w:t>
            </w:r>
          </w:p>
          <w:p w14:paraId="1975C350" w14:textId="77777777" w:rsidR="00973F42" w:rsidRPr="00973F42" w:rsidRDefault="00973F42" w:rsidP="00973F42">
            <w:pPr>
              <w:rPr>
                <w:rFonts w:ascii="Courier New" w:eastAsia="Times New Roman" w:hAnsi="Courier New" w:cs="Courier New"/>
                <w:sz w:val="20"/>
                <w:szCs w:val="20"/>
                <w:lang w:val="en-US"/>
              </w:rPr>
            </w:pPr>
          </w:p>
          <w:p w14:paraId="55D2A0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this-&gt;upload-&gt;do_upload('foto')){</w:t>
            </w:r>
          </w:p>
          <w:p w14:paraId="0C721F1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_foto = $this-&gt;upload-&gt;data('file_name');</w:t>
            </w:r>
          </w:p>
          <w:p w14:paraId="111FA9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6AD95D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4C59D71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D9D1E2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admin_password' =&gt; $v_password,</w:t>
            </w:r>
          </w:p>
          <w:p w14:paraId="7F9A18E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55BB31B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096FDA0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30C2B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v_nama_foto</w:t>
            </w:r>
          </w:p>
          <w:p w14:paraId="24ED384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B9585F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240293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227A2BC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43EF250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cho $this-&gt;upload-&gt;display_errors();</w:t>
            </w:r>
          </w:p>
          <w:p w14:paraId="799E7E9D" w14:textId="54E97CF4"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06C50E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6668C8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5CE07F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B84BFB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1EBC219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326110E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50D1EAC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0286FA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foto.png'</w:t>
            </w:r>
          </w:p>
          <w:p w14:paraId="4A4FCB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E6BE929" w14:textId="640CAA2D"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CDC84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M_admin-&gt;create_admin($v_data);</w:t>
            </w:r>
          </w:p>
          <w:p w14:paraId="22E1EA41"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session-&gt;set_flashdata('pesan', '&lt;div class="alert alert-success" role="alert"&gt;Data berhasil ditambah!&lt;/div&gt;');</w:t>
            </w:r>
          </w:p>
          <w:p w14:paraId="0B8A3ABC" w14:textId="3AD6F89E"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direct('c_admin');</w:t>
            </w:r>
          </w:p>
          <w:p w14:paraId="6F11EC98" w14:textId="01AF3D80"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30E455E" w14:textId="49D168D3" w:rsidR="00901679"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tc>
      </w:tr>
    </w:tbl>
    <w:p w14:paraId="7D3BDFD9" w14:textId="77777777" w:rsidR="00901679" w:rsidRDefault="00901679" w:rsidP="00901679">
      <w:pPr>
        <w:pStyle w:val="ListParagraph"/>
        <w:ind w:left="0"/>
        <w:rPr>
          <w:rFonts w:ascii="Times New Roman" w:hAnsi="Times New Roman" w:cs="Times New Roman"/>
          <w:sz w:val="24"/>
          <w:szCs w:val="24"/>
        </w:rPr>
      </w:pPr>
    </w:p>
    <w:p w14:paraId="7D077633" w14:textId="77777777" w:rsidR="00901679" w:rsidRDefault="00901679" w:rsidP="00901679">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124BC" w:rsidRPr="001124BC" w14:paraId="5B1376BA" w14:textId="77777777" w:rsidTr="00EF4419">
        <w:tc>
          <w:tcPr>
            <w:tcW w:w="7927" w:type="dxa"/>
          </w:tcPr>
          <w:p w14:paraId="4036E724" w14:textId="316671DA"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ontainer-fluid"&gt;</w:t>
            </w:r>
          </w:p>
          <w:p w14:paraId="164970AE" w14:textId="422A85D2"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a href="&lt;?= base_url('c_admin'); ?&gt;" class="btn btn-info mb-2"&gt;&lt;i class="fa fa-arrow-left"&gt;&lt;/i&gt; Kembali&lt;/a&gt;</w:t>
            </w:r>
          </w:p>
          <w:p w14:paraId="1FA2483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ard mb-3"&gt;</w:t>
            </w:r>
          </w:p>
          <w:p w14:paraId="2FB855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ard-body"&gt;</w:t>
            </w:r>
          </w:p>
          <w:p w14:paraId="4DA7420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49C31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open_multipart('c_admin/tambah'); ?&gt;</w:t>
            </w:r>
          </w:p>
          <w:p w14:paraId="17184FA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1AB3FF7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Username&lt;/label&gt;</w:t>
            </w:r>
          </w:p>
          <w:p w14:paraId="065BB37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6FFFFF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username"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username'); ?&gt;"&gt;</w:t>
            </w:r>
          </w:p>
          <w:p w14:paraId="260C9C7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username', '&lt;small class="text-danger"&gt;', '&lt;/small&gt;'); ?&gt;</w:t>
            </w:r>
          </w:p>
          <w:p w14:paraId="4CDBA8B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21E38D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31ADDEBC" w14:textId="77777777" w:rsidR="00973F42" w:rsidRPr="001124BC" w:rsidRDefault="00973F42" w:rsidP="001124BC">
            <w:pPr>
              <w:rPr>
                <w:rFonts w:ascii="Courier New" w:hAnsi="Courier New" w:cs="Courier New"/>
                <w:sz w:val="20"/>
                <w:szCs w:val="20"/>
                <w:lang w:val="en-US"/>
              </w:rPr>
            </w:pPr>
          </w:p>
          <w:p w14:paraId="7646A50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Password&lt;/label&gt;</w:t>
            </w:r>
          </w:p>
          <w:p w14:paraId="0F3578A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11633FD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password"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password'); ?&gt;"&gt;</w:t>
            </w:r>
          </w:p>
          <w:p w14:paraId="27940C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password', '&lt;small class="text-danger"&gt;', '&lt;/small&gt;'); ?&gt;</w:t>
            </w:r>
          </w:p>
          <w:p w14:paraId="75BF6A1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B56817F" w14:textId="77777777" w:rsidR="00973F42" w:rsidRPr="001124BC" w:rsidRDefault="00973F42" w:rsidP="001124BC">
            <w:pPr>
              <w:rPr>
                <w:rFonts w:ascii="Courier New" w:hAnsi="Courier New" w:cs="Courier New"/>
                <w:sz w:val="20"/>
                <w:szCs w:val="20"/>
                <w:lang w:val="en-US"/>
              </w:rPr>
            </w:pPr>
          </w:p>
          <w:p w14:paraId="50B2D05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Sub bidang&lt;/label&gt;</w:t>
            </w:r>
          </w:p>
          <w:p w14:paraId="76F0307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div class="form-group mb-3"&gt;</w:t>
            </w:r>
          </w:p>
          <w:p w14:paraId="778107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C14F59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 class="custom-select " id="inputGroupSelect01" name="bidang"&gt;</w:t>
            </w:r>
          </w:p>
          <w:p w14:paraId="6BB1E25A" w14:textId="2245836B"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none" selected="selected"&gt;Pilih sub.bag ...&lt;/option&gt;</w:t>
            </w:r>
          </w:p>
          <w:p w14:paraId="34B5AC97" w14:textId="1BC3D344" w:rsidR="00973F42" w:rsidRPr="001124BC" w:rsidRDefault="00973F42" w:rsidP="001124BC">
            <w:pPr>
              <w:rPr>
                <w:rFonts w:ascii="Courier New" w:hAnsi="Courier New" w:cs="Courier New"/>
                <w:sz w:val="20"/>
                <w:szCs w:val="20"/>
                <w:lang w:val="en-US"/>
              </w:rPr>
            </w:pPr>
            <w:proofErr w:type="gramStart"/>
            <w:r w:rsidRPr="001124BC">
              <w:rPr>
                <w:rFonts w:ascii="Courier New" w:hAnsi="Courier New" w:cs="Courier New"/>
                <w:sz w:val="20"/>
                <w:szCs w:val="20"/>
                <w:lang w:val="en-US"/>
              </w:rPr>
              <w:t>&lt;?php</w:t>
            </w:r>
            <w:proofErr w:type="gramEnd"/>
            <w:r w:rsidRPr="001124BC">
              <w:rPr>
                <w:rFonts w:ascii="Courier New" w:hAnsi="Courier New" w:cs="Courier New"/>
                <w:sz w:val="20"/>
                <w:szCs w:val="20"/>
                <w:lang w:val="en-US"/>
              </w:rPr>
              <w:t> foreach($list_bidang as $bidang ) : ?&gt;</w:t>
            </w:r>
          </w:p>
          <w:p w14:paraId="38AADBA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lt;?= $bidang['bidang_id']; ?&gt;"&gt;&lt;?= $bidang['bidang_nama']; ?&gt;&lt;/option&gt;</w:t>
            </w:r>
          </w:p>
          <w:p w14:paraId="0DB92B0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php</w:t>
            </w:r>
            <w:proofErr w:type="gramEnd"/>
            <w:r w:rsidRPr="001124BC">
              <w:rPr>
                <w:rFonts w:ascii="Courier New" w:hAnsi="Courier New" w:cs="Courier New"/>
                <w:sz w:val="20"/>
                <w:szCs w:val="20"/>
                <w:lang w:val="en-US"/>
              </w:rPr>
              <w:t> endforeach; ?&gt;</w:t>
            </w:r>
          </w:p>
          <w:p w14:paraId="13B4561B" w14:textId="77777777" w:rsidR="00973F42" w:rsidRPr="001124BC" w:rsidRDefault="00973F42" w:rsidP="001124BC">
            <w:pPr>
              <w:rPr>
                <w:rFonts w:ascii="Courier New" w:hAnsi="Courier New" w:cs="Courier New"/>
                <w:sz w:val="20"/>
                <w:szCs w:val="20"/>
                <w:lang w:val="en-US"/>
              </w:rPr>
            </w:pPr>
          </w:p>
          <w:p w14:paraId="085803E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gt;</w:t>
            </w:r>
          </w:p>
          <w:p w14:paraId="33999FD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bidang', '&lt;small class="text-danger"&gt;', '&lt;/small&gt;'); ?&gt;</w:t>
            </w:r>
          </w:p>
          <w:p w14:paraId="2794B69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0F2CC7DF" w14:textId="77777777" w:rsidR="00973F42" w:rsidRPr="001124BC" w:rsidRDefault="00973F42" w:rsidP="001124BC">
            <w:pPr>
              <w:rPr>
                <w:rFonts w:ascii="Courier New" w:hAnsi="Courier New" w:cs="Courier New"/>
                <w:sz w:val="20"/>
                <w:szCs w:val="20"/>
                <w:lang w:val="en-US"/>
              </w:rPr>
            </w:pPr>
          </w:p>
          <w:p w14:paraId="43FC7EC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Nama&lt;/label&gt;</w:t>
            </w:r>
          </w:p>
          <w:p w14:paraId="48980D5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C4521F8"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nama"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nama'); ?&gt;"&gt;</w:t>
            </w:r>
          </w:p>
          <w:p w14:paraId="5334ECA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nama', '&lt;small class="text-danger"&gt;', '&lt;/small&gt;'); ?&gt;</w:t>
            </w:r>
          </w:p>
          <w:p w14:paraId="3066A58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CE9A32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5A25115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Alamat&lt;/label&gt;</w:t>
            </w:r>
          </w:p>
          <w:p w14:paraId="5B163D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F51627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alamat"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nama'); ?&gt;"&gt;</w:t>
            </w:r>
          </w:p>
          <w:p w14:paraId="703C4F9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4C74421" w14:textId="77777777" w:rsidR="00973F42" w:rsidRPr="001124BC" w:rsidRDefault="00973F42" w:rsidP="001124BC">
            <w:pPr>
              <w:rPr>
                <w:rFonts w:ascii="Courier New" w:hAnsi="Courier New" w:cs="Courier New"/>
                <w:sz w:val="20"/>
                <w:szCs w:val="20"/>
                <w:lang w:val="en-US"/>
              </w:rPr>
            </w:pPr>
          </w:p>
          <w:p w14:paraId="7B8D76D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Foto&lt;/label&gt;</w:t>
            </w:r>
          </w:p>
          <w:p w14:paraId="7D14C9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ustom-file"&gt;</w:t>
            </w:r>
          </w:p>
          <w:p w14:paraId="2177CB99"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file" accept="image/*" class="custom-file-input" name="foto"&gt;</w:t>
            </w:r>
          </w:p>
          <w:p w14:paraId="0BCA82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class="custom-file-label" for="customFile"&gt;Pilih foto&lt;/label&gt;</w:t>
            </w:r>
          </w:p>
          <w:p w14:paraId="72F2B6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442A9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hr&gt;</w:t>
            </w:r>
          </w:p>
          <w:p w14:paraId="6C78B06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row float-right mr-1"&gt; </w:t>
            </w:r>
          </w:p>
          <w:p w14:paraId="6D15441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button type="submit" class="btn btn-primary"&gt;Simpan&lt;/button&gt;   </w:t>
            </w:r>
          </w:p>
          <w:p w14:paraId="63E17E1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CB0306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close(); ?&gt;</w:t>
            </w:r>
          </w:p>
          <w:p w14:paraId="6E3E6BC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79C26D37" w14:textId="12ED0CE1"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gt;         </w:t>
            </w:r>
          </w:p>
          <w:p w14:paraId="4EE7571E" w14:textId="745CAA05"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406FC8D" w14:textId="3091FD5F" w:rsidR="00901679"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tc>
      </w:tr>
    </w:tbl>
    <w:p w14:paraId="705E8FC9" w14:textId="77777777" w:rsidR="00901679" w:rsidRPr="00901679" w:rsidRDefault="00901679" w:rsidP="00901679">
      <w:pPr>
        <w:spacing w:after="0" w:line="360" w:lineRule="auto"/>
        <w:jc w:val="both"/>
        <w:rPr>
          <w:rFonts w:ascii="Times New Roman" w:hAnsi="Times New Roman" w:cs="Times New Roman"/>
          <w:b/>
          <w:sz w:val="24"/>
          <w:szCs w:val="24"/>
        </w:rPr>
      </w:pPr>
    </w:p>
    <w:p w14:paraId="012F83B2" w14:textId="77777777" w:rsidR="00BB4F5F" w:rsidRPr="00F7724C"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2917D762" w14:textId="4CBCA4B1" w:rsidR="00F7724C" w:rsidRDefault="00702415" w:rsidP="00702415">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7C06F376" wp14:editId="31B6FBEA">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F557C7E" w14:textId="77777777" w:rsidR="00702415" w:rsidRPr="004E3F1E" w:rsidRDefault="00702415" w:rsidP="00702415">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detail data admin</w:t>
      </w:r>
    </w:p>
    <w:p w14:paraId="1D95C824" w14:textId="3CEE6E60" w:rsidR="00702415" w:rsidRPr="00A34E76" w:rsidRDefault="00702415" w:rsidP="0070241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913FD4">
        <w:rPr>
          <w:rFonts w:ascii="Times New Roman" w:hAnsi="Times New Roman" w:cs="Times New Roman"/>
          <w:sz w:val="24"/>
          <w:szCs w:val="24"/>
        </w:rPr>
        <w:t xml:space="preserve"> US-03</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913FD4">
        <w:rPr>
          <w:rFonts w:ascii="Times New Roman" w:hAnsi="Times New Roman" w:cs="Times New Roman"/>
          <w:sz w:val="24"/>
          <w:szCs w:val="24"/>
        </w:rPr>
        <w:t xml:space="preserve">menambahkan </w:t>
      </w:r>
      <w:r>
        <w:rPr>
          <w:rFonts w:ascii="Times New Roman" w:hAnsi="Times New Roman" w:cs="Times New Roman"/>
          <w:sz w:val="24"/>
          <w:szCs w:val="24"/>
        </w:rPr>
        <w:t xml:space="preserve">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EF5B6F">
        <w:rPr>
          <w:rFonts w:ascii="Times New Roman" w:hAnsi="Times New Roman" w:cs="Times New Roman"/>
          <w:sz w:val="24"/>
          <w:szCs w:val="24"/>
        </w:rPr>
        <w:t>pada Tabel 4.14</w:t>
      </w:r>
    </w:p>
    <w:p w14:paraId="162BC2CE" w14:textId="635351F7" w:rsidR="00702415" w:rsidRDefault="00702415" w:rsidP="0070241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 xml:space="preserve">4.14 </w:t>
      </w:r>
      <w:r w:rsidRPr="00CC20D1">
        <w:rPr>
          <w:rFonts w:ascii="Times New Roman" w:hAnsi="Times New Roman" w:cs="Times New Roman"/>
          <w:bCs/>
        </w:rPr>
        <w:t xml:space="preserve">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13FD4" w:rsidRPr="003400D1" w14:paraId="6FC557A8" w14:textId="77777777" w:rsidTr="00392150">
        <w:trPr>
          <w:trHeight w:val="711"/>
        </w:trPr>
        <w:tc>
          <w:tcPr>
            <w:tcW w:w="2977" w:type="dxa"/>
            <w:vAlign w:val="center"/>
          </w:tcPr>
          <w:p w14:paraId="27DD156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789FB1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3372547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41EE1B3"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13FD4" w:rsidRPr="003400D1" w14:paraId="6FB7798C" w14:textId="77777777" w:rsidTr="00392150">
        <w:trPr>
          <w:trHeight w:val="667"/>
        </w:trPr>
        <w:tc>
          <w:tcPr>
            <w:tcW w:w="2977" w:type="dxa"/>
          </w:tcPr>
          <w:p w14:paraId="00C0BAC0" w14:textId="0E6289C5"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7CC90ED2" w14:textId="07C7F8C1" w:rsidR="00702415" w:rsidRPr="003400D1"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4A7B89"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C7215B4"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913FD4" w:rsidRPr="003400D1" w14:paraId="13AC74AD" w14:textId="77777777" w:rsidTr="00392150">
        <w:trPr>
          <w:trHeight w:val="667"/>
        </w:trPr>
        <w:tc>
          <w:tcPr>
            <w:tcW w:w="2977" w:type="dxa"/>
          </w:tcPr>
          <w:p w14:paraId="353EA17C" w14:textId="1F7AD1E1" w:rsidR="00913FD4" w:rsidRPr="00913FD4"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3EC5E225" w14:textId="6250893A" w:rsidR="00913FD4"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8185F3" w14:textId="4078718D"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BFC9352" w14:textId="12546876"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913FD4" w:rsidRPr="003400D1" w14:paraId="11DBBAB0" w14:textId="77777777" w:rsidTr="00392150">
        <w:trPr>
          <w:trHeight w:val="667"/>
        </w:trPr>
        <w:tc>
          <w:tcPr>
            <w:tcW w:w="2977" w:type="dxa"/>
          </w:tcPr>
          <w:p w14:paraId="6CBEE412" w14:textId="3CDF8F83" w:rsidR="00702415" w:rsidRPr="00392150" w:rsidRDefault="00913FD4" w:rsidP="00392150">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w:t>
            </w:r>
            <w:r w:rsidR="00392150">
              <w:rPr>
                <w:rFonts w:ascii="Times New Roman" w:hAnsi="Times New Roman" w:cs="Times New Roman"/>
                <w:sz w:val="24"/>
                <w:szCs w:val="24"/>
              </w:rPr>
              <w:t xml:space="preserve"> dan </w:t>
            </w:r>
            <w:r w:rsidR="00392150" w:rsidRPr="00392150">
              <w:rPr>
                <w:rFonts w:ascii="Times New Roman" w:hAnsi="Times New Roman" w:cs="Times New Roman"/>
                <w:i/>
                <w:sz w:val="24"/>
                <w:szCs w:val="24"/>
              </w:rPr>
              <w:t>username</w:t>
            </w:r>
            <w:r w:rsidR="00392150">
              <w:rPr>
                <w:rFonts w:ascii="Times New Roman" w:hAnsi="Times New Roman" w:cs="Times New Roman"/>
                <w:i/>
                <w:sz w:val="24"/>
                <w:szCs w:val="24"/>
              </w:rPr>
              <w:t xml:space="preserve"> </w:t>
            </w:r>
            <w:r w:rsidR="00392150">
              <w:rPr>
                <w:rFonts w:ascii="Times New Roman" w:hAnsi="Times New Roman" w:cs="Times New Roman"/>
                <w:sz w:val="24"/>
                <w:szCs w:val="24"/>
              </w:rPr>
              <w:t xml:space="preserve">belum tedaftar dalam </w:t>
            </w:r>
            <w:r w:rsidR="00392150" w:rsidRPr="00392150">
              <w:rPr>
                <w:rFonts w:ascii="Times New Roman" w:hAnsi="Times New Roman" w:cs="Times New Roman"/>
                <w:i/>
                <w:sz w:val="24"/>
                <w:szCs w:val="24"/>
              </w:rPr>
              <w:t>database</w:t>
            </w:r>
          </w:p>
        </w:tc>
        <w:tc>
          <w:tcPr>
            <w:tcW w:w="2268" w:type="dxa"/>
          </w:tcPr>
          <w:p w14:paraId="72407C40" w14:textId="59AD983C"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2EEB8AE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D3B954F"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6B6011C" w14:textId="6CD26A65" w:rsidR="00702415" w:rsidRPr="00392150" w:rsidRDefault="00392150" w:rsidP="00392150">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yang diinputkan lebih dari 3 kata, selain itu sistem akan menolak akses untuk menambahkan data. Sehingga b</w:t>
      </w:r>
      <w:r w:rsidR="00702415">
        <w:rPr>
          <w:rFonts w:ascii="Times New Roman" w:hAnsi="Times New Roman" w:cs="Times New Roman"/>
          <w:sz w:val="24"/>
          <w:szCs w:val="24"/>
        </w:rPr>
        <w:t xml:space="preserve">erdasarkan hasil pengujian dan kesimpulan </w:t>
      </w:r>
      <w:r w:rsidR="00702415" w:rsidRPr="003400D1">
        <w:rPr>
          <w:rFonts w:ascii="Times New Roman" w:hAnsi="Times New Roman" w:cs="Times New Roman"/>
          <w:sz w:val="24"/>
          <w:szCs w:val="24"/>
        </w:rPr>
        <w:t xml:space="preserve">dari </w:t>
      </w:r>
      <w:r w:rsidR="00702415" w:rsidRPr="003400D1">
        <w:rPr>
          <w:rFonts w:ascii="Times New Roman" w:hAnsi="Times New Roman" w:cs="Times New Roman"/>
          <w:sz w:val="24"/>
          <w:szCs w:val="24"/>
        </w:rPr>
        <w:lastRenderedPageBreak/>
        <w:t xml:space="preserve">pengujian </w:t>
      </w:r>
      <w:r w:rsidR="00702415">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14</w:t>
      </w:r>
      <w:r w:rsidR="00702415">
        <w:rPr>
          <w:rFonts w:ascii="Times New Roman" w:hAnsi="Times New Roman" w:cs="Times New Roman"/>
          <w:sz w:val="24"/>
          <w:szCs w:val="24"/>
        </w:rPr>
        <w:t xml:space="preserve"> dapat dikatakan system </w:t>
      </w:r>
      <w:r w:rsidR="00702415" w:rsidRPr="003400D1">
        <w:rPr>
          <w:rFonts w:ascii="Times New Roman" w:hAnsi="Times New Roman" w:cs="Times New Roman"/>
          <w:sz w:val="24"/>
          <w:szCs w:val="24"/>
        </w:rPr>
        <w:t>berhasil</w:t>
      </w:r>
      <w:r w:rsidR="00702415">
        <w:rPr>
          <w:rFonts w:ascii="Times New Roman" w:hAnsi="Times New Roman" w:cs="Times New Roman"/>
          <w:sz w:val="24"/>
          <w:szCs w:val="24"/>
        </w:rPr>
        <w:t xml:space="preserve"> dan sesuai kebutuhan </w:t>
      </w:r>
      <w:r w:rsidR="00702415" w:rsidRPr="005A5DB8">
        <w:rPr>
          <w:rFonts w:ascii="Times New Roman" w:hAnsi="Times New Roman" w:cs="Times New Roman"/>
          <w:i/>
          <w:sz w:val="24"/>
          <w:szCs w:val="24"/>
        </w:rPr>
        <w:t>client</w:t>
      </w:r>
      <w:r w:rsidR="00702415">
        <w:rPr>
          <w:rFonts w:ascii="Times New Roman" w:hAnsi="Times New Roman" w:cs="Times New Roman"/>
          <w:i/>
          <w:sz w:val="24"/>
          <w:szCs w:val="24"/>
        </w:rPr>
        <w:t>.</w:t>
      </w:r>
    </w:p>
    <w:p w14:paraId="6DA16345" w14:textId="70EC9FBD"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4</w:t>
      </w:r>
    </w:p>
    <w:p w14:paraId="03286E89" w14:textId="644FCE0E" w:rsidR="00A816DB" w:rsidRPr="001124BC" w:rsidRDefault="00AC1DF8" w:rsidP="001124B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admin.</w:t>
      </w:r>
      <w:r w:rsidR="008752F7">
        <w:rPr>
          <w:rFonts w:ascii="Times New Roman" w:hAnsi="Times New Roman" w:cs="Times New Roman"/>
          <w:bCs/>
          <w:sz w:val="24"/>
          <w:szCs w:val="24"/>
        </w:rPr>
        <w:t xml:space="preserve"> Berikut penjelasan analisa, desain, code dan tampilan serta hasil pengujian systemnya.</w:t>
      </w:r>
    </w:p>
    <w:p w14:paraId="6CC14746" w14:textId="0D8ECE94" w:rsidR="008A736A" w:rsidRPr="008A736A" w:rsidRDefault="00BB4F5F" w:rsidP="008A736A">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358D07DB" w14:textId="7D4A40A2" w:rsidR="008A736A" w:rsidRPr="005D0C57" w:rsidRDefault="008A736A" w:rsidP="008A73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00EF5B6F">
        <w:rPr>
          <w:rFonts w:ascii="Times New Roman" w:hAnsi="Times New Roman" w:cs="Times New Roman"/>
          <w:sz w:val="24"/>
          <w:szCs w:val="24"/>
        </w:rPr>
        <w:t xml:space="preserve"> digambarkan pada tabel 4.15</w:t>
      </w:r>
      <w:r w:rsidRPr="003108BC">
        <w:rPr>
          <w:rFonts w:ascii="Times New Roman" w:hAnsi="Times New Roman" w:cs="Times New Roman"/>
          <w:sz w:val="24"/>
          <w:szCs w:val="24"/>
        </w:rPr>
        <w:t xml:space="preserve"> berikut.</w:t>
      </w:r>
      <w:r w:rsidR="003F2DF4">
        <w:rPr>
          <w:rFonts w:ascii="Times New Roman" w:hAnsi="Times New Roman" w:cs="Times New Roman"/>
          <w:sz w:val="24"/>
          <w:szCs w:val="24"/>
        </w:rPr>
        <w:t xml:space="preserve"> </w:t>
      </w:r>
    </w:p>
    <w:p w14:paraId="7E733DE3" w14:textId="22D2C1E4" w:rsidR="008A736A" w:rsidRPr="00F93CFD" w:rsidRDefault="008A736A" w:rsidP="008A736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EF5B6F">
        <w:rPr>
          <w:rFonts w:ascii="Times New Roman" w:eastAsia="Times New Roman" w:hAnsi="Times New Roman" w:cs="Times New Roman"/>
        </w:rPr>
        <w:t>5</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3F2DF4">
        <w:rPr>
          <w:rFonts w:ascii="Times New Roman" w:eastAsia="Times New Roman" w:hAnsi="Times New Roman" w:cs="Times New Roman"/>
        </w:rPr>
        <w:t>US-04</w:t>
      </w:r>
    </w:p>
    <w:tbl>
      <w:tblPr>
        <w:tblStyle w:val="TableGrid"/>
        <w:tblW w:w="7952" w:type="dxa"/>
        <w:tblLook w:val="04A0" w:firstRow="1" w:lastRow="0" w:firstColumn="1" w:lastColumn="0" w:noHBand="0" w:noVBand="1"/>
      </w:tblPr>
      <w:tblGrid>
        <w:gridCol w:w="2547"/>
        <w:gridCol w:w="5405"/>
      </w:tblGrid>
      <w:tr w:rsidR="008A736A" w:rsidRPr="00A6501E" w14:paraId="38D40F9C" w14:textId="77777777" w:rsidTr="003F2DF4">
        <w:trPr>
          <w:trHeight w:val="289"/>
        </w:trPr>
        <w:tc>
          <w:tcPr>
            <w:tcW w:w="2547" w:type="dxa"/>
          </w:tcPr>
          <w:p w14:paraId="261A2BCC" w14:textId="77777777" w:rsidR="008A736A" w:rsidRPr="00F93CFD" w:rsidRDefault="008A736A"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50EEE2D" w14:textId="77777777" w:rsidR="008A736A" w:rsidRPr="00A6501E" w:rsidRDefault="008A736A"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A736A" w:rsidRPr="00A6501E" w14:paraId="4DDFFCE2" w14:textId="77777777" w:rsidTr="003F2DF4">
        <w:trPr>
          <w:trHeight w:val="70"/>
        </w:trPr>
        <w:tc>
          <w:tcPr>
            <w:tcW w:w="2547" w:type="dxa"/>
          </w:tcPr>
          <w:p w14:paraId="3A67B6A7" w14:textId="6CD705C2" w:rsidR="008A736A"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37D6FC7C" w14:textId="7777777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4DA0F664" w14:textId="77777777" w:rsidR="008A736A" w:rsidRPr="00BD4DC1"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33192FE6" w14:textId="1DF9F70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w:t>
            </w:r>
            <w:r w:rsidR="003F2DF4">
              <w:rPr>
                <w:b w:val="0"/>
                <w:bCs w:val="0"/>
              </w:rPr>
              <w:t xml:space="preserve">edit </w:t>
            </w:r>
            <w:r>
              <w:rPr>
                <w:b w:val="0"/>
                <w:bCs w:val="0"/>
              </w:rPr>
              <w:t>data admin</w:t>
            </w:r>
          </w:p>
          <w:p w14:paraId="684F4EAA" w14:textId="2B3150EA" w:rsidR="008A736A" w:rsidRPr="00856BB8"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3F2DF4">
              <w:rPr>
                <w:b w:val="0"/>
                <w:bCs w:val="0"/>
              </w:rPr>
              <w:t>mengubah</w:t>
            </w:r>
            <w:r>
              <w:rPr>
                <w:b w:val="0"/>
                <w:bCs w:val="0"/>
              </w:rPr>
              <w:t xml:space="preserve"> data admin</w:t>
            </w:r>
          </w:p>
          <w:p w14:paraId="4589ADDE" w14:textId="77777777" w:rsidR="008A736A" w:rsidRPr="00F96FFB"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772730EE" w14:textId="77777777" w:rsidR="008A736A" w:rsidRPr="008A736A" w:rsidRDefault="008A736A" w:rsidP="008A736A">
      <w:pPr>
        <w:spacing w:after="0" w:line="360" w:lineRule="auto"/>
        <w:jc w:val="both"/>
        <w:rPr>
          <w:rFonts w:ascii="Times New Roman" w:hAnsi="Times New Roman" w:cs="Times New Roman"/>
          <w:b/>
          <w:sz w:val="24"/>
          <w:szCs w:val="24"/>
        </w:rPr>
      </w:pPr>
    </w:p>
    <w:p w14:paraId="2C19C796" w14:textId="14B3CA6C" w:rsidR="00F47993" w:rsidRPr="00F47993" w:rsidRDefault="00BB4F5F" w:rsidP="00F47993">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139EC3DB" w14:textId="0A64FA8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dapat dilihat pada Tabel </w:t>
      </w:r>
      <w:r w:rsidR="00EF5B6F">
        <w:rPr>
          <w:rFonts w:ascii="Times New Roman" w:hAnsi="Times New Roman" w:cs="Times New Roman"/>
          <w:sz w:val="24"/>
          <w:szCs w:val="24"/>
        </w:rPr>
        <w:t>4.1</w:t>
      </w:r>
      <w:r w:rsidRPr="00EB4D8C">
        <w:rPr>
          <w:rFonts w:ascii="Times New Roman" w:hAnsi="Times New Roman" w:cs="Times New Roman"/>
          <w:sz w:val="24"/>
          <w:szCs w:val="24"/>
        </w:rPr>
        <w:t>5</w:t>
      </w:r>
      <w:r>
        <w:t xml:space="preserve">. </w:t>
      </w:r>
    </w:p>
    <w:p w14:paraId="4CCC6DA4" w14:textId="5EECF24D" w:rsidR="00F47993" w:rsidRDefault="00F47993" w:rsidP="00F47993">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5</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4</w:t>
      </w:r>
    </w:p>
    <w:tbl>
      <w:tblPr>
        <w:tblStyle w:val="TableGrid"/>
        <w:tblW w:w="7927" w:type="dxa"/>
        <w:tblLook w:val="04A0" w:firstRow="1" w:lastRow="0" w:firstColumn="1" w:lastColumn="0" w:noHBand="0" w:noVBand="1"/>
      </w:tblPr>
      <w:tblGrid>
        <w:gridCol w:w="1657"/>
        <w:gridCol w:w="2907"/>
        <w:gridCol w:w="3363"/>
      </w:tblGrid>
      <w:tr w:rsidR="00F47993" w:rsidRPr="00A6501E" w14:paraId="57213059" w14:textId="77777777" w:rsidTr="00EF4419">
        <w:trPr>
          <w:trHeight w:val="218"/>
        </w:trPr>
        <w:tc>
          <w:tcPr>
            <w:tcW w:w="1657" w:type="dxa"/>
            <w:vAlign w:val="center"/>
          </w:tcPr>
          <w:p w14:paraId="5997188C"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95A940"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C8AAF6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F78C4C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6EC0A0FE" w14:textId="77777777" w:rsidTr="00EF4419">
        <w:trPr>
          <w:trHeight w:val="441"/>
        </w:trPr>
        <w:tc>
          <w:tcPr>
            <w:tcW w:w="1657" w:type="dxa"/>
            <w:vAlign w:val="center"/>
          </w:tcPr>
          <w:p w14:paraId="2F48B980" w14:textId="456140B0" w:rsidR="00F47993" w:rsidRDefault="00F47993" w:rsidP="00EF4419">
            <w:pPr>
              <w:pStyle w:val="Heading3"/>
              <w:tabs>
                <w:tab w:val="left" w:pos="307"/>
              </w:tabs>
              <w:spacing w:line="360" w:lineRule="auto"/>
              <w:ind w:left="0" w:firstLine="0"/>
              <w:jc w:val="center"/>
              <w:outlineLvl w:val="2"/>
              <w:rPr>
                <w:b w:val="0"/>
                <w:bCs w:val="0"/>
              </w:rPr>
            </w:pPr>
            <w:r>
              <w:rPr>
                <w:b w:val="0"/>
                <w:bCs w:val="0"/>
              </w:rPr>
              <w:t>US-04</w:t>
            </w:r>
          </w:p>
        </w:tc>
        <w:tc>
          <w:tcPr>
            <w:tcW w:w="2907" w:type="dxa"/>
          </w:tcPr>
          <w:p w14:paraId="14011DF2"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09E69A78" w14:textId="12AC0824"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0</w:t>
            </w:r>
          </w:p>
        </w:tc>
      </w:tr>
    </w:tbl>
    <w:p w14:paraId="40A84D00" w14:textId="77777777" w:rsidR="00F47993" w:rsidRPr="00F47993" w:rsidRDefault="00F47993" w:rsidP="00F47993">
      <w:pPr>
        <w:spacing w:after="0" w:line="360" w:lineRule="auto"/>
        <w:jc w:val="both"/>
        <w:rPr>
          <w:rFonts w:ascii="Times New Roman" w:hAnsi="Times New Roman" w:cs="Times New Roman"/>
          <w:b/>
          <w:sz w:val="24"/>
          <w:szCs w:val="24"/>
        </w:rPr>
      </w:pPr>
    </w:p>
    <w:p w14:paraId="401AB2A0" w14:textId="16D1B939" w:rsidR="001124BC" w:rsidRPr="001124BC" w:rsidRDefault="00BB4F5F" w:rsidP="001124BC">
      <w:pPr>
        <w:pStyle w:val="ListParagraph"/>
        <w:numPr>
          <w:ilvl w:val="0"/>
          <w:numId w:val="46"/>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724E7A4" w14:textId="73412D30" w:rsidR="001124BC" w:rsidRDefault="001124BC" w:rsidP="001124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F77CCC">
        <w:rPr>
          <w:rFonts w:ascii="Times New Roman" w:hAnsi="Times New Roman" w:cs="Times New Roman"/>
          <w:sz w:val="24"/>
          <w:szCs w:val="24"/>
        </w:rPr>
        <w:t>US-04</w:t>
      </w:r>
      <w:r>
        <w:rPr>
          <w:rFonts w:ascii="Times New Roman" w:hAnsi="Times New Roman" w:cs="Times New Roman"/>
          <w:sz w:val="24"/>
          <w:szCs w:val="24"/>
        </w:rPr>
        <w:t xml:space="preserve"> yang telah dibuat dapat dilihat pada listing code berikut:</w:t>
      </w:r>
    </w:p>
    <w:p w14:paraId="1DD745B0" w14:textId="77777777" w:rsidR="001124BC" w:rsidRPr="00D75CDC" w:rsidRDefault="001124BC" w:rsidP="001124BC">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F77CCC" w:rsidRPr="00F77CCC" w14:paraId="0F04F415" w14:textId="77777777" w:rsidTr="00EF4419">
        <w:tc>
          <w:tcPr>
            <w:tcW w:w="7927" w:type="dxa"/>
            <w:shd w:val="clear" w:color="auto" w:fill="auto"/>
          </w:tcPr>
          <w:p w14:paraId="2E118BD3"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22DEBCD"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2529941C"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public function edit_admin($id, $data){     </w:t>
            </w:r>
          </w:p>
          <w:p w14:paraId="4723AB85"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this-&gt;db-&gt;update('tb_admin', $data, array('admin_id' =&gt; $id));</w:t>
            </w:r>
          </w:p>
          <w:p w14:paraId="32840D74" w14:textId="1ACEA57B" w:rsidR="001124B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w:t>
            </w:r>
          </w:p>
        </w:tc>
      </w:tr>
    </w:tbl>
    <w:p w14:paraId="4C149468" w14:textId="77777777" w:rsidR="001124BC" w:rsidRPr="00D75CDC" w:rsidRDefault="001124BC" w:rsidP="001124BC">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77CCC" w:rsidRPr="00F77CCC" w14:paraId="11D696BE" w14:textId="77777777" w:rsidTr="00EF4419">
        <w:tc>
          <w:tcPr>
            <w:tcW w:w="7927" w:type="dxa"/>
            <w:shd w:val="clear" w:color="auto" w:fill="auto"/>
          </w:tcPr>
          <w:p w14:paraId="4C8E3E42"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lt;?php</w:t>
            </w:r>
          </w:p>
          <w:p w14:paraId="07F75A13"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3747343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41A9F28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FC8E2E8"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B59FEB"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AC4D8B4"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6CBA6587"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w:t>
            </w:r>
          </w:p>
          <w:p w14:paraId="5AAFBD0E" w14:textId="77777777" w:rsidR="00F77CCC" w:rsidRPr="00F77CCC" w:rsidRDefault="001124BC" w:rsidP="00F77CCC">
            <w:pPr>
              <w:rPr>
                <w:rFonts w:ascii="Courier New" w:eastAsia="Times New Roman" w:hAnsi="Courier New" w:cs="Courier New"/>
                <w:sz w:val="20"/>
                <w:szCs w:val="20"/>
                <w:lang w:val="en-US"/>
              </w:rPr>
            </w:pPr>
            <w:r w:rsidRPr="00F77CCC">
              <w:rPr>
                <w:rFonts w:ascii="Courier New" w:hAnsi="Courier New" w:cs="Courier New"/>
                <w:sz w:val="20"/>
                <w:szCs w:val="20"/>
                <w:lang w:val="en-US"/>
              </w:rPr>
              <w:t>    </w:t>
            </w:r>
            <w:r w:rsidR="00F77CCC" w:rsidRPr="00F77CCC">
              <w:rPr>
                <w:rFonts w:ascii="Courier New" w:eastAsia="Times New Roman" w:hAnsi="Courier New" w:cs="Courier New"/>
                <w:sz w:val="20"/>
                <w:szCs w:val="20"/>
                <w:lang w:val="en-US"/>
              </w:rPr>
              <w:t>public function edit($v_id) {</w:t>
            </w:r>
          </w:p>
          <w:p w14:paraId="22F4B062" w14:textId="77777777" w:rsidR="00F77CCC" w:rsidRPr="00F77CCC" w:rsidRDefault="00F77CCC" w:rsidP="00F77CCC">
            <w:pPr>
              <w:rPr>
                <w:rFonts w:ascii="Courier New" w:eastAsia="Times New Roman" w:hAnsi="Courier New" w:cs="Courier New"/>
                <w:sz w:val="20"/>
                <w:szCs w:val="20"/>
                <w:lang w:val="en-US"/>
              </w:rPr>
            </w:pPr>
          </w:p>
          <w:p w14:paraId="201F617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judul'] = 'EDIT DATA ADMIN';</w:t>
            </w:r>
          </w:p>
          <w:p w14:paraId="6EEADF1B" w14:textId="77777777" w:rsidR="00F77CCC" w:rsidRPr="00F77CCC" w:rsidRDefault="00F77CCC" w:rsidP="00F77CCC">
            <w:pPr>
              <w:rPr>
                <w:rFonts w:ascii="Courier New" w:eastAsia="Times New Roman" w:hAnsi="Courier New" w:cs="Courier New"/>
                <w:sz w:val="20"/>
                <w:szCs w:val="20"/>
                <w:lang w:val="en-US"/>
              </w:rPr>
            </w:pPr>
          </w:p>
          <w:p w14:paraId="437DF69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role = $this-&gt;session-&gt;userdata('role');</w:t>
            </w:r>
          </w:p>
          <w:p w14:paraId="5269A1F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v_role == 1) {</w:t>
            </w:r>
          </w:p>
          <w:p w14:paraId="397894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w:t>
            </w:r>
          </w:p>
          <w:p w14:paraId="61EF267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2EA2D30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d-none';</w:t>
            </w:r>
          </w:p>
          <w:p w14:paraId="3787B2A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BDD8017" w14:textId="77777777" w:rsidR="00F77CCC" w:rsidRPr="00F77CCC" w:rsidRDefault="00F77CCC" w:rsidP="00F77CCC">
            <w:pPr>
              <w:rPr>
                <w:rFonts w:ascii="Courier New" w:eastAsia="Times New Roman" w:hAnsi="Courier New" w:cs="Courier New"/>
                <w:sz w:val="20"/>
                <w:szCs w:val="20"/>
                <w:lang w:val="en-US"/>
              </w:rPr>
            </w:pPr>
          </w:p>
          <w:p w14:paraId="2B87E0E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_username = $this-&gt;session-&gt;userdata('id_username');</w:t>
            </w:r>
          </w:p>
          <w:p w14:paraId="16CAC8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data_pengguna'] = $this-&gt;M_admin-&gt;get_pengguna($v_id_username);</w:t>
            </w:r>
          </w:p>
          <w:p w14:paraId="74E890B5" w14:textId="4FD23658"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list_bidang'] = $this-&gt;M_bidang-&gt;selectAllbidang();</w:t>
            </w:r>
          </w:p>
          <w:p w14:paraId="5A5EDAB7" w14:textId="77FD69D6"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xml:space="preserve">        $v_data['tittle'] = 'Edit data admin'; </w:t>
            </w:r>
          </w:p>
          <w:p w14:paraId="03F9843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admin'] = $this-&gt;M_admin-&gt;get_pengguna($v_id);</w:t>
            </w:r>
          </w:p>
          <w:p w14:paraId="6008757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bidang','Bidang','required|callback_validasi_bidang');</w:t>
            </w:r>
          </w:p>
          <w:p w14:paraId="3F8E4B64" w14:textId="77777777" w:rsidR="00F77CCC" w:rsidRPr="00F77CCC" w:rsidRDefault="00F77CCC" w:rsidP="00F77CCC">
            <w:pPr>
              <w:rPr>
                <w:rFonts w:ascii="Courier New" w:eastAsia="Times New Roman" w:hAnsi="Courier New" w:cs="Courier New"/>
                <w:sz w:val="20"/>
                <w:szCs w:val="20"/>
                <w:lang w:val="en-US"/>
              </w:rPr>
            </w:pPr>
          </w:p>
          <w:p w14:paraId="50EEFEE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nama', 'Nama', 'required|trim', [</w:t>
            </w:r>
          </w:p>
          <w:p w14:paraId="7BB62A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required</w:t>
            </w:r>
            <w:proofErr w:type="gramEnd"/>
            <w:r w:rsidRPr="00F77CCC">
              <w:rPr>
                <w:rFonts w:ascii="Courier New" w:eastAsia="Times New Roman" w:hAnsi="Courier New" w:cs="Courier New"/>
                <w:sz w:val="20"/>
                <w:szCs w:val="20"/>
                <w:lang w:val="en-US"/>
              </w:rPr>
              <w:t>' =&gt; 'Form tidak boleh kosong!',</w:t>
            </w:r>
          </w:p>
          <w:p w14:paraId="1691111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64A3138" w14:textId="77777777" w:rsidR="00F77CCC" w:rsidRPr="00F77CCC" w:rsidRDefault="00F77CCC" w:rsidP="00F77CCC">
            <w:pPr>
              <w:rPr>
                <w:rFonts w:ascii="Courier New" w:eastAsia="Times New Roman" w:hAnsi="Courier New" w:cs="Courier New"/>
                <w:sz w:val="20"/>
                <w:szCs w:val="20"/>
                <w:lang w:val="en-US"/>
              </w:rPr>
            </w:pPr>
          </w:p>
          <w:p w14:paraId="774F073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password', 'Password', 'required|trim|min_length[3]', [</w:t>
            </w:r>
          </w:p>
          <w:p w14:paraId="2DD4829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required</w:t>
            </w:r>
            <w:proofErr w:type="gramEnd"/>
            <w:r w:rsidRPr="00F77CCC">
              <w:rPr>
                <w:rFonts w:ascii="Courier New" w:eastAsia="Times New Roman" w:hAnsi="Courier New" w:cs="Courier New"/>
                <w:sz w:val="20"/>
                <w:szCs w:val="20"/>
                <w:lang w:val="en-US"/>
              </w:rPr>
              <w:t>' =&gt; 'Form tidak boleh kosong!',</w:t>
            </w:r>
          </w:p>
          <w:p w14:paraId="4CA31B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min_length' =&gt; 'Password terlalu pendek!'</w:t>
            </w:r>
          </w:p>
          <w:p w14:paraId="286870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9B62C67" w14:textId="77777777" w:rsidR="00F77CCC" w:rsidRPr="00F77CCC" w:rsidRDefault="00F77CCC" w:rsidP="00F77CCC">
            <w:pPr>
              <w:rPr>
                <w:rFonts w:ascii="Courier New" w:eastAsia="Times New Roman" w:hAnsi="Courier New" w:cs="Courier New"/>
                <w:sz w:val="20"/>
                <w:szCs w:val="20"/>
                <w:lang w:val="en-US"/>
              </w:rPr>
            </w:pPr>
          </w:p>
          <w:p w14:paraId="6CD249A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username', 'Username', 'required|trim', [</w:t>
            </w:r>
          </w:p>
          <w:p w14:paraId="5A615F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required</w:t>
            </w:r>
            <w:proofErr w:type="gramEnd"/>
            <w:r w:rsidRPr="00F77CCC">
              <w:rPr>
                <w:rFonts w:ascii="Courier New" w:eastAsia="Times New Roman" w:hAnsi="Courier New" w:cs="Courier New"/>
                <w:sz w:val="20"/>
                <w:szCs w:val="20"/>
                <w:lang w:val="en-US"/>
              </w:rPr>
              <w:t>' =&gt; 'Form tidak boleh kosong!',</w:t>
            </w:r>
          </w:p>
          <w:p w14:paraId="64870F5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w:t>
            </w:r>
          </w:p>
          <w:p w14:paraId="2C6381BA" w14:textId="77777777" w:rsidR="00F77CCC" w:rsidRPr="00F77CCC" w:rsidRDefault="00F77CCC" w:rsidP="00F77CCC">
            <w:pPr>
              <w:rPr>
                <w:rFonts w:ascii="Courier New" w:eastAsia="Times New Roman" w:hAnsi="Courier New" w:cs="Courier New"/>
                <w:sz w:val="20"/>
                <w:szCs w:val="20"/>
                <w:lang w:val="en-US"/>
              </w:rPr>
            </w:pPr>
          </w:p>
          <w:p w14:paraId="0074743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form_validation-&gt;run() == false){</w:t>
            </w:r>
          </w:p>
          <w:p w14:paraId="0E9C46C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header', $v_data);</w:t>
            </w:r>
          </w:p>
          <w:p w14:paraId="1C548C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sidebar', $v_data);</w:t>
            </w:r>
          </w:p>
          <w:p w14:paraId="729262B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topbar', $v_data);</w:t>
            </w:r>
          </w:p>
          <w:p w14:paraId="74E0F54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v_daftar_admin/edit_data', $v_data);</w:t>
            </w:r>
          </w:p>
          <w:p w14:paraId="752FA13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footer');</w:t>
            </w:r>
          </w:p>
          <w:p w14:paraId="3F48291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4E5C880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d_admin = $this-&gt;input-&gt;post('id');</w:t>
            </w:r>
          </w:p>
          <w:p w14:paraId="4EDA80D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bidang = $this-&gt;input-&gt;post('bidang');</w:t>
            </w:r>
          </w:p>
          <w:p w14:paraId="2F8E1A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sername_input = htmlspecialchars($this-&gt;input-&gt;post('username', true));</w:t>
            </w:r>
          </w:p>
          <w:p w14:paraId="7988D7B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 = htmlspecialchars($this-&gt;input-&gt;post('nama', true));</w:t>
            </w:r>
          </w:p>
          <w:p w14:paraId="11C8F75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password = $this-&gt;input-&gt;post('password');</w:t>
            </w:r>
          </w:p>
          <w:p w14:paraId="65C515A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alamat = htmlspecialchars($this-&gt;input-&gt;post('alamat', true));</w:t>
            </w:r>
          </w:p>
          <w:p w14:paraId="54DB793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pload_foto = $_FILES['foto']['name'];</w:t>
            </w:r>
          </w:p>
          <w:p w14:paraId="02C6D209" w14:textId="77777777" w:rsidR="00F77CCC" w:rsidRPr="00F77CCC" w:rsidRDefault="00F77CCC" w:rsidP="00F77CCC">
            <w:pPr>
              <w:rPr>
                <w:rFonts w:ascii="Courier New" w:eastAsia="Times New Roman" w:hAnsi="Courier New" w:cs="Courier New"/>
                <w:sz w:val="20"/>
                <w:szCs w:val="20"/>
                <w:lang w:val="en-US"/>
              </w:rPr>
            </w:pPr>
          </w:p>
          <w:p w14:paraId="2074519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M_admin-&gt;cek_username($username_input,$id_admin)){</w:t>
            </w:r>
          </w:p>
          <w:p w14:paraId="296A57F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w:t>
            </w:r>
            <w:proofErr w:type="gramStart"/>
            <w:r w:rsidRPr="00F77CCC">
              <w:rPr>
                <w:rFonts w:ascii="Courier New" w:eastAsia="Times New Roman" w:hAnsi="Courier New" w:cs="Courier New"/>
                <w:sz w:val="20"/>
                <w:szCs w:val="20"/>
                <w:lang w:val="en-US"/>
              </w:rPr>
              <w:t>flashdata(</w:t>
            </w:r>
            <w:proofErr w:type="gramEnd"/>
            <w:r w:rsidRPr="00F77CCC">
              <w:rPr>
                <w:rFonts w:ascii="Courier New" w:eastAsia="Times New Roman" w:hAnsi="Courier New" w:cs="Courier New"/>
                <w:sz w:val="20"/>
                <w:szCs w:val="20"/>
                <w:lang w:val="en-US"/>
              </w:rPr>
              <w:t>'pesan', '&lt;div class="alert alert-danger" role="alert"&gt;Gagal mengubah! Username telah terdaftar!&lt;/div&gt;');</w:t>
            </w:r>
          </w:p>
          <w:p w14:paraId="6FBE386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edit/'.$id_admin);</w:t>
            </w:r>
          </w:p>
          <w:p w14:paraId="6F85FFA2" w14:textId="77777777" w:rsidR="00F77CCC" w:rsidRPr="00F77CCC" w:rsidRDefault="00F77CCC" w:rsidP="00F77CCC">
            <w:pPr>
              <w:rPr>
                <w:rFonts w:ascii="Courier New" w:eastAsia="Times New Roman" w:hAnsi="Courier New" w:cs="Courier New"/>
                <w:sz w:val="20"/>
                <w:szCs w:val="20"/>
                <w:lang w:val="en-US"/>
              </w:rPr>
            </w:pPr>
          </w:p>
          <w:p w14:paraId="02ACE9C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3E906D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5BFE0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upload_foto){</w:t>
            </w:r>
          </w:p>
          <w:p w14:paraId="6D07FDF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6A6712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allowed_types'] = 'gif|jpg|png|jpeg';</w:t>
            </w:r>
          </w:p>
          <w:p w14:paraId="1A4FB4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max_size']     = '5000';</w:t>
            </w:r>
          </w:p>
          <w:p w14:paraId="7EC1940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upload_path'] = './assets/foto/admin/';</w:t>
            </w:r>
          </w:p>
          <w:p w14:paraId="63586F3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2AE698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library('upload', $config);</w:t>
            </w:r>
          </w:p>
          <w:p w14:paraId="0812C81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39209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this-&gt;upload-&gt;do_upload('foto')){</w:t>
            </w:r>
          </w:p>
          <w:p w14:paraId="2478896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_foto = $this-&gt;upload-&gt;data('file_name');</w:t>
            </w:r>
          </w:p>
          <w:p w14:paraId="3F3C090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D3294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foto_lama = $v_data['admin']['admin_foto'];</w:t>
            </w:r>
          </w:p>
          <w:p w14:paraId="187F84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F0524C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v_foto_lama != 'foto.png'){</w:t>
            </w:r>
          </w:p>
          <w:p w14:paraId="33607C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unlink(</w:t>
            </w:r>
            <w:proofErr w:type="gramEnd"/>
            <w:r w:rsidRPr="00F77CCC">
              <w:rPr>
                <w:rFonts w:ascii="Courier New" w:eastAsia="Times New Roman" w:hAnsi="Courier New" w:cs="Courier New"/>
                <w:sz w:val="20"/>
                <w:szCs w:val="20"/>
                <w:lang w:val="en-US"/>
              </w:rPr>
              <w:t>FCPATH . '</w:t>
            </w:r>
            <w:proofErr w:type="gramStart"/>
            <w:r w:rsidRPr="00F77CCC">
              <w:rPr>
                <w:rFonts w:ascii="Courier New" w:eastAsia="Times New Roman" w:hAnsi="Courier New" w:cs="Courier New"/>
                <w:sz w:val="20"/>
                <w:szCs w:val="20"/>
                <w:lang w:val="en-US"/>
              </w:rPr>
              <w:t>assets/foto/admin</w:t>
            </w:r>
            <w:proofErr w:type="gramEnd"/>
            <w:r w:rsidRPr="00F77CCC">
              <w:rPr>
                <w:rFonts w:ascii="Courier New" w:eastAsia="Times New Roman" w:hAnsi="Courier New" w:cs="Courier New"/>
                <w:sz w:val="20"/>
                <w:szCs w:val="20"/>
                <w:lang w:val="en-US"/>
              </w:rPr>
              <w:t>/' . $v_foto_lama);</w:t>
            </w:r>
          </w:p>
          <w:p w14:paraId="1799BE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03591D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228195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7761796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717B0EE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18F78D7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6BFA9DB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foto' =&gt; $v_nama_foto,</w:t>
            </w:r>
          </w:p>
          <w:p w14:paraId="08824C8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09BDB9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admin_bidang' =&gt; $v_idbidang</w:t>
            </w:r>
          </w:p>
          <w:p w14:paraId="4E86CA8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415492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FA362E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1A15678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23136F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cho $this-&gt;upload-&gt;display_errors();</w:t>
            </w:r>
          </w:p>
          <w:p w14:paraId="7516F09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C1957B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34675B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011F12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200905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151BCF0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66E236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0F48B46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733E49A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379BA0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872919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E47E4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7267C9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M_admin-&gt;edit_admin($id_admin, $v_data);</w:t>
            </w:r>
          </w:p>
          <w:p w14:paraId="1A85950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success" role="alert"&gt;Data berhasil diubah!&lt;/div&gt;');</w:t>
            </w:r>
          </w:p>
          <w:p w14:paraId="11B3ED9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w:t>
            </w:r>
          </w:p>
          <w:p w14:paraId="3EAD7EFC" w14:textId="77777777" w:rsidR="00F77CCC" w:rsidRPr="00F77CCC" w:rsidRDefault="00F77CCC" w:rsidP="00F77CCC">
            <w:pPr>
              <w:rPr>
                <w:rFonts w:ascii="Courier New" w:eastAsia="Times New Roman" w:hAnsi="Courier New" w:cs="Courier New"/>
                <w:sz w:val="20"/>
                <w:szCs w:val="20"/>
                <w:lang w:val="en-US"/>
              </w:rPr>
            </w:pPr>
          </w:p>
          <w:p w14:paraId="20ED62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DF95F6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180EFB97" w14:textId="6B44A351" w:rsidR="001124B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tc>
      </w:tr>
    </w:tbl>
    <w:p w14:paraId="7061A40D" w14:textId="77777777" w:rsidR="001124BC" w:rsidRDefault="001124BC" w:rsidP="001124BC">
      <w:pPr>
        <w:pStyle w:val="ListParagraph"/>
        <w:ind w:left="0"/>
        <w:rPr>
          <w:rFonts w:ascii="Times New Roman" w:hAnsi="Times New Roman" w:cs="Times New Roman"/>
          <w:sz w:val="24"/>
          <w:szCs w:val="24"/>
        </w:rPr>
      </w:pPr>
    </w:p>
    <w:p w14:paraId="6CDF8D4B" w14:textId="77777777" w:rsidR="001124BC" w:rsidRDefault="001124BC" w:rsidP="001124BC">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D46457" w:rsidRPr="00D46457" w14:paraId="52699464" w14:textId="77777777" w:rsidTr="00EF4419">
        <w:tc>
          <w:tcPr>
            <w:tcW w:w="7927" w:type="dxa"/>
          </w:tcPr>
          <w:p w14:paraId="03FD952B" w14:textId="1E8A6295"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 class="container-fluid"&gt;</w:t>
            </w:r>
          </w:p>
          <w:p w14:paraId="0219499D" w14:textId="01FB3E1C"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a href="&lt;?= base_url('c_admin'); ?&gt;" class="btn btn-info mb-2"&gt;&lt;i class="fa fa-arrow-left"&gt;&lt;/i&gt; Kembali&lt;/a&gt; </w:t>
            </w:r>
          </w:p>
          <w:p w14:paraId="1F29BEE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this-&gt;session-&gt;flashdata('pesan'); ?&gt;</w:t>
            </w:r>
          </w:p>
          <w:p w14:paraId="1F8DD74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 mb-3"&gt;</w:t>
            </w:r>
          </w:p>
          <w:p w14:paraId="1F8969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body"&gt;</w:t>
            </w:r>
          </w:p>
          <w:p w14:paraId="75A547D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0C19F2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open_multipart(); ?&gt;</w:t>
            </w:r>
          </w:p>
          <w:p w14:paraId="7F028C6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hidden" id="id" name="id"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id']; ?&gt;"&gt;</w:t>
            </w:r>
          </w:p>
          <w:p w14:paraId="1FD230D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Username&lt;/label&gt;</w:t>
            </w:r>
          </w:p>
          <w:p w14:paraId="5DA7F8F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0075EFF"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username"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username']; ?&gt;"&gt;</w:t>
            </w:r>
          </w:p>
          <w:p w14:paraId="358622A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username', '&lt;small class="text-danger"&gt;', '&lt;/small&gt;'); ?&gt;</w:t>
            </w:r>
          </w:p>
          <w:p w14:paraId="75ECE4B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47F37C9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Password&lt;/label&gt;</w:t>
            </w:r>
          </w:p>
          <w:p w14:paraId="62FE9A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5C8C03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password"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password']; ?&gt;"&gt;</w:t>
            </w:r>
          </w:p>
          <w:p w14:paraId="02636C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password', '&lt;small class="text-danger"&gt;', '&lt;/small&gt;'); ?&gt;</w:t>
            </w:r>
          </w:p>
          <w:p w14:paraId="3B4A4F2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CCC3529" w14:textId="77777777" w:rsidR="00792763" w:rsidRPr="00D46457" w:rsidRDefault="00792763" w:rsidP="00D46457">
            <w:pPr>
              <w:rPr>
                <w:rFonts w:ascii="Courier New" w:hAnsi="Courier New" w:cs="Courier New"/>
                <w:sz w:val="20"/>
                <w:szCs w:val="20"/>
                <w:lang w:val="en-US"/>
              </w:rPr>
            </w:pPr>
          </w:p>
          <w:p w14:paraId="31203F2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label for="basic-url"&gt;Sub bidang&lt;/label&gt;</w:t>
            </w:r>
          </w:p>
          <w:p w14:paraId="3D22E20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E45145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3B2AD8A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 class="custom-select " id="inputGroupSelect01" name="bidang"&gt;</w:t>
            </w:r>
          </w:p>
          <w:p w14:paraId="75C6403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none" selected="selected"&gt;Pilih sub.bag ...&lt;/option&gt;</w:t>
            </w:r>
          </w:p>
          <w:p w14:paraId="519AEECD" w14:textId="77777777" w:rsidR="00792763" w:rsidRPr="00D46457" w:rsidRDefault="00792763" w:rsidP="00D46457">
            <w:pPr>
              <w:rPr>
                <w:rFonts w:ascii="Courier New" w:hAnsi="Courier New" w:cs="Courier New"/>
                <w:sz w:val="20"/>
                <w:szCs w:val="20"/>
                <w:lang w:val="en-US"/>
              </w:rPr>
            </w:pPr>
          </w:p>
          <w:p w14:paraId="3FC8008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foreach($list_bidang as $bidang ) : ?&gt;</w:t>
            </w:r>
          </w:p>
          <w:p w14:paraId="76C8C42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if($bidang['bidang_id'] == $admin['admin_bidang']) : ?&gt;</w:t>
            </w:r>
          </w:p>
          <w:p w14:paraId="0F1B1F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 selected&gt;&lt;?= $bidang['bidang_nama']; ?&gt;&lt;/option&gt;</w:t>
            </w:r>
          </w:p>
          <w:p w14:paraId="1E83502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else : ?&gt;</w:t>
            </w:r>
          </w:p>
          <w:p w14:paraId="2EA6A98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gt;&lt;?= $bidang['bidang_nama']; ?&gt;&lt;/option&gt;</w:t>
            </w:r>
          </w:p>
          <w:p w14:paraId="4AC1A2B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endif; ?&gt;</w:t>
            </w:r>
          </w:p>
          <w:p w14:paraId="018B183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endforeach; ?&gt;</w:t>
            </w:r>
          </w:p>
          <w:p w14:paraId="485466AC" w14:textId="547AB58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gt;</w:t>
            </w:r>
          </w:p>
          <w:p w14:paraId="68F39DE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bidang', '&lt;small class="text-danger"&gt;', '&lt;/small&gt;'); ?&gt;</w:t>
            </w:r>
          </w:p>
          <w:p w14:paraId="64FDF42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D8C1CFC" w14:textId="77777777" w:rsidR="00792763" w:rsidRPr="00D46457" w:rsidRDefault="00792763" w:rsidP="00D46457">
            <w:pPr>
              <w:rPr>
                <w:rFonts w:ascii="Courier New" w:hAnsi="Courier New" w:cs="Courier New"/>
                <w:sz w:val="20"/>
                <w:szCs w:val="20"/>
                <w:lang w:val="en-US"/>
              </w:rPr>
            </w:pPr>
          </w:p>
          <w:p w14:paraId="0340DED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Nama&lt;/label&gt;</w:t>
            </w:r>
          </w:p>
          <w:p w14:paraId="6AB0C7B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AEAEF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nama"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nama']; ?&gt;"&gt;</w:t>
            </w:r>
          </w:p>
          <w:p w14:paraId="41E79D6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nama', '&lt;small class="text-danger"&gt;', '&lt;/small&gt;'); ?&gt;</w:t>
            </w:r>
          </w:p>
          <w:p w14:paraId="6D8EF18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FD5ACB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34F403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Alamat&lt;/label&gt;</w:t>
            </w:r>
          </w:p>
          <w:p w14:paraId="726075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99A97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alamat"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alamat']; ?&gt;"&gt;</w:t>
            </w:r>
          </w:p>
          <w:p w14:paraId="3AA2374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C2F5902" w14:textId="77777777" w:rsidR="00792763" w:rsidRPr="00D46457" w:rsidRDefault="00792763" w:rsidP="00D46457">
            <w:pPr>
              <w:rPr>
                <w:rFonts w:ascii="Courier New" w:hAnsi="Courier New" w:cs="Courier New"/>
                <w:sz w:val="20"/>
                <w:szCs w:val="20"/>
                <w:lang w:val="en-US"/>
              </w:rPr>
            </w:pPr>
          </w:p>
          <w:p w14:paraId="3F76A71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Foto&lt;/label&gt;</w:t>
            </w:r>
          </w:p>
          <w:p w14:paraId="45F550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mb-2"&gt;</w:t>
            </w:r>
          </w:p>
          <w:p w14:paraId="6F12F1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mg src="&lt;?= base_url('assets/foto/admin/').$admin['admin_foto']; ?&gt;" width="100" class="card-img" style="width: 15rem;"&gt;  </w:t>
            </w:r>
          </w:p>
          <w:p w14:paraId="44BBF33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96F508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ustom-file"&gt;</w:t>
            </w:r>
          </w:p>
          <w:p w14:paraId="3E718EC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257E6D0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file" accept="image/*" class="custom-file-input" name="foto"&gt;</w:t>
            </w:r>
          </w:p>
          <w:p w14:paraId="7E29D3D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class="custom-file-label" for="customFile"&gt;Ganti foto&lt;/label&gt;</w:t>
            </w:r>
          </w:p>
          <w:p w14:paraId="25B0328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38F15A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hr&gt;</w:t>
            </w:r>
          </w:p>
          <w:p w14:paraId="533F3CE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row float-right mr-1"&gt; </w:t>
            </w:r>
          </w:p>
          <w:p w14:paraId="3C10467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button type="submit" class="btn btn-primary"&gt;Simpan&lt;/button&gt;   </w:t>
            </w:r>
          </w:p>
          <w:p w14:paraId="576BB67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5A44DE4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close(); ?&gt;</w:t>
            </w:r>
          </w:p>
          <w:p w14:paraId="1F0F65B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div&gt;</w:t>
            </w:r>
          </w:p>
          <w:p w14:paraId="22095B85" w14:textId="674E55E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gt; </w:t>
            </w:r>
          </w:p>
          <w:p w14:paraId="5C08BFA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92598F4" w14:textId="55F93532" w:rsidR="001124BC"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tc>
      </w:tr>
    </w:tbl>
    <w:p w14:paraId="748C6D8B" w14:textId="77777777" w:rsidR="001124BC" w:rsidRPr="001124BC" w:rsidRDefault="001124BC" w:rsidP="001124BC">
      <w:pPr>
        <w:spacing w:after="0" w:line="360" w:lineRule="auto"/>
        <w:jc w:val="both"/>
        <w:rPr>
          <w:rFonts w:ascii="Times New Roman" w:hAnsi="Times New Roman" w:cs="Times New Roman"/>
          <w:b/>
          <w:sz w:val="24"/>
          <w:szCs w:val="24"/>
        </w:rPr>
      </w:pPr>
    </w:p>
    <w:p w14:paraId="58B9D1A9" w14:textId="46138898" w:rsidR="00F7724C" w:rsidRPr="00BB4F5F" w:rsidRDefault="00BB4F5F" w:rsidP="009C1198">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ACC5622" w14:textId="0B67EE4F" w:rsidR="00F7724C" w:rsidRDefault="001124BC"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2D2E15D5" wp14:editId="5C084AA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ADEAEBE" w14:textId="7395DF1A" w:rsidR="00657D52" w:rsidRPr="004E3F1E" w:rsidRDefault="00657D52" w:rsidP="00657D52">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E633E1">
        <w:rPr>
          <w:rFonts w:ascii="Times New Roman" w:hAnsi="Times New Roman" w:cs="Times New Roman"/>
        </w:rPr>
        <w:t>edit</w:t>
      </w:r>
      <w:r>
        <w:rPr>
          <w:rFonts w:ascii="Times New Roman" w:hAnsi="Times New Roman" w:cs="Times New Roman"/>
        </w:rPr>
        <w:t xml:space="preserve"> data admin</w:t>
      </w:r>
    </w:p>
    <w:p w14:paraId="64A0E46C" w14:textId="2EC374F2" w:rsidR="001124BC" w:rsidRDefault="00657D52" w:rsidP="00657D52">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A331FE">
        <w:rPr>
          <w:rFonts w:ascii="Times New Roman" w:hAnsi="Times New Roman" w:cs="Times New Roman"/>
          <w:sz w:val="24"/>
          <w:szCs w:val="24"/>
        </w:rPr>
        <w:t>pada Tabel 4.16</w:t>
      </w:r>
    </w:p>
    <w:p w14:paraId="6DADA957" w14:textId="53A91A78" w:rsidR="00DF29E1" w:rsidRDefault="00A331FE" w:rsidP="00DF29E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3.16</w:t>
      </w:r>
      <w:r w:rsidR="00DF29E1" w:rsidRPr="00CC20D1">
        <w:rPr>
          <w:rFonts w:ascii="Times New Roman" w:hAnsi="Times New Roman" w:cs="Times New Roman"/>
          <w:bCs/>
        </w:rPr>
        <w:t xml:space="preserve"> pengujian </w:t>
      </w:r>
      <w:r w:rsidR="00E633E1">
        <w:rPr>
          <w:rFonts w:ascii="Times New Roman" w:hAnsi="Times New Roman" w:cs="Times New Roman"/>
          <w:bCs/>
        </w:rPr>
        <w:t>mengubah</w:t>
      </w:r>
      <w:r w:rsidR="00DF29E1">
        <w:rPr>
          <w:rFonts w:ascii="Times New Roman" w:hAnsi="Times New Roman" w:cs="Times New Roman"/>
          <w:bCs/>
        </w:rPr>
        <w:t xml:space="preserve">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F29E1" w:rsidRPr="003400D1" w14:paraId="60C77A14" w14:textId="77777777" w:rsidTr="00FB7CD4">
        <w:trPr>
          <w:trHeight w:val="711"/>
        </w:trPr>
        <w:tc>
          <w:tcPr>
            <w:tcW w:w="2977" w:type="dxa"/>
            <w:vAlign w:val="center"/>
          </w:tcPr>
          <w:p w14:paraId="3A4656A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3778369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9D30F7B"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105A63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F29E1" w:rsidRPr="003400D1" w14:paraId="67580C9D" w14:textId="77777777" w:rsidTr="00FB7CD4">
        <w:trPr>
          <w:trHeight w:val="667"/>
        </w:trPr>
        <w:tc>
          <w:tcPr>
            <w:tcW w:w="2977" w:type="dxa"/>
          </w:tcPr>
          <w:p w14:paraId="5FA33E23" w14:textId="473AF396" w:rsidR="00DF29E1" w:rsidRPr="003400D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w:t>
            </w:r>
            <w:r w:rsidR="00FB7CD4">
              <w:rPr>
                <w:rFonts w:ascii="Times New Roman" w:hAnsi="Times New Roman" w:cs="Times New Roman"/>
                <w:sz w:val="24"/>
                <w:szCs w:val="24"/>
              </w:rPr>
              <w:t>atau</w:t>
            </w:r>
            <w:r>
              <w:rPr>
                <w:rFonts w:ascii="Times New Roman" w:hAnsi="Times New Roman" w:cs="Times New Roman"/>
                <w:sz w:val="24"/>
                <w:szCs w:val="24"/>
              </w:rPr>
              <w:t xml:space="preserve">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14939BA2" w14:textId="74939828"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7DC6644C"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F02BEA1"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F29E1" w:rsidRPr="003400D1" w14:paraId="18ACCF81" w14:textId="77777777" w:rsidTr="00FB7CD4">
        <w:trPr>
          <w:trHeight w:val="667"/>
        </w:trPr>
        <w:tc>
          <w:tcPr>
            <w:tcW w:w="2977" w:type="dxa"/>
          </w:tcPr>
          <w:p w14:paraId="37E8D2FB" w14:textId="77777777" w:rsidR="00DF29E1" w:rsidRPr="00913FD4"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79F2A8E4" w14:textId="77DC3FA4" w:rsidR="00DF29E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6D463E7E"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AD857CB"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F29E1" w:rsidRPr="003400D1" w14:paraId="6B367133" w14:textId="77777777" w:rsidTr="00FB7CD4">
        <w:trPr>
          <w:trHeight w:val="667"/>
        </w:trPr>
        <w:tc>
          <w:tcPr>
            <w:tcW w:w="2977" w:type="dxa"/>
          </w:tcPr>
          <w:p w14:paraId="38A149A7" w14:textId="77777777" w:rsidR="00DF29E1" w:rsidRPr="00392150"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w:t>
            </w:r>
            <w:r>
              <w:rPr>
                <w:rFonts w:ascii="Times New Roman" w:hAnsi="Times New Roman" w:cs="Times New Roman"/>
                <w:sz w:val="24"/>
                <w:szCs w:val="24"/>
              </w:rPr>
              <w:lastRenderedPageBreak/>
              <w:t xml:space="preserve">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1E935194" w14:textId="06555199"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 xml:space="preserve">dan data berhasil </w:t>
            </w:r>
            <w:r w:rsidR="00E633E1">
              <w:rPr>
                <w:rFonts w:ascii="Times New Roman" w:hAnsi="Times New Roman" w:cs="Times New Roman"/>
                <w:sz w:val="24"/>
                <w:szCs w:val="24"/>
              </w:rPr>
              <w:t>diubah</w:t>
            </w:r>
          </w:p>
        </w:tc>
        <w:tc>
          <w:tcPr>
            <w:tcW w:w="1276" w:type="dxa"/>
            <w:vAlign w:val="center"/>
          </w:tcPr>
          <w:p w14:paraId="14AD604D"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2" w:type="dxa"/>
            <w:vAlign w:val="center"/>
          </w:tcPr>
          <w:p w14:paraId="5A54330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58847C9E" w14:textId="1B3A86DD" w:rsidR="00DF29E1" w:rsidRPr="00AC1DF8" w:rsidRDefault="00DF29E1" w:rsidP="00657D52">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Sistem hanya akan berhasil </w:t>
      </w:r>
      <w:r w:rsidR="00E633E1">
        <w:rPr>
          <w:rFonts w:ascii="Times New Roman" w:hAnsi="Times New Roman" w:cs="Times New Roman"/>
          <w:sz w:val="24"/>
          <w:szCs w:val="24"/>
        </w:rPr>
        <w:t>mengubah</w:t>
      </w:r>
      <w:r>
        <w:rPr>
          <w:rFonts w:ascii="Times New Roman" w:hAnsi="Times New Roman" w:cs="Times New Roman"/>
          <w:sz w:val="24"/>
          <w:szCs w:val="24"/>
        </w:rPr>
        <w:t xml:space="preserve"> data </w:t>
      </w:r>
      <w:r w:rsidR="00E633E1">
        <w:rPr>
          <w:rFonts w:ascii="Times New Roman" w:hAnsi="Times New Roman" w:cs="Times New Roman"/>
          <w:sz w:val="24"/>
          <w:szCs w:val="24"/>
        </w:rPr>
        <w:t xml:space="preserve">admin </w:t>
      </w:r>
      <w:r>
        <w:rPr>
          <w:rFonts w:ascii="Times New Roman" w:hAnsi="Times New Roman" w:cs="Times New Roman"/>
          <w:sz w:val="24"/>
          <w:szCs w:val="24"/>
        </w:rPr>
        <w:t xml:space="preserve">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sidR="00E633E1">
        <w:rPr>
          <w:rFonts w:ascii="Times New Roman" w:hAnsi="Times New Roman" w:cs="Times New Roman"/>
          <w:sz w:val="24"/>
          <w:szCs w:val="24"/>
        </w:rPr>
        <w:t xml:space="preserve">mengubah </w:t>
      </w:r>
      <w:r>
        <w:rPr>
          <w:rFonts w:ascii="Times New Roman" w:hAnsi="Times New Roman" w:cs="Times New Roman"/>
          <w:sz w:val="24"/>
          <w:szCs w:val="24"/>
        </w:rPr>
        <w:t xml:space="preserve"> data</w:t>
      </w:r>
      <w:proofErr w:type="gramEnd"/>
      <w:r w:rsidR="00E633E1">
        <w:rPr>
          <w:rFonts w:ascii="Times New Roman" w:hAnsi="Times New Roman" w:cs="Times New Roman"/>
          <w:sz w:val="24"/>
          <w:szCs w:val="24"/>
        </w:rPr>
        <w:t xml:space="preserve"> admin</w:t>
      </w:r>
      <w:r>
        <w:rPr>
          <w:rFonts w:ascii="Times New Roman" w:hAnsi="Times New Roman" w:cs="Times New Roman"/>
          <w:sz w:val="24"/>
          <w:szCs w:val="24"/>
        </w:rPr>
        <w:t xml:space="preserve">.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331FE">
        <w:rPr>
          <w:rFonts w:ascii="Times New Roman" w:hAnsi="Times New Roman" w:cs="Times New Roman"/>
          <w:sz w:val="24"/>
          <w:szCs w:val="24"/>
        </w:rPr>
        <w:t>4.1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FB6FC69" w14:textId="188E255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5</w:t>
      </w:r>
    </w:p>
    <w:p w14:paraId="181FC068" w14:textId="6ABA1C2B" w:rsidR="00D54DB0" w:rsidRPr="003B583C" w:rsidRDefault="00335708" w:rsidP="003B583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A33F4">
        <w:rPr>
          <w:rFonts w:ascii="Times New Roman" w:hAnsi="Times New Roman" w:cs="Times New Roman"/>
          <w:bCs/>
          <w:sz w:val="24"/>
          <w:szCs w:val="24"/>
        </w:rPr>
        <w:t xml:space="preserve"> US-05</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sidR="0074742B">
        <w:rPr>
          <w:rFonts w:ascii="Times New Roman" w:hAnsi="Times New Roman" w:cs="Times New Roman"/>
          <w:bCs/>
          <w:sz w:val="24"/>
          <w:szCs w:val="24"/>
        </w:rPr>
        <w:t xml:space="preserve">menghapus data </w:t>
      </w:r>
      <w:r>
        <w:rPr>
          <w:rFonts w:ascii="Times New Roman" w:hAnsi="Times New Roman" w:cs="Times New Roman"/>
          <w:bCs/>
          <w:sz w:val="24"/>
          <w:szCs w:val="24"/>
        </w:rPr>
        <w:t>admin.</w:t>
      </w:r>
      <w:r w:rsidR="008752F7">
        <w:rPr>
          <w:rFonts w:ascii="Times New Roman" w:hAnsi="Times New Roman" w:cs="Times New Roman"/>
          <w:bCs/>
          <w:sz w:val="24"/>
          <w:szCs w:val="24"/>
        </w:rPr>
        <w:t xml:space="preserve"> Berikut penjelasan analisa, desain, code dan tampilan serta hasil pengujian systemnya.</w:t>
      </w:r>
    </w:p>
    <w:p w14:paraId="261DF492" w14:textId="50DB7196" w:rsidR="003F2DF4" w:rsidRPr="003F2DF4" w:rsidRDefault="00BB4F5F" w:rsidP="003F2DF4">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3B50583" w14:textId="33FE76D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5</w:t>
      </w:r>
      <w:r w:rsidR="00A331FE">
        <w:rPr>
          <w:rFonts w:ascii="Times New Roman" w:hAnsi="Times New Roman" w:cs="Times New Roman"/>
          <w:sz w:val="24"/>
          <w:szCs w:val="24"/>
        </w:rPr>
        <w:t xml:space="preserve"> digambarkan pada tabel 4.18</w:t>
      </w:r>
      <w:r w:rsidRPr="003108BC">
        <w:rPr>
          <w:rFonts w:ascii="Times New Roman" w:hAnsi="Times New Roman" w:cs="Times New Roman"/>
          <w:sz w:val="24"/>
          <w:szCs w:val="24"/>
        </w:rPr>
        <w:t xml:space="preserve"> berikut.</w:t>
      </w:r>
    </w:p>
    <w:p w14:paraId="72A12BFB" w14:textId="2F5488C1"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A331FE">
        <w:rPr>
          <w:rFonts w:ascii="Times New Roman" w:eastAsia="Times New Roman" w:hAnsi="Times New Roman" w:cs="Times New Roman"/>
        </w:rPr>
        <w:t>8</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52" w:type="dxa"/>
        <w:tblLook w:val="04A0" w:firstRow="1" w:lastRow="0" w:firstColumn="1" w:lastColumn="0" w:noHBand="0" w:noVBand="1"/>
      </w:tblPr>
      <w:tblGrid>
        <w:gridCol w:w="2547"/>
        <w:gridCol w:w="5405"/>
      </w:tblGrid>
      <w:tr w:rsidR="003F2DF4" w:rsidRPr="00A6501E" w14:paraId="29A2E1D3" w14:textId="77777777" w:rsidTr="003F2DF4">
        <w:trPr>
          <w:trHeight w:val="289"/>
        </w:trPr>
        <w:tc>
          <w:tcPr>
            <w:tcW w:w="2547" w:type="dxa"/>
          </w:tcPr>
          <w:p w14:paraId="2C2141A2"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2DFAAA9"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4A2B6818" w14:textId="77777777" w:rsidTr="003F2DF4">
        <w:trPr>
          <w:trHeight w:val="70"/>
        </w:trPr>
        <w:tc>
          <w:tcPr>
            <w:tcW w:w="2547" w:type="dxa"/>
          </w:tcPr>
          <w:p w14:paraId="68BE199E" w14:textId="0658894F" w:rsidR="003F2DF4" w:rsidRPr="00A6501E" w:rsidRDefault="003F2DF4" w:rsidP="003F2DF4">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29C6C975" w14:textId="06584247" w:rsidR="003F2DF4" w:rsidRPr="00F96FFB"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admin</w:t>
            </w:r>
          </w:p>
        </w:tc>
      </w:tr>
    </w:tbl>
    <w:p w14:paraId="1BBC5928" w14:textId="77777777" w:rsidR="003F2DF4" w:rsidRPr="003F2DF4" w:rsidRDefault="003F2DF4" w:rsidP="003F2DF4">
      <w:pPr>
        <w:spacing w:after="0" w:line="360" w:lineRule="auto"/>
        <w:jc w:val="both"/>
        <w:rPr>
          <w:rFonts w:ascii="Times New Roman" w:hAnsi="Times New Roman" w:cs="Times New Roman"/>
          <w:b/>
          <w:sz w:val="24"/>
          <w:szCs w:val="24"/>
        </w:rPr>
      </w:pPr>
    </w:p>
    <w:p w14:paraId="3EFB6998" w14:textId="110638B3" w:rsidR="00F47993" w:rsidRPr="00F47993" w:rsidRDefault="00BB4F5F" w:rsidP="00F47993">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B2163A" w14:textId="00FD062E"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5 dapat dilihat pada Tabel </w:t>
      </w:r>
      <w:r w:rsidR="00A331FE">
        <w:rPr>
          <w:rFonts w:ascii="Times New Roman" w:hAnsi="Times New Roman" w:cs="Times New Roman"/>
          <w:sz w:val="24"/>
          <w:szCs w:val="24"/>
        </w:rPr>
        <w:t>4.19</w:t>
      </w:r>
      <w:r>
        <w:t xml:space="preserve">. </w:t>
      </w:r>
    </w:p>
    <w:p w14:paraId="1D0BAE73" w14:textId="05E2CD4F" w:rsidR="00F47993" w:rsidRDefault="00F47993" w:rsidP="00F47993">
      <w:pPr>
        <w:spacing w:after="0" w:line="360" w:lineRule="auto"/>
        <w:jc w:val="center"/>
      </w:pPr>
      <w:r w:rsidRPr="00F3340E">
        <w:rPr>
          <w:rFonts w:ascii="Times New Roman" w:eastAsia="Times New Roman" w:hAnsi="Times New Roman" w:cs="Times New Roman"/>
        </w:rPr>
        <w:t>Tabel 4.1</w:t>
      </w:r>
      <w:r w:rsidR="00A331FE">
        <w:rPr>
          <w:rFonts w:ascii="Times New Roman" w:eastAsia="Times New Roman" w:hAnsi="Times New Roman" w:cs="Times New Roman"/>
        </w:rPr>
        <w:t>9</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27" w:type="dxa"/>
        <w:tblLook w:val="04A0" w:firstRow="1" w:lastRow="0" w:firstColumn="1" w:lastColumn="0" w:noHBand="0" w:noVBand="1"/>
      </w:tblPr>
      <w:tblGrid>
        <w:gridCol w:w="1657"/>
        <w:gridCol w:w="2907"/>
        <w:gridCol w:w="3363"/>
      </w:tblGrid>
      <w:tr w:rsidR="00F47993" w:rsidRPr="00A6501E" w14:paraId="2113C0D7" w14:textId="77777777" w:rsidTr="00EF4419">
        <w:trPr>
          <w:trHeight w:val="218"/>
        </w:trPr>
        <w:tc>
          <w:tcPr>
            <w:tcW w:w="1657" w:type="dxa"/>
            <w:vAlign w:val="center"/>
          </w:tcPr>
          <w:p w14:paraId="6430438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A9B4C0A"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C0E5B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D3A4FC9"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54F4B0A0" w14:textId="77777777" w:rsidTr="00EF4419">
        <w:trPr>
          <w:trHeight w:val="441"/>
        </w:trPr>
        <w:tc>
          <w:tcPr>
            <w:tcW w:w="1657" w:type="dxa"/>
            <w:vAlign w:val="center"/>
          </w:tcPr>
          <w:p w14:paraId="0DD9C463" w14:textId="2707B022" w:rsidR="00F47993" w:rsidRDefault="00F47993" w:rsidP="00EF4419">
            <w:pPr>
              <w:pStyle w:val="Heading3"/>
              <w:tabs>
                <w:tab w:val="left" w:pos="307"/>
              </w:tabs>
              <w:spacing w:line="360" w:lineRule="auto"/>
              <w:ind w:left="0" w:firstLine="0"/>
              <w:jc w:val="center"/>
              <w:outlineLvl w:val="2"/>
              <w:rPr>
                <w:b w:val="0"/>
                <w:bCs w:val="0"/>
              </w:rPr>
            </w:pPr>
            <w:r>
              <w:rPr>
                <w:b w:val="0"/>
                <w:bCs w:val="0"/>
              </w:rPr>
              <w:t>US-05</w:t>
            </w:r>
          </w:p>
        </w:tc>
        <w:tc>
          <w:tcPr>
            <w:tcW w:w="2907" w:type="dxa"/>
          </w:tcPr>
          <w:p w14:paraId="764FB9FE"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6B9F2FAB" w14:textId="33F131EB"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1</w:t>
            </w:r>
          </w:p>
        </w:tc>
      </w:tr>
    </w:tbl>
    <w:p w14:paraId="24375B30" w14:textId="77777777" w:rsidR="00F47993" w:rsidRPr="00F47993" w:rsidRDefault="00F47993" w:rsidP="00F47993">
      <w:pPr>
        <w:spacing w:after="0" w:line="360" w:lineRule="auto"/>
        <w:jc w:val="both"/>
        <w:rPr>
          <w:rFonts w:ascii="Times New Roman" w:hAnsi="Times New Roman" w:cs="Times New Roman"/>
          <w:b/>
          <w:sz w:val="24"/>
          <w:szCs w:val="24"/>
        </w:rPr>
      </w:pPr>
    </w:p>
    <w:p w14:paraId="1FA21DCE" w14:textId="1F6A41CE" w:rsidR="005A63E8" w:rsidRPr="005A63E8" w:rsidRDefault="00BB4F5F" w:rsidP="005A63E8">
      <w:pPr>
        <w:pStyle w:val="ListParagraph"/>
        <w:numPr>
          <w:ilvl w:val="0"/>
          <w:numId w:val="47"/>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116CA89" w14:textId="77777777" w:rsidR="005A63E8" w:rsidRDefault="005A63E8" w:rsidP="005A63E8">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listing code berikut:</w:t>
      </w:r>
    </w:p>
    <w:p w14:paraId="5264C747" w14:textId="77777777" w:rsidR="005A63E8" w:rsidRPr="00D75CDC" w:rsidRDefault="005A63E8" w:rsidP="005A63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A63E8" w:rsidRPr="005A63E8" w14:paraId="1C364A75" w14:textId="77777777" w:rsidTr="00EF4419">
        <w:tc>
          <w:tcPr>
            <w:tcW w:w="7927" w:type="dxa"/>
            <w:shd w:val="clear" w:color="auto" w:fill="auto"/>
          </w:tcPr>
          <w:p w14:paraId="7F3DE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lt;?php</w:t>
            </w:r>
          </w:p>
          <w:p w14:paraId="043A9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class M_admin extends CI_model {</w:t>
            </w:r>
          </w:p>
          <w:p w14:paraId="5E10D266"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public function hapus_admin($v_id) {</w:t>
            </w:r>
          </w:p>
          <w:p w14:paraId="46646ACC"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where('admin_id', $v_id);</w:t>
            </w:r>
          </w:p>
          <w:p w14:paraId="1561F97E"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delete('tb_admin');</w:t>
            </w:r>
          </w:p>
          <w:p w14:paraId="6C733E9F" w14:textId="0A0D7AD5"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w:t>
            </w:r>
          </w:p>
        </w:tc>
      </w:tr>
    </w:tbl>
    <w:p w14:paraId="69D3252C" w14:textId="77777777" w:rsidR="005A63E8" w:rsidRPr="00D75CDC" w:rsidRDefault="005A63E8" w:rsidP="005A63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A63E8" w:rsidRPr="00F77CCC" w14:paraId="7EB82368" w14:textId="77777777" w:rsidTr="00EF4419">
        <w:tc>
          <w:tcPr>
            <w:tcW w:w="7927" w:type="dxa"/>
            <w:shd w:val="clear" w:color="auto" w:fill="auto"/>
          </w:tcPr>
          <w:p w14:paraId="6445EB7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lt;?php</w:t>
            </w:r>
          </w:p>
          <w:p w14:paraId="69661B73"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0D37FCF9"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37F0890A"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1C62165"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FBF496"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04E2F09E"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13593E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w:t>
            </w:r>
          </w:p>
          <w:p w14:paraId="38DEC8A5" w14:textId="77777777" w:rsidR="001E7FAA" w:rsidRPr="005A63E8" w:rsidRDefault="005A63E8" w:rsidP="001E7FAA">
            <w:pPr>
              <w:rPr>
                <w:rFonts w:ascii="Courier New" w:hAnsi="Courier New" w:cs="Courier New"/>
                <w:sz w:val="20"/>
                <w:szCs w:val="20"/>
                <w:lang w:val="en-US"/>
              </w:rPr>
            </w:pPr>
            <w:r w:rsidRPr="00F77CCC">
              <w:rPr>
                <w:rFonts w:ascii="Courier New" w:hAnsi="Courier New" w:cs="Courier New"/>
                <w:sz w:val="20"/>
                <w:szCs w:val="20"/>
                <w:lang w:val="en-US"/>
              </w:rPr>
              <w:t>    </w:t>
            </w:r>
            <w:r w:rsidR="001E7FAA" w:rsidRPr="005A63E8">
              <w:rPr>
                <w:rFonts w:ascii="Courier New" w:hAnsi="Courier New" w:cs="Courier New"/>
                <w:sz w:val="20"/>
                <w:szCs w:val="20"/>
                <w:lang w:val="en-US"/>
              </w:rPr>
              <w:t>public function hapus($v_id){</w:t>
            </w:r>
          </w:p>
          <w:p w14:paraId="55C42E11"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hapus_foto = $this-&gt;M_admin-&gt;get_pengguna($v_id); </w:t>
            </w:r>
          </w:p>
          <w:p w14:paraId="622830FE"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if($hapus_foto['ti_foto'] != 'klenteng.png'){</w:t>
            </w:r>
          </w:p>
          <w:p w14:paraId="3AEC72EA"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roofErr w:type="gramStart"/>
            <w:r w:rsidRPr="005A63E8">
              <w:rPr>
                <w:rFonts w:ascii="Courier New" w:hAnsi="Courier New" w:cs="Courier New"/>
                <w:sz w:val="20"/>
                <w:szCs w:val="20"/>
                <w:lang w:val="en-US"/>
              </w:rPr>
              <w:t>unlink(</w:t>
            </w:r>
            <w:proofErr w:type="gramEnd"/>
            <w:r w:rsidRPr="005A63E8">
              <w:rPr>
                <w:rFonts w:ascii="Courier New" w:hAnsi="Courier New" w:cs="Courier New"/>
                <w:sz w:val="20"/>
                <w:szCs w:val="20"/>
                <w:lang w:val="en-US"/>
              </w:rPr>
              <w:t>FCPATH . '</w:t>
            </w:r>
            <w:proofErr w:type="gramStart"/>
            <w:r w:rsidRPr="005A63E8">
              <w:rPr>
                <w:rFonts w:ascii="Courier New" w:hAnsi="Courier New" w:cs="Courier New"/>
                <w:sz w:val="20"/>
                <w:szCs w:val="20"/>
                <w:lang w:val="en-US"/>
              </w:rPr>
              <w:t>assets/foto/admin</w:t>
            </w:r>
            <w:proofErr w:type="gramEnd"/>
            <w:r w:rsidRPr="005A63E8">
              <w:rPr>
                <w:rFonts w:ascii="Courier New" w:hAnsi="Courier New" w:cs="Courier New"/>
                <w:sz w:val="20"/>
                <w:szCs w:val="20"/>
                <w:lang w:val="en-US"/>
              </w:rPr>
              <w:t>/' . $hapus_foto['admin_foto']);    </w:t>
            </w:r>
          </w:p>
          <w:p w14:paraId="1C015167"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
          <w:p w14:paraId="799CA073"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M_admin-&gt;hapus_admin($v_id);</w:t>
            </w:r>
          </w:p>
          <w:p w14:paraId="08C45949"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session-&gt;set_flashdata('pesan', '&lt;div class="alert alert-success" role="alert"&gt;Data berhasil dihapus!&lt;/div&gt;');</w:t>
            </w:r>
          </w:p>
          <w:p w14:paraId="6FA20295"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redirect('c_admin');</w:t>
            </w:r>
          </w:p>
          <w:p w14:paraId="36D0AE36" w14:textId="354A0FC1" w:rsidR="005A63E8" w:rsidRPr="00F77CCC" w:rsidRDefault="001E7FAA" w:rsidP="001E7FAA">
            <w:pPr>
              <w:rPr>
                <w:rFonts w:ascii="Courier New" w:eastAsia="Times New Roman" w:hAnsi="Courier New" w:cs="Courier New"/>
                <w:sz w:val="20"/>
                <w:szCs w:val="20"/>
                <w:lang w:val="en-US"/>
              </w:rPr>
            </w:pPr>
            <w:r w:rsidRPr="005A63E8">
              <w:rPr>
                <w:rFonts w:ascii="Courier New" w:hAnsi="Courier New" w:cs="Courier New"/>
                <w:sz w:val="20"/>
                <w:szCs w:val="20"/>
                <w:lang w:val="en-US"/>
              </w:rPr>
              <w:t>    }</w:t>
            </w:r>
          </w:p>
        </w:tc>
      </w:tr>
    </w:tbl>
    <w:p w14:paraId="79334C28" w14:textId="77777777" w:rsidR="005A63E8" w:rsidRDefault="005A63E8" w:rsidP="005A63E8">
      <w:pPr>
        <w:pStyle w:val="ListParagraph"/>
        <w:ind w:left="0"/>
        <w:rPr>
          <w:rFonts w:ascii="Times New Roman" w:hAnsi="Times New Roman" w:cs="Times New Roman"/>
          <w:sz w:val="24"/>
          <w:szCs w:val="24"/>
        </w:rPr>
      </w:pPr>
    </w:p>
    <w:p w14:paraId="3FFD92A4" w14:textId="77777777" w:rsidR="005A63E8" w:rsidRDefault="005A63E8" w:rsidP="005A63E8">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E7FAA" w:rsidRPr="001E7FAA" w14:paraId="0CAAA077" w14:textId="77777777" w:rsidTr="00EF4419">
        <w:tc>
          <w:tcPr>
            <w:tcW w:w="7927" w:type="dxa"/>
          </w:tcPr>
          <w:p w14:paraId="79B0BF5F" w14:textId="77CF3B65" w:rsidR="005A63E8" w:rsidRPr="001E7FAA" w:rsidRDefault="001E7FAA" w:rsidP="001E7FAA">
            <w:pPr>
              <w:rPr>
                <w:rFonts w:ascii="Courier New" w:hAnsi="Courier New" w:cs="Courier New"/>
                <w:sz w:val="20"/>
                <w:szCs w:val="20"/>
                <w:lang w:val="en-US"/>
              </w:rPr>
            </w:pPr>
            <w:r w:rsidRPr="001E7FAA">
              <w:rPr>
                <w:rFonts w:ascii="Courier New" w:hAnsi="Courier New" w:cs="Courier New"/>
                <w:sz w:val="20"/>
                <w:szCs w:val="20"/>
                <w:lang w:val="en-US"/>
              </w:rPr>
              <w:t>&lt;a href='&lt;?= base_url('c_admin/hapus/')?&gt;${row.admin_id}' class="badge badge-danger" onclick="return confirm('Yakin dihapus?');"&gt;Hapus&lt;/a&gt;</w:t>
            </w:r>
          </w:p>
        </w:tc>
      </w:tr>
    </w:tbl>
    <w:p w14:paraId="22A1B7D9" w14:textId="77777777" w:rsidR="005A63E8" w:rsidRPr="005A63E8" w:rsidRDefault="005A63E8" w:rsidP="005A63E8">
      <w:pPr>
        <w:spacing w:after="0" w:line="360" w:lineRule="auto"/>
        <w:jc w:val="both"/>
        <w:rPr>
          <w:rFonts w:ascii="Times New Roman" w:hAnsi="Times New Roman" w:cs="Times New Roman"/>
          <w:b/>
          <w:sz w:val="24"/>
          <w:szCs w:val="24"/>
        </w:rPr>
      </w:pPr>
    </w:p>
    <w:p w14:paraId="2F1B74F7" w14:textId="3E75E118" w:rsidR="00F7724C" w:rsidRPr="00FB7CD4" w:rsidRDefault="00BB4F5F" w:rsidP="00BB4F5F">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0D79091" w14:textId="68D1B036" w:rsidR="003B583C" w:rsidRPr="00BB4F5F" w:rsidRDefault="003B583C" w:rsidP="00BB4F5F">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F6207E5" wp14:editId="7ED5C04B">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2704A31F" w14:textId="32C6A9A9" w:rsidR="00E633E1" w:rsidRPr="004E3F1E" w:rsidRDefault="00E633E1" w:rsidP="00E633E1">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admin</w:t>
      </w:r>
    </w:p>
    <w:p w14:paraId="77F2B174" w14:textId="1896E39A" w:rsidR="00E633E1" w:rsidRDefault="00E633E1" w:rsidP="00E633E1">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974A5F">
        <w:rPr>
          <w:rFonts w:ascii="Times New Roman" w:hAnsi="Times New Roman" w:cs="Times New Roman"/>
          <w:sz w:val="24"/>
          <w:szCs w:val="24"/>
        </w:rPr>
        <w:t>pada Tabel 4.20</w:t>
      </w:r>
    </w:p>
    <w:p w14:paraId="348E9D23" w14:textId="5B9DD9E6" w:rsidR="00E633E1" w:rsidRDefault="00974A5F" w:rsidP="00E633E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w:t>
      </w:r>
      <w:r w:rsidR="00E633E1" w:rsidRPr="00CC20D1">
        <w:rPr>
          <w:rFonts w:ascii="Times New Roman" w:hAnsi="Times New Roman" w:cs="Times New Roman"/>
          <w:bCs/>
        </w:rPr>
        <w:t xml:space="preserve">0 pengujian </w:t>
      </w:r>
      <w:r w:rsidR="00E633E1">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E633E1" w:rsidRPr="003400D1" w14:paraId="1AF76736" w14:textId="77777777" w:rsidTr="00FB7CD4">
        <w:trPr>
          <w:trHeight w:val="711"/>
        </w:trPr>
        <w:tc>
          <w:tcPr>
            <w:tcW w:w="2977" w:type="dxa"/>
            <w:vAlign w:val="center"/>
          </w:tcPr>
          <w:p w14:paraId="5E2F1411"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4F21AD8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5A0B470C"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DB16EDF"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633E1" w:rsidRPr="003400D1" w14:paraId="30BD18CF" w14:textId="77777777" w:rsidTr="00FB7CD4">
        <w:trPr>
          <w:trHeight w:val="667"/>
        </w:trPr>
        <w:tc>
          <w:tcPr>
            <w:tcW w:w="2977" w:type="dxa"/>
          </w:tcPr>
          <w:p w14:paraId="203F4262" w14:textId="73F295CE"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00507059">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35E2732F" w14:textId="645C1379"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w:t>
            </w:r>
            <w:r w:rsidR="00507059">
              <w:rPr>
                <w:rFonts w:ascii="Times New Roman" w:hAnsi="Times New Roman" w:cs="Times New Roman"/>
                <w:sz w:val="24"/>
                <w:szCs w:val="24"/>
              </w:rPr>
              <w:t>ter</w:t>
            </w:r>
            <w:r>
              <w:rPr>
                <w:rFonts w:ascii="Times New Roman" w:hAnsi="Times New Roman" w:cs="Times New Roman"/>
                <w:sz w:val="24"/>
                <w:szCs w:val="24"/>
              </w:rPr>
              <w:t>hapus</w:t>
            </w:r>
          </w:p>
        </w:tc>
        <w:tc>
          <w:tcPr>
            <w:tcW w:w="1276" w:type="dxa"/>
            <w:vAlign w:val="center"/>
          </w:tcPr>
          <w:p w14:paraId="4B6993C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576B53"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633E1" w:rsidRPr="003400D1" w14:paraId="2AF0FC70" w14:textId="77777777" w:rsidTr="00FB7CD4">
        <w:trPr>
          <w:trHeight w:val="667"/>
        </w:trPr>
        <w:tc>
          <w:tcPr>
            <w:tcW w:w="2977" w:type="dxa"/>
          </w:tcPr>
          <w:p w14:paraId="616D85E1" w14:textId="747B1F05" w:rsidR="00E633E1" w:rsidRPr="00913FD4" w:rsidRDefault="00507059" w:rsidP="0050705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1B5E9EC" w14:textId="3B63F335" w:rsidR="00E633E1" w:rsidRDefault="00E633E1" w:rsidP="0050705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507059">
              <w:rPr>
                <w:rFonts w:ascii="Times New Roman" w:hAnsi="Times New Roman" w:cs="Times New Roman"/>
                <w:sz w:val="24"/>
                <w:szCs w:val="24"/>
              </w:rPr>
              <w:t>terhapus dalam sistem</w:t>
            </w:r>
          </w:p>
        </w:tc>
        <w:tc>
          <w:tcPr>
            <w:tcW w:w="1276" w:type="dxa"/>
            <w:vAlign w:val="center"/>
          </w:tcPr>
          <w:p w14:paraId="7ADBCCC3"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D4B405C"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8C52657" w14:textId="2CDC5110" w:rsidR="00F7724C" w:rsidRPr="00335708" w:rsidRDefault="00BF34DE" w:rsidP="00BF34D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B</w:t>
      </w:r>
      <w:r w:rsidR="00E633E1">
        <w:rPr>
          <w:rFonts w:ascii="Times New Roman" w:hAnsi="Times New Roman" w:cs="Times New Roman"/>
          <w:sz w:val="24"/>
          <w:szCs w:val="24"/>
        </w:rPr>
        <w:t xml:space="preserve">erdasarkan hasil pengujian dan kesimpulan </w:t>
      </w:r>
      <w:r w:rsidR="00E633E1" w:rsidRPr="003400D1">
        <w:rPr>
          <w:rFonts w:ascii="Times New Roman" w:hAnsi="Times New Roman" w:cs="Times New Roman"/>
          <w:sz w:val="24"/>
          <w:szCs w:val="24"/>
        </w:rPr>
        <w:t xml:space="preserve">dari pengujian </w:t>
      </w:r>
      <w:r w:rsidR="00E633E1">
        <w:rPr>
          <w:rFonts w:ascii="Times New Roman" w:hAnsi="Times New Roman" w:cs="Times New Roman"/>
          <w:sz w:val="24"/>
          <w:szCs w:val="24"/>
        </w:rPr>
        <w:t xml:space="preserve">yang telah dilakukan pada tabel </w:t>
      </w:r>
      <w:r w:rsidR="00974A5F">
        <w:rPr>
          <w:rFonts w:ascii="Times New Roman" w:hAnsi="Times New Roman" w:cs="Times New Roman"/>
          <w:sz w:val="24"/>
          <w:szCs w:val="24"/>
        </w:rPr>
        <w:t>4.20</w:t>
      </w:r>
      <w:r w:rsidR="00E633E1">
        <w:rPr>
          <w:rFonts w:ascii="Times New Roman" w:hAnsi="Times New Roman" w:cs="Times New Roman"/>
          <w:sz w:val="24"/>
          <w:szCs w:val="24"/>
        </w:rPr>
        <w:t xml:space="preserve"> dapat dikatakan system </w:t>
      </w:r>
      <w:r w:rsidR="00E633E1" w:rsidRPr="003400D1">
        <w:rPr>
          <w:rFonts w:ascii="Times New Roman" w:hAnsi="Times New Roman" w:cs="Times New Roman"/>
          <w:sz w:val="24"/>
          <w:szCs w:val="24"/>
        </w:rPr>
        <w:t>berhasil</w:t>
      </w:r>
      <w:r w:rsidR="00E633E1">
        <w:rPr>
          <w:rFonts w:ascii="Times New Roman" w:hAnsi="Times New Roman" w:cs="Times New Roman"/>
          <w:sz w:val="24"/>
          <w:szCs w:val="24"/>
        </w:rPr>
        <w:t xml:space="preserve"> dan sesuai kebutuhan </w:t>
      </w:r>
      <w:r w:rsidR="00E633E1" w:rsidRPr="005A5DB8">
        <w:rPr>
          <w:rFonts w:ascii="Times New Roman" w:hAnsi="Times New Roman" w:cs="Times New Roman"/>
          <w:i/>
          <w:sz w:val="24"/>
          <w:szCs w:val="24"/>
        </w:rPr>
        <w:t>client</w:t>
      </w:r>
      <w:r w:rsidR="00E633E1">
        <w:rPr>
          <w:rFonts w:ascii="Times New Roman" w:hAnsi="Times New Roman" w:cs="Times New Roman"/>
          <w:i/>
          <w:sz w:val="24"/>
          <w:szCs w:val="24"/>
        </w:rPr>
        <w:t>.</w:t>
      </w:r>
    </w:p>
    <w:p w14:paraId="17C91715" w14:textId="1CB3A72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7</w:t>
      </w:r>
    </w:p>
    <w:p w14:paraId="0D417F9F" w14:textId="1D0525E2" w:rsidR="00FA33F4" w:rsidRDefault="00FA33F4" w:rsidP="000F25C2">
      <w:pPr>
        <w:spacing w:after="0" w:line="360" w:lineRule="auto"/>
        <w:ind w:firstLine="720"/>
        <w:jc w:val="both"/>
        <w:rPr>
          <w:rFonts w:ascii="Times New Roman" w:hAnsi="Times New Roman" w:cs="Times New Roman"/>
          <w:bCs/>
          <w:sz w:val="24"/>
          <w:szCs w:val="24"/>
        </w:rPr>
      </w:pPr>
      <w:r w:rsidRPr="00FA33F4">
        <w:rPr>
          <w:rFonts w:ascii="Times New Roman" w:hAnsi="Times New Roman" w:cs="Times New Roman"/>
          <w:bCs/>
          <w:sz w:val="24"/>
          <w:szCs w:val="24"/>
        </w:rPr>
        <w:t xml:space="preserve">Pada kasus kode </w:t>
      </w:r>
      <w:r w:rsidRPr="00FA33F4">
        <w:rPr>
          <w:rFonts w:ascii="Times New Roman" w:hAnsi="Times New Roman" w:cs="Times New Roman"/>
          <w:bCs/>
          <w:i/>
          <w:sz w:val="24"/>
          <w:szCs w:val="24"/>
        </w:rPr>
        <w:t>user stories</w:t>
      </w:r>
      <w:r>
        <w:rPr>
          <w:rFonts w:ascii="Times New Roman" w:hAnsi="Times New Roman" w:cs="Times New Roman"/>
          <w:bCs/>
          <w:sz w:val="24"/>
          <w:szCs w:val="24"/>
        </w:rPr>
        <w:t xml:space="preserve"> US-07</w:t>
      </w:r>
      <w:r w:rsidRPr="00FA33F4">
        <w:rPr>
          <w:rFonts w:ascii="Times New Roman" w:hAnsi="Times New Roman" w:cs="Times New Roman"/>
          <w:bCs/>
          <w:sz w:val="24"/>
          <w:szCs w:val="24"/>
        </w:rPr>
        <w:t xml:space="preserve"> ini admin dapat </w:t>
      </w:r>
      <w:r>
        <w:rPr>
          <w:rFonts w:ascii="Times New Roman" w:hAnsi="Times New Roman" w:cs="Times New Roman"/>
          <w:bCs/>
          <w:sz w:val="24"/>
          <w:szCs w:val="24"/>
        </w:rPr>
        <w:t>menambah</w:t>
      </w:r>
      <w:r w:rsidRPr="00FA33F4">
        <w:rPr>
          <w:rFonts w:ascii="Times New Roman" w:hAnsi="Times New Roman" w:cs="Times New Roman"/>
          <w:bCs/>
          <w:sz w:val="24"/>
          <w:szCs w:val="24"/>
        </w:rPr>
        <w:t xml:space="preserve"> data </w:t>
      </w:r>
      <w:r>
        <w:rPr>
          <w:rFonts w:ascii="Times New Roman" w:hAnsi="Times New Roman" w:cs="Times New Roman"/>
          <w:bCs/>
          <w:sz w:val="24"/>
          <w:szCs w:val="24"/>
        </w:rPr>
        <w:t>tempat ibadah</w:t>
      </w:r>
      <w:r w:rsidRPr="00FA33F4">
        <w:rPr>
          <w:rFonts w:ascii="Times New Roman" w:hAnsi="Times New Roman" w:cs="Times New Roman"/>
          <w:bCs/>
          <w:sz w:val="24"/>
          <w:szCs w:val="24"/>
        </w:rPr>
        <w:t>.</w:t>
      </w:r>
      <w:r w:rsidR="008752F7">
        <w:rPr>
          <w:rFonts w:ascii="Times New Roman" w:hAnsi="Times New Roman" w:cs="Times New Roman"/>
          <w:bCs/>
          <w:sz w:val="24"/>
          <w:szCs w:val="24"/>
        </w:rPr>
        <w:t xml:space="preserve"> Berikut penjelasan analisa, desain, code dan tampilan serta hasil pengujian systemnya.</w:t>
      </w:r>
    </w:p>
    <w:p w14:paraId="0A749DEE" w14:textId="5DA04BDE" w:rsidR="003F2DF4" w:rsidRPr="003F2DF4" w:rsidRDefault="00BB4F5F" w:rsidP="003F2DF4">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32A1681" w14:textId="15FE5BC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86F61">
        <w:rPr>
          <w:rFonts w:ascii="Times New Roman" w:hAnsi="Times New Roman" w:cs="Times New Roman"/>
          <w:bCs/>
          <w:sz w:val="24"/>
          <w:szCs w:val="24"/>
        </w:rPr>
        <w:t xml:space="preserve"> US-07</w:t>
      </w:r>
      <w:r w:rsidRPr="003108BC">
        <w:rPr>
          <w:rFonts w:ascii="Times New Roman" w:hAnsi="Times New Roman" w:cs="Times New Roman"/>
          <w:sz w:val="24"/>
          <w:szCs w:val="24"/>
        </w:rPr>
        <w:t xml:space="preserve"> digambarkan pada tabel 3 berikut.</w:t>
      </w:r>
    </w:p>
    <w:p w14:paraId="60AE3D56" w14:textId="6BF23751"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974A5F">
        <w:rPr>
          <w:rFonts w:ascii="Times New Roman" w:eastAsia="Times New Roman" w:hAnsi="Times New Roman" w:cs="Times New Roman"/>
        </w:rPr>
        <w:t>4.21</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F86F61">
        <w:rPr>
          <w:rFonts w:ascii="Times New Roman" w:eastAsia="Times New Roman" w:hAnsi="Times New Roman" w:cs="Times New Roman"/>
        </w:rPr>
        <w:t>US-07</w:t>
      </w:r>
    </w:p>
    <w:tbl>
      <w:tblPr>
        <w:tblStyle w:val="TableGrid"/>
        <w:tblW w:w="7952" w:type="dxa"/>
        <w:tblLook w:val="04A0" w:firstRow="1" w:lastRow="0" w:firstColumn="1" w:lastColumn="0" w:noHBand="0" w:noVBand="1"/>
      </w:tblPr>
      <w:tblGrid>
        <w:gridCol w:w="2547"/>
        <w:gridCol w:w="5405"/>
      </w:tblGrid>
      <w:tr w:rsidR="003F2DF4" w:rsidRPr="00A6501E" w14:paraId="710A4821" w14:textId="77777777" w:rsidTr="003F2DF4">
        <w:trPr>
          <w:trHeight w:val="289"/>
        </w:trPr>
        <w:tc>
          <w:tcPr>
            <w:tcW w:w="2547" w:type="dxa"/>
          </w:tcPr>
          <w:p w14:paraId="1773EA5B"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4F25DEE"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564FEEEF" w14:textId="77777777" w:rsidTr="003F2DF4">
        <w:trPr>
          <w:trHeight w:val="70"/>
        </w:trPr>
        <w:tc>
          <w:tcPr>
            <w:tcW w:w="2547" w:type="dxa"/>
          </w:tcPr>
          <w:p w14:paraId="327DFD92" w14:textId="5D718FE7" w:rsidR="003F2DF4" w:rsidRPr="00A6501E" w:rsidRDefault="007A1DC5" w:rsidP="003F2DF4">
            <w:pPr>
              <w:pStyle w:val="Heading3"/>
              <w:tabs>
                <w:tab w:val="left" w:pos="307"/>
              </w:tabs>
              <w:spacing w:line="360" w:lineRule="auto"/>
              <w:ind w:left="0" w:firstLine="0"/>
              <w:jc w:val="both"/>
              <w:outlineLvl w:val="2"/>
              <w:rPr>
                <w:b w:val="0"/>
                <w:bCs w:val="0"/>
              </w:rPr>
            </w:pPr>
            <w:r>
              <w:rPr>
                <w:b w:val="0"/>
                <w:bCs w:val="0"/>
              </w:rPr>
              <w:lastRenderedPageBreak/>
              <w:t>Halaman muka</w:t>
            </w:r>
          </w:p>
        </w:tc>
        <w:tc>
          <w:tcPr>
            <w:tcW w:w="5405" w:type="dxa"/>
          </w:tcPr>
          <w:p w14:paraId="26758CF4" w14:textId="77777777"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06AD27FD" w14:textId="77777777" w:rsidR="003F2DF4" w:rsidRPr="00BD4DC1"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3BE3C2FE" w14:textId="7511051A"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tambah data tempat ibadah</w:t>
            </w:r>
          </w:p>
          <w:p w14:paraId="0BEF5BF0" w14:textId="3E309E46"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Menampilkan peta</w:t>
            </w:r>
            <w:r w:rsidR="00F86F61">
              <w:rPr>
                <w:b w:val="0"/>
                <w:bCs w:val="0"/>
              </w:rPr>
              <w:t xml:space="preserve"> dan </w:t>
            </w:r>
            <w:r w:rsidR="00F86F61" w:rsidRPr="00F86F61">
              <w:rPr>
                <w:b w:val="0"/>
                <w:bCs w:val="0"/>
                <w:i/>
              </w:rPr>
              <w:t>marker</w:t>
            </w:r>
            <w:r>
              <w:rPr>
                <w:b w:val="0"/>
                <w:bCs w:val="0"/>
              </w:rPr>
              <w:t xml:space="preserve"> untuk menentukan titik lokasi tempat ibadah</w:t>
            </w:r>
          </w:p>
          <w:p w14:paraId="5FF500EC" w14:textId="620A1ABC"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2BBC58F3" w14:textId="07A510D8" w:rsidR="003F2DF4" w:rsidRPr="00856BB8"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menambahkan data </w:t>
            </w:r>
            <w:r w:rsidR="00FD2601">
              <w:rPr>
                <w:b w:val="0"/>
                <w:bCs w:val="0"/>
              </w:rPr>
              <w:t>tempat ibadah</w:t>
            </w:r>
          </w:p>
          <w:p w14:paraId="73AD3179" w14:textId="3DC3D5AE" w:rsidR="00FD2601" w:rsidRPr="00FD2601" w:rsidRDefault="003F2DF4" w:rsidP="00FD2601">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kembali ke halaman daftar data </w:t>
            </w:r>
            <w:r w:rsidR="00FD2601">
              <w:rPr>
                <w:b w:val="0"/>
                <w:bCs w:val="0"/>
              </w:rPr>
              <w:t>tempat ibadah</w:t>
            </w:r>
          </w:p>
        </w:tc>
      </w:tr>
    </w:tbl>
    <w:p w14:paraId="27FE55B0" w14:textId="77777777" w:rsidR="003F2DF4" w:rsidRPr="003F2DF4" w:rsidRDefault="003F2DF4" w:rsidP="003F2DF4">
      <w:pPr>
        <w:spacing w:after="0" w:line="360" w:lineRule="auto"/>
        <w:jc w:val="both"/>
        <w:rPr>
          <w:rFonts w:ascii="Times New Roman" w:hAnsi="Times New Roman" w:cs="Times New Roman"/>
          <w:b/>
          <w:sz w:val="24"/>
          <w:szCs w:val="24"/>
        </w:rPr>
      </w:pPr>
    </w:p>
    <w:p w14:paraId="4714D2AC" w14:textId="22F27230" w:rsidR="00F47993" w:rsidRPr="00F47993" w:rsidRDefault="00BB4F5F" w:rsidP="00F47993">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CB22AE" w14:textId="47E84A50"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Tabel </w:t>
      </w:r>
      <w:r w:rsidR="00974A5F">
        <w:rPr>
          <w:rFonts w:ascii="Times New Roman" w:hAnsi="Times New Roman" w:cs="Times New Roman"/>
          <w:sz w:val="24"/>
          <w:szCs w:val="24"/>
        </w:rPr>
        <w:t>4.22</w:t>
      </w:r>
      <w:r>
        <w:t xml:space="preserve">. </w:t>
      </w:r>
    </w:p>
    <w:p w14:paraId="63FE4FD1" w14:textId="4DE05D5F" w:rsidR="00F47993" w:rsidRDefault="00974A5F" w:rsidP="00F47993">
      <w:pPr>
        <w:spacing w:after="0" w:line="360" w:lineRule="auto"/>
        <w:jc w:val="center"/>
      </w:pPr>
      <w:r>
        <w:rPr>
          <w:rFonts w:ascii="Times New Roman" w:eastAsia="Times New Roman" w:hAnsi="Times New Roman" w:cs="Times New Roman"/>
        </w:rPr>
        <w:t>Tabel 4.23</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7</w:t>
      </w:r>
    </w:p>
    <w:tbl>
      <w:tblPr>
        <w:tblStyle w:val="TableGrid"/>
        <w:tblW w:w="7927" w:type="dxa"/>
        <w:tblLook w:val="04A0" w:firstRow="1" w:lastRow="0" w:firstColumn="1" w:lastColumn="0" w:noHBand="0" w:noVBand="1"/>
      </w:tblPr>
      <w:tblGrid>
        <w:gridCol w:w="1657"/>
        <w:gridCol w:w="2907"/>
        <w:gridCol w:w="3363"/>
      </w:tblGrid>
      <w:tr w:rsidR="00F47993" w:rsidRPr="00A6501E" w14:paraId="50A4938D" w14:textId="77777777" w:rsidTr="00EF4419">
        <w:trPr>
          <w:trHeight w:val="218"/>
        </w:trPr>
        <w:tc>
          <w:tcPr>
            <w:tcW w:w="1657" w:type="dxa"/>
            <w:vAlign w:val="center"/>
          </w:tcPr>
          <w:p w14:paraId="2E48EBBB"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E882081"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753B7DA"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1C0E88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2ABF88CA" w14:textId="77777777" w:rsidTr="00EF4419">
        <w:trPr>
          <w:trHeight w:val="441"/>
        </w:trPr>
        <w:tc>
          <w:tcPr>
            <w:tcW w:w="1657" w:type="dxa"/>
            <w:vAlign w:val="center"/>
          </w:tcPr>
          <w:p w14:paraId="54BD5745" w14:textId="7828C796" w:rsidR="00F47993" w:rsidRDefault="00F47993" w:rsidP="00EF4419">
            <w:pPr>
              <w:pStyle w:val="Heading3"/>
              <w:tabs>
                <w:tab w:val="left" w:pos="307"/>
              </w:tabs>
              <w:spacing w:line="360" w:lineRule="auto"/>
              <w:ind w:left="0" w:firstLine="0"/>
              <w:jc w:val="center"/>
              <w:outlineLvl w:val="2"/>
              <w:rPr>
                <w:b w:val="0"/>
                <w:bCs w:val="0"/>
              </w:rPr>
            </w:pPr>
            <w:r>
              <w:rPr>
                <w:b w:val="0"/>
                <w:bCs w:val="0"/>
              </w:rPr>
              <w:t>US-07</w:t>
            </w:r>
          </w:p>
        </w:tc>
        <w:tc>
          <w:tcPr>
            <w:tcW w:w="2907" w:type="dxa"/>
          </w:tcPr>
          <w:p w14:paraId="7EC9E41B" w14:textId="01B3D188"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2240CB2F" w14:textId="063BF2E0"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4</w:t>
            </w:r>
          </w:p>
        </w:tc>
      </w:tr>
    </w:tbl>
    <w:p w14:paraId="00FB03BD" w14:textId="77777777" w:rsidR="00F47993" w:rsidRPr="00F47993" w:rsidRDefault="00F47993" w:rsidP="00F47993">
      <w:pPr>
        <w:spacing w:after="0" w:line="360" w:lineRule="auto"/>
        <w:jc w:val="both"/>
        <w:rPr>
          <w:rFonts w:ascii="Times New Roman" w:hAnsi="Times New Roman" w:cs="Times New Roman"/>
          <w:b/>
          <w:sz w:val="24"/>
          <w:szCs w:val="24"/>
        </w:rPr>
      </w:pPr>
    </w:p>
    <w:p w14:paraId="7608E536" w14:textId="5E94E4AC" w:rsidR="000C7971" w:rsidRPr="000C7971" w:rsidRDefault="00BB4F5F" w:rsidP="000C7971">
      <w:pPr>
        <w:pStyle w:val="ListParagraph"/>
        <w:numPr>
          <w:ilvl w:val="0"/>
          <w:numId w:val="48"/>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F53FAAF" w14:textId="7FA65F9D" w:rsidR="000C7971" w:rsidRDefault="000C7971" w:rsidP="000C7971">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listing code berikut:</w:t>
      </w:r>
    </w:p>
    <w:p w14:paraId="53C4F765" w14:textId="77777777" w:rsidR="000C7971" w:rsidRPr="00D75CDC" w:rsidRDefault="000C7971" w:rsidP="000C797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C7971" w:rsidRPr="005A63E8" w14:paraId="04A992CE" w14:textId="77777777" w:rsidTr="00044BDD">
        <w:tc>
          <w:tcPr>
            <w:tcW w:w="7927" w:type="dxa"/>
            <w:shd w:val="clear" w:color="auto" w:fill="auto"/>
          </w:tcPr>
          <w:p w14:paraId="4653C637" w14:textId="77777777"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6E814BC" w14:textId="0B9BEA28"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37BC3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public function create_ti($v_data)</w:t>
            </w:r>
          </w:p>
          <w:p w14:paraId="5E0DB50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EE6EC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db-&gt;insert('tb_ti', $v_data);</w:t>
            </w:r>
          </w:p>
          <w:p w14:paraId="0BFEF5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turn $this-&gt;db-&gt;affected_rows();</w:t>
            </w:r>
          </w:p>
          <w:p w14:paraId="285FF793" w14:textId="74E0AA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7871987D" w14:textId="77777777" w:rsidR="000C7971" w:rsidRPr="00D75CDC" w:rsidRDefault="000C7971" w:rsidP="000C797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0C7971" w:rsidRPr="00F77CCC" w14:paraId="359BEE7F" w14:textId="77777777" w:rsidTr="00044BDD">
        <w:tc>
          <w:tcPr>
            <w:tcW w:w="7927" w:type="dxa"/>
            <w:shd w:val="clear" w:color="auto" w:fill="auto"/>
          </w:tcPr>
          <w:p w14:paraId="38F3E1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lastRenderedPageBreak/>
              <w:t>&lt;?php</w:t>
            </w:r>
          </w:p>
          <w:p w14:paraId="7F183F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6042AEB1" w14:textId="6FBE2C0A"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79349E3B"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72A726C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1187AF7C"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1D63E00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B95ED9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w:t>
            </w:r>
          </w:p>
          <w:p w14:paraId="5FB597EA" w14:textId="77777777" w:rsidR="000C7971" w:rsidRPr="000C7971" w:rsidRDefault="000C7971" w:rsidP="000C7971">
            <w:pPr>
              <w:rPr>
                <w:rFonts w:ascii="Courier New" w:hAnsi="Courier New" w:cs="Courier New"/>
                <w:sz w:val="20"/>
                <w:szCs w:val="20"/>
                <w:lang w:val="en-US"/>
              </w:rPr>
            </w:pPr>
            <w:r w:rsidRPr="00F77CCC">
              <w:rPr>
                <w:rFonts w:ascii="Courier New" w:hAnsi="Courier New" w:cs="Courier New"/>
                <w:sz w:val="20"/>
                <w:szCs w:val="20"/>
                <w:lang w:val="en-US"/>
              </w:rPr>
              <w:t>    </w:t>
            </w:r>
            <w:r w:rsidRPr="000C7971">
              <w:rPr>
                <w:rFonts w:ascii="Courier New" w:hAnsi="Courier New" w:cs="Courier New"/>
                <w:sz w:val="20"/>
                <w:szCs w:val="20"/>
                <w:lang w:val="en-US"/>
              </w:rPr>
              <w:t>public function tambahMasjid(){</w:t>
            </w:r>
          </w:p>
          <w:p w14:paraId="5491CED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judul'] = 'TAMBAH DATA MASJID';</w:t>
            </w:r>
          </w:p>
          <w:p w14:paraId="78B8D7FB" w14:textId="77777777" w:rsidR="000C7971" w:rsidRPr="000C7971" w:rsidRDefault="000C7971" w:rsidP="000C7971">
            <w:pPr>
              <w:rPr>
                <w:rFonts w:ascii="Courier New" w:hAnsi="Courier New" w:cs="Courier New"/>
                <w:sz w:val="20"/>
                <w:szCs w:val="20"/>
                <w:lang w:val="en-US"/>
              </w:rPr>
            </w:pPr>
          </w:p>
          <w:p w14:paraId="6642BC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ole = $this-&gt;session-&gt;userdata('role');</w:t>
            </w:r>
          </w:p>
          <w:p w14:paraId="293839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v_role == 1) {</w:t>
            </w:r>
          </w:p>
          <w:p w14:paraId="6CF8F8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w:t>
            </w:r>
          </w:p>
          <w:p w14:paraId="264F419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9930D4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d-none';</w:t>
            </w:r>
          </w:p>
          <w:p w14:paraId="4E50AE6F" w14:textId="5C56D19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840B1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d_username = $this-&gt;session-&gt;userdata('id_username');</w:t>
            </w:r>
          </w:p>
          <w:p w14:paraId="34D4A8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data_pengguna'] = $this-&gt;M_admin-&gt;get_pengguna($v_id_username);</w:t>
            </w:r>
          </w:p>
          <w:p w14:paraId="5D5F3D7D" w14:textId="77777777" w:rsidR="000C7971" w:rsidRPr="000C7971" w:rsidRDefault="000C7971" w:rsidP="000C7971">
            <w:pPr>
              <w:rPr>
                <w:rFonts w:ascii="Courier New" w:hAnsi="Courier New" w:cs="Courier New"/>
                <w:sz w:val="20"/>
                <w:szCs w:val="20"/>
                <w:lang w:val="en-US"/>
              </w:rPr>
            </w:pPr>
          </w:p>
          <w:p w14:paraId="29C6D3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list_kabupaten'] = $this-&gt;M_kab_kec-&gt;selectAllkabupaten();</w:t>
            </w:r>
          </w:p>
          <w:p w14:paraId="4BA80A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tittle'] = 'Tambah data masjid';</w:t>
            </w:r>
          </w:p>
          <w:p w14:paraId="08A5D24B" w14:textId="77777777" w:rsidR="000C7971" w:rsidRPr="000C7971" w:rsidRDefault="000C7971" w:rsidP="000C7971">
            <w:pPr>
              <w:rPr>
                <w:rFonts w:ascii="Courier New" w:hAnsi="Courier New" w:cs="Courier New"/>
                <w:sz w:val="20"/>
                <w:szCs w:val="20"/>
                <w:lang w:val="en-US"/>
              </w:rPr>
            </w:pPr>
          </w:p>
          <w:p w14:paraId="5C814C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ab','Scrollkab','required|callback_validasi_kabupaten');</w:t>
            </w:r>
          </w:p>
          <w:p w14:paraId="674E9F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ec','Scrollkec','required|callback_validasi_kecamatan');</w:t>
            </w:r>
          </w:p>
          <w:p w14:paraId="4E36C9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tip','Scrolltip','required|callback_validasi_tipologi');</w:t>
            </w:r>
          </w:p>
          <w:p w14:paraId="26EB480E" w14:textId="77777777" w:rsidR="000C7971" w:rsidRPr="000C7971" w:rsidRDefault="000C7971" w:rsidP="000C7971">
            <w:pPr>
              <w:rPr>
                <w:rFonts w:ascii="Courier New" w:hAnsi="Courier New" w:cs="Courier New"/>
                <w:sz w:val="20"/>
                <w:szCs w:val="20"/>
                <w:lang w:val="en-US"/>
              </w:rPr>
            </w:pPr>
          </w:p>
          <w:p w14:paraId="2B3804F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nama_masjid', 'Nama_masjid', 'required|trim', [</w:t>
            </w:r>
          </w:p>
          <w:p w14:paraId="1F238DA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required</w:t>
            </w:r>
            <w:proofErr w:type="gramEnd"/>
            <w:r w:rsidRPr="000C7971">
              <w:rPr>
                <w:rFonts w:ascii="Courier New" w:hAnsi="Courier New" w:cs="Courier New"/>
                <w:sz w:val="20"/>
                <w:szCs w:val="20"/>
                <w:lang w:val="en-US"/>
              </w:rPr>
              <w:t>' =&gt; 'Form tidak boleh kosong!',</w:t>
            </w:r>
          </w:p>
          <w:p w14:paraId="31FE77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A4E1ED2" w14:textId="77777777" w:rsidR="000C7971" w:rsidRPr="000C7971" w:rsidRDefault="000C7971" w:rsidP="000C7971">
            <w:pPr>
              <w:rPr>
                <w:rFonts w:ascii="Courier New" w:hAnsi="Courier New" w:cs="Courier New"/>
                <w:sz w:val="20"/>
                <w:szCs w:val="20"/>
                <w:lang w:val="en-US"/>
              </w:rPr>
            </w:pPr>
          </w:p>
          <w:p w14:paraId="720126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alamat', 'Alamat', 'required|trim', [</w:t>
            </w:r>
          </w:p>
          <w:p w14:paraId="311E5AD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required</w:t>
            </w:r>
            <w:proofErr w:type="gramEnd"/>
            <w:r w:rsidRPr="000C7971">
              <w:rPr>
                <w:rFonts w:ascii="Courier New" w:hAnsi="Courier New" w:cs="Courier New"/>
                <w:sz w:val="20"/>
                <w:szCs w:val="20"/>
                <w:lang w:val="en-US"/>
              </w:rPr>
              <w:t>' =&gt; 'Form tidak boleh kosong!',</w:t>
            </w:r>
          </w:p>
          <w:p w14:paraId="748F4C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C945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this-&gt;form_validation-&gt;run() == false){</w:t>
            </w:r>
          </w:p>
          <w:p w14:paraId="0C806F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header', $v_data);</w:t>
            </w:r>
          </w:p>
          <w:p w14:paraId="3644540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sidebar',$v_data);</w:t>
            </w:r>
          </w:p>
          <w:p w14:paraId="7659832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topbar', $v_data);</w:t>
            </w:r>
          </w:p>
          <w:p w14:paraId="6308BEB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v_daftar_tempat_ibadah/masjid/tambah_masjid', $v_data);</w:t>
            </w:r>
          </w:p>
          <w:p w14:paraId="618852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footer');</w:t>
            </w:r>
          </w:p>
          <w:p w14:paraId="45C6A727" w14:textId="77777777" w:rsidR="000C7971" w:rsidRPr="000C7971" w:rsidRDefault="000C7971" w:rsidP="000C7971">
            <w:pPr>
              <w:rPr>
                <w:rFonts w:ascii="Courier New" w:hAnsi="Courier New" w:cs="Courier New"/>
                <w:sz w:val="20"/>
                <w:szCs w:val="20"/>
                <w:lang w:val="en-US"/>
              </w:rPr>
            </w:pPr>
          </w:p>
          <w:p w14:paraId="71074C3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004045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abupaten = $this-&gt;input-&gt;post('scrollkab');</w:t>
            </w:r>
          </w:p>
          <w:p w14:paraId="7528661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ecamatan = $this-&gt;input-&gt;post('scrollkec');</w:t>
            </w:r>
          </w:p>
          <w:p w14:paraId="29E12E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ipologi = $this-&gt;input-&gt;post('scrolltip');</w:t>
            </w:r>
          </w:p>
          <w:p w14:paraId="3ED36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     = $this-&gt;input-&gt;post('nama_masjid');</w:t>
            </w:r>
          </w:p>
          <w:p w14:paraId="4FFA5C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alamat = $this-&gt;input-&gt;post('alamat');</w:t>
            </w:r>
          </w:p>
          <w:p w14:paraId="52CD1D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v_luas_tanah = $this-&gt;input-&gt;post('luas_tanah');</w:t>
            </w:r>
          </w:p>
          <w:p w14:paraId="21EC440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status_tanah = $this-&gt;input-&gt;post('status_tanah');</w:t>
            </w:r>
          </w:p>
          <w:p w14:paraId="7FFA0F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bangunan = $this-&gt;input-&gt;post('luas_bangunan');</w:t>
            </w:r>
          </w:p>
          <w:p w14:paraId="371EE3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ahun_berdiri = $this-&gt;input-&gt;post('tahun_berdiri');</w:t>
            </w:r>
          </w:p>
          <w:p w14:paraId="3716C15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jamaah = $this-&gt;input-&gt;post('jamaah');</w:t>
            </w:r>
          </w:p>
          <w:p w14:paraId="7F03D61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mam = $this-&gt;input-&gt;post('imam');</w:t>
            </w:r>
          </w:p>
          <w:p w14:paraId="5139D0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hatib = $this-&gt;input-&gt;post('khatib');</w:t>
            </w:r>
          </w:p>
          <w:p w14:paraId="31F35C3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emaja = $this-&gt;input-&gt;post('remaja');</w:t>
            </w:r>
          </w:p>
          <w:p w14:paraId="60262B2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elepon = $this-&gt;input-&gt;post('telepon');</w:t>
            </w:r>
          </w:p>
          <w:p w14:paraId="3351A0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ongitude = $this-&gt;input-&gt;post('longitude');</w:t>
            </w:r>
          </w:p>
          <w:p w14:paraId="5D7AB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atitude = $this-&gt;input-&gt;post('latitude');</w:t>
            </w:r>
          </w:p>
          <w:p w14:paraId="48A2737B" w14:textId="77777777" w:rsidR="000C7971" w:rsidRPr="000C7971" w:rsidRDefault="000C7971" w:rsidP="000C7971">
            <w:pPr>
              <w:rPr>
                <w:rFonts w:ascii="Courier New" w:hAnsi="Courier New" w:cs="Courier New"/>
                <w:sz w:val="20"/>
                <w:szCs w:val="20"/>
                <w:lang w:val="en-US"/>
              </w:rPr>
            </w:pPr>
          </w:p>
          <w:p w14:paraId="1B3502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upload_foto = $_FILES['foto']['name'];</w:t>
            </w:r>
          </w:p>
          <w:p w14:paraId="5B9ED080" w14:textId="77777777" w:rsidR="000C7971" w:rsidRPr="000C7971" w:rsidRDefault="000C7971" w:rsidP="000C7971">
            <w:pPr>
              <w:rPr>
                <w:rFonts w:ascii="Courier New" w:hAnsi="Courier New" w:cs="Courier New"/>
                <w:sz w:val="20"/>
                <w:szCs w:val="20"/>
                <w:lang w:val="en-US"/>
              </w:rPr>
            </w:pPr>
          </w:p>
          <w:p w14:paraId="76B1A0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upload_foto){</w:t>
            </w:r>
          </w:p>
          <w:p w14:paraId="176D24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512E4E1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allowed_types'] = 'gif|jpg|png|jpeg';</w:t>
            </w:r>
          </w:p>
          <w:p w14:paraId="7877D3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max_size']     = '5000';</w:t>
            </w:r>
          </w:p>
          <w:p w14:paraId="28007A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upload_path'] = './assets/foto/tempat_ibadah/';</w:t>
            </w:r>
          </w:p>
          <w:p w14:paraId="356B347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CC7A12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library('upload', $config);</w:t>
            </w:r>
          </w:p>
          <w:p w14:paraId="417D2CCE" w14:textId="77777777" w:rsidR="000C7971" w:rsidRPr="000C7971" w:rsidRDefault="000C7971" w:rsidP="000C7971">
            <w:pPr>
              <w:rPr>
                <w:rFonts w:ascii="Courier New" w:hAnsi="Courier New" w:cs="Courier New"/>
                <w:sz w:val="20"/>
                <w:szCs w:val="20"/>
                <w:lang w:val="en-US"/>
              </w:rPr>
            </w:pPr>
          </w:p>
          <w:p w14:paraId="7A2CAF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this-&gt;upload-&gt;do_upload('foto')){</w:t>
            </w:r>
          </w:p>
          <w:p w14:paraId="1F476C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_foto = $this-&gt;upload-&gt;data('file_name');</w:t>
            </w:r>
          </w:p>
          <w:p w14:paraId="120A85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8BBBBF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152729A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1A74EE1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2DEB1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0454664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34E4F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4DDF29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559E2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644CF5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77817D2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3DAAE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61899A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76F31E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7E5E9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7A4E98D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344ACC6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3490196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172C698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1DD92E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v_nama_foto</w:t>
            </w:r>
          </w:p>
          <w:p w14:paraId="2FD3B8B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6126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7201ADC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574EF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21043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cho $this-&gt;upload-&gt;display_errors();</w:t>
            </w:r>
          </w:p>
          <w:p w14:paraId="35029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F770EAE" w14:textId="77777777" w:rsidR="000C7971" w:rsidRPr="000C7971" w:rsidRDefault="000C7971" w:rsidP="000C7971">
            <w:pPr>
              <w:rPr>
                <w:rFonts w:ascii="Courier New" w:hAnsi="Courier New" w:cs="Courier New"/>
                <w:sz w:val="20"/>
                <w:szCs w:val="20"/>
                <w:lang w:val="en-US"/>
              </w:rPr>
            </w:pPr>
          </w:p>
          <w:p w14:paraId="557AEEE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682B9E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6C60467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447D2C4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ti_tipologi' =&gt; $v_tipologi,</w:t>
            </w:r>
          </w:p>
          <w:p w14:paraId="1119B9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22DFE61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028A64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124C0C5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A8307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5FBE08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184793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0D0462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7C39B3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4CA7FA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336B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44770D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265C91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4833E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0A53304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3470CF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masjid.png'</w:t>
            </w:r>
          </w:p>
          <w:p w14:paraId="66C58C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68421E4" w14:textId="09B3645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1614EB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M_tempat_ibadah-&gt;create_ti($v_data);</w:t>
            </w:r>
          </w:p>
          <w:p w14:paraId="3B9255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session-&gt;set_flashdata('pesan', '&lt;div class="alert alert-success" role="alert"&gt;Data berhasil ditambah!&lt;/div&gt;');</w:t>
            </w:r>
          </w:p>
          <w:p w14:paraId="77E56DD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direct('c_tempat_ibadah/masjid');</w:t>
            </w:r>
          </w:p>
          <w:p w14:paraId="37B32F50" w14:textId="77777777" w:rsidR="000C7971" w:rsidRPr="000C7971" w:rsidRDefault="000C7971" w:rsidP="000C7971">
            <w:pPr>
              <w:rPr>
                <w:rFonts w:ascii="Courier New" w:hAnsi="Courier New" w:cs="Courier New"/>
                <w:sz w:val="20"/>
                <w:szCs w:val="20"/>
                <w:lang w:val="en-US"/>
              </w:rPr>
            </w:pPr>
          </w:p>
          <w:p w14:paraId="702AED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5916352" w14:textId="341C1D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3A195055" w14:textId="77777777" w:rsidR="000C7971" w:rsidRDefault="000C7971" w:rsidP="000C7971">
      <w:pPr>
        <w:pStyle w:val="ListParagraph"/>
        <w:ind w:left="0"/>
        <w:rPr>
          <w:rFonts w:ascii="Times New Roman" w:hAnsi="Times New Roman" w:cs="Times New Roman"/>
          <w:sz w:val="24"/>
          <w:szCs w:val="24"/>
        </w:rPr>
      </w:pPr>
    </w:p>
    <w:p w14:paraId="782BB0AE" w14:textId="77777777" w:rsidR="000C7971" w:rsidRDefault="000C7971" w:rsidP="000C797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0C7971" w:rsidRPr="000C7971" w14:paraId="300D4EE1" w14:textId="77777777" w:rsidTr="00044BDD">
        <w:tc>
          <w:tcPr>
            <w:tcW w:w="7927" w:type="dxa"/>
          </w:tcPr>
          <w:p w14:paraId="092C128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ontainer-fluid"&gt;</w:t>
            </w:r>
          </w:p>
          <w:p w14:paraId="6A98C024" w14:textId="0011144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a href="&lt;?= base_url('c_tempat_ibadah/masjid'); ?&gt;" class="btn btn-info mb-2"&gt;&lt;i class="fa fa-arrow-left"&gt;&lt;/i&gt; Lihat data masjid&lt;/a&gt;</w:t>
            </w:r>
          </w:p>
          <w:p w14:paraId="011024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row"&gt;</w:t>
            </w:r>
          </w:p>
          <w:p w14:paraId="635C0D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7"&gt;</w:t>
            </w:r>
          </w:p>
          <w:p w14:paraId="5D8CAB4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7893BFD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w:t>
            </w:r>
          </w:p>
          <w:p w14:paraId="5733C7B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gt;</w:t>
            </w:r>
          </w:p>
          <w:p w14:paraId="78828A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 class="ml-2"&gt;Pilih lokasi:&lt;/h4&gt;      </w:t>
            </w:r>
          </w:p>
          <w:p w14:paraId="430F1A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button" class="btn btn-outline-info btn-sm ml-auto mr-2" onclick="getLocation()"&gt;Get my location&lt;/button&gt;</w:t>
            </w:r>
          </w:p>
          <w:p w14:paraId="3567C48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EB84B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2E5090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3C21E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id="mapid" style="height: 450px;"&gt;&lt;/div&gt;</w:t>
            </w:r>
          </w:p>
          <w:p w14:paraId="292A8A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B7B387B" w14:textId="18CEF2A1"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328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5"&gt;</w:t>
            </w:r>
          </w:p>
          <w:p w14:paraId="79A79B8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24804B08" w14:textId="7CE5343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            </w:t>
            </w:r>
          </w:p>
          <w:p w14:paraId="68CB41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gt;Isi data:&lt;/h4&gt;      </w:t>
            </w:r>
          </w:p>
          <w:p w14:paraId="46B7C1BE" w14:textId="38B7C3F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B07F05" w14:textId="429FAECF"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       </w:t>
            </w:r>
          </w:p>
          <w:p w14:paraId="5905C81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open_multipart('c_tempat_ibadah/tambahMasjid'); ?&gt;</w:t>
            </w:r>
          </w:p>
          <w:p w14:paraId="4DDB16E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90AFE0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ipologi&lt;/label&gt;</w:t>
            </w:r>
          </w:p>
          <w:p w14:paraId="65C119E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div class="form-group "&gt;</w:t>
            </w:r>
          </w:p>
          <w:p w14:paraId="3C0BA3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tipologi" name="scrolltip"&gt;</w:t>
            </w:r>
          </w:p>
          <w:p w14:paraId="2584F9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topologi--&lt;/option&gt;</w:t>
            </w:r>
          </w:p>
          <w:p w14:paraId="7959CC48" w14:textId="77777777" w:rsidR="000C7971" w:rsidRPr="000C7971" w:rsidRDefault="000C7971" w:rsidP="000C7971">
            <w:pPr>
              <w:rPr>
                <w:rFonts w:ascii="Courier New" w:hAnsi="Courier New" w:cs="Courier New"/>
                <w:sz w:val="20"/>
                <w:szCs w:val="20"/>
                <w:lang w:val="en-US"/>
              </w:rPr>
            </w:pPr>
          </w:p>
          <w:p w14:paraId="04FED8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Jami"&gt; Masjid Jami&lt;/option&gt;</w:t>
            </w:r>
          </w:p>
          <w:p w14:paraId="3FC181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Raya"&gt; Masjid Raya&lt;/option&gt;</w:t>
            </w:r>
          </w:p>
          <w:p w14:paraId="7D8747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9C7BF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F0D39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scrolltip', '&lt;small class="text-danger"&gt;', '&lt;/small&gt;'); ?&gt;</w:t>
            </w:r>
          </w:p>
          <w:p w14:paraId="0961E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47574D" w14:textId="77777777" w:rsidR="000C7971" w:rsidRPr="000C7971" w:rsidRDefault="000C7971" w:rsidP="000C7971">
            <w:pPr>
              <w:rPr>
                <w:rFonts w:ascii="Courier New" w:hAnsi="Courier New" w:cs="Courier New"/>
                <w:sz w:val="20"/>
                <w:szCs w:val="20"/>
                <w:lang w:val="en-US"/>
              </w:rPr>
            </w:pPr>
          </w:p>
          <w:p w14:paraId="4AECE39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ama Masjid&lt;/label&gt;</w:t>
            </w:r>
          </w:p>
          <w:p w14:paraId="7CE4D2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1600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nama_masjid"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nama_masjid'); ?&gt;"&gt;</w:t>
            </w:r>
          </w:p>
          <w:p w14:paraId="0C1AFC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nama_masjid', '&lt;small class="text-danger"&gt;', '&lt;/small&gt;'); ?&gt;</w:t>
            </w:r>
          </w:p>
          <w:p w14:paraId="024A636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7AD3702E" w14:textId="77777777" w:rsidR="000C7971" w:rsidRPr="000C7971" w:rsidRDefault="000C7971" w:rsidP="000C7971">
            <w:pPr>
              <w:rPr>
                <w:rFonts w:ascii="Courier New" w:hAnsi="Courier New" w:cs="Courier New"/>
                <w:sz w:val="20"/>
                <w:szCs w:val="20"/>
                <w:lang w:val="en-US"/>
              </w:rPr>
            </w:pPr>
          </w:p>
          <w:p w14:paraId="1C837CC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Alamat&lt;/label&gt;</w:t>
            </w:r>
          </w:p>
          <w:p w14:paraId="7B57275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98C821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alamat"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alamat'); ?&gt;"&gt;</w:t>
            </w:r>
          </w:p>
          <w:p w14:paraId="7E680F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alamat', '&lt;small class="text-danger"&gt;', '&lt;/small&gt;'); ?&gt;</w:t>
            </w:r>
          </w:p>
          <w:p w14:paraId="792610E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4639BFA" w14:textId="77777777" w:rsidR="000C7971" w:rsidRPr="000C7971" w:rsidRDefault="000C7971" w:rsidP="000C7971">
            <w:pPr>
              <w:rPr>
                <w:rFonts w:ascii="Courier New" w:hAnsi="Courier New" w:cs="Courier New"/>
                <w:sz w:val="20"/>
                <w:szCs w:val="20"/>
                <w:lang w:val="en-US"/>
              </w:rPr>
            </w:pPr>
          </w:p>
          <w:p w14:paraId="3C639D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54ABEB2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w:t>
            </w:r>
          </w:p>
          <w:p w14:paraId="6269C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abupaten&lt;/label&gt;</w:t>
            </w:r>
          </w:p>
          <w:p w14:paraId="0DFEDD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abupaten" name="scrollkab" onchange="get_peta_by_kab()"&gt;</w:t>
            </w:r>
          </w:p>
          <w:p w14:paraId="057275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kabupaten--&lt;/option&gt;</w:t>
            </w:r>
          </w:p>
          <w:p w14:paraId="131E9AB6" w14:textId="77777777" w:rsidR="000C7971" w:rsidRPr="000C7971" w:rsidRDefault="000C7971" w:rsidP="000C7971">
            <w:pPr>
              <w:rPr>
                <w:rFonts w:ascii="Courier New" w:hAnsi="Courier New" w:cs="Courier New"/>
                <w:sz w:val="20"/>
                <w:szCs w:val="20"/>
                <w:lang w:val="en-US"/>
              </w:rPr>
            </w:pPr>
          </w:p>
          <w:p w14:paraId="1821EC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php</w:t>
            </w:r>
            <w:proofErr w:type="gramEnd"/>
            <w:r w:rsidRPr="000C7971">
              <w:rPr>
                <w:rFonts w:ascii="Courier New" w:hAnsi="Courier New" w:cs="Courier New"/>
                <w:sz w:val="20"/>
                <w:szCs w:val="20"/>
                <w:lang w:val="en-US"/>
              </w:rPr>
              <w:t> foreach($list_kabupaten as $kabupaten ) : ?&gt;</w:t>
            </w:r>
          </w:p>
          <w:p w14:paraId="686937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lt;?= $kabupaten['kab_id']; ?&gt;"&gt;&lt;?= $kabupaten['kab_nama']; ?&gt;&lt;/option&gt;</w:t>
            </w:r>
          </w:p>
          <w:p w14:paraId="27743A9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php</w:t>
            </w:r>
            <w:proofErr w:type="gramEnd"/>
            <w:r w:rsidRPr="000C7971">
              <w:rPr>
                <w:rFonts w:ascii="Courier New" w:hAnsi="Courier New" w:cs="Courier New"/>
                <w:sz w:val="20"/>
                <w:szCs w:val="20"/>
                <w:lang w:val="en-US"/>
              </w:rPr>
              <w:t> endforeach; ?&gt;</w:t>
            </w:r>
          </w:p>
          <w:p w14:paraId="30F776C9" w14:textId="77777777" w:rsidR="000C7971" w:rsidRPr="000C7971" w:rsidRDefault="000C7971" w:rsidP="000C7971">
            <w:pPr>
              <w:rPr>
                <w:rFonts w:ascii="Courier New" w:hAnsi="Courier New" w:cs="Courier New"/>
                <w:sz w:val="20"/>
                <w:szCs w:val="20"/>
                <w:lang w:val="en-US"/>
              </w:rPr>
            </w:pPr>
          </w:p>
          <w:p w14:paraId="2094DA0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97C42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scrollkab', '&lt;small class="text-danger"&gt;', '&lt;/small&gt;'); ?&gt;</w:t>
            </w:r>
          </w:p>
          <w:p w14:paraId="7F030B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2CA766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C2D91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ecamatan&lt;/label&gt;</w:t>
            </w:r>
          </w:p>
          <w:p w14:paraId="1B4528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ecamatan" name="scrollkec"&gt;</w:t>
            </w:r>
          </w:p>
          <w:p w14:paraId="472F1E0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option value="" &gt;--Pilih kecamatan--&lt;/option&gt;</w:t>
            </w:r>
          </w:p>
          <w:p w14:paraId="759EB0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63EAE7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scrollkec', '&lt;small class="text-danger"&gt;', '&lt;/small&gt;'); ?&gt;</w:t>
            </w:r>
          </w:p>
          <w:p w14:paraId="45ADEFF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CDB3982" w14:textId="77777777" w:rsidR="000C7971" w:rsidRPr="000C7971" w:rsidRDefault="000C7971" w:rsidP="000C7971">
            <w:pPr>
              <w:rPr>
                <w:rFonts w:ascii="Courier New" w:hAnsi="Courier New" w:cs="Courier New"/>
                <w:sz w:val="20"/>
                <w:szCs w:val="20"/>
                <w:lang w:val="en-US"/>
              </w:rPr>
            </w:pPr>
          </w:p>
          <w:p w14:paraId="413A10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AA166A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3CEB39B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 </w:t>
            </w:r>
          </w:p>
          <w:p w14:paraId="27119A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atitude&lt;/label&gt;</w:t>
            </w:r>
          </w:p>
          <w:p w14:paraId="6972B0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atitude" aria-describedby="basic-addon3" name="latitude" readonly=""&gt;</w:t>
            </w:r>
          </w:p>
          <w:p w14:paraId="6FF47A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11A4F7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96696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ongitude&lt;/label&gt;</w:t>
            </w:r>
          </w:p>
          <w:p w14:paraId="2F9F7DF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ongitude" aria-describedby="basic-addon3" name="longitude" readonly=""&gt;</w:t>
            </w:r>
          </w:p>
          <w:p w14:paraId="14B0C0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D20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805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9CC162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57A97E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2178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2E0707A7" w14:textId="77777777" w:rsidR="000C7971" w:rsidRPr="000C7971" w:rsidRDefault="000C7971" w:rsidP="000C7971">
            <w:pPr>
              <w:rPr>
                <w:rFonts w:ascii="Courier New" w:hAnsi="Courier New" w:cs="Courier New"/>
                <w:sz w:val="20"/>
                <w:szCs w:val="20"/>
                <w:lang w:val="en-US"/>
              </w:rPr>
            </w:pPr>
          </w:p>
          <w:p w14:paraId="5EBD5A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ard"&gt;</w:t>
            </w:r>
          </w:p>
          <w:p w14:paraId="213FE98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w:t>
            </w:r>
          </w:p>
          <w:p w14:paraId="2BEE36F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tanah&lt;/label&gt;</w:t>
            </w:r>
          </w:p>
          <w:p w14:paraId="6CC026B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299BA5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tanah"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luas_tanah'); ?&gt;"&gt;</w:t>
            </w:r>
          </w:p>
          <w:p w14:paraId="7E8E1A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E2E41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Status tanah&lt;/label&gt;</w:t>
            </w:r>
          </w:p>
          <w:p w14:paraId="2F97E1A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0B79C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status_tanah"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status_tanah'); ?&gt;"&gt;</w:t>
            </w:r>
          </w:p>
          <w:p w14:paraId="66BA1488" w14:textId="0CC3C06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B288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bangunan&lt;/label&gt;</w:t>
            </w:r>
          </w:p>
          <w:p w14:paraId="5B29F5A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3C1D8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bangunan"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luas_bangunan'); ?&gt;"&gt;</w:t>
            </w:r>
          </w:p>
          <w:p w14:paraId="1CE80498" w14:textId="277D4B7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C050BC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ahun berdiri&lt;/label&gt;</w:t>
            </w:r>
          </w:p>
          <w:p w14:paraId="38A1422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D73DE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ahun_berdiri"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tahun_berdiri'); ?&gt;"&gt;</w:t>
            </w:r>
          </w:p>
          <w:p w14:paraId="576B3730" w14:textId="2E986592"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310F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Jamaah&lt;/label&gt;</w:t>
            </w:r>
          </w:p>
          <w:p w14:paraId="402C3F0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C7A926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input type="number" class="form-control" id="basic-url" aria-describedby="basic-addon3" name="jamaah"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luas_bangunan'); ?&gt;"&gt;</w:t>
            </w:r>
          </w:p>
          <w:p w14:paraId="35246913" w14:textId="1B733A83"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0DFC5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Imam&lt;/label&gt;</w:t>
            </w:r>
          </w:p>
          <w:p w14:paraId="33AFA4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4548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imam"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imam'); ?&gt;"&gt;</w:t>
            </w:r>
          </w:p>
          <w:p w14:paraId="203622F7" w14:textId="644DE5B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7E81B5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hatib&lt;/label&gt;</w:t>
            </w:r>
          </w:p>
          <w:p w14:paraId="7E6CFE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66B07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khatib"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khatib'); ?&gt;"&gt;</w:t>
            </w:r>
          </w:p>
          <w:p w14:paraId="7BA840C7" w14:textId="1D0502E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0CA17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Remaja&lt;/label&gt;</w:t>
            </w:r>
          </w:p>
          <w:p w14:paraId="63F21B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A10023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remaja"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remaja'); ?&gt;"&gt;</w:t>
            </w:r>
          </w:p>
          <w:p w14:paraId="449A2427" w14:textId="7EEE74D5"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69B9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o. Telepon&lt;/label&gt;</w:t>
            </w:r>
          </w:p>
          <w:p w14:paraId="3AECC2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7F8EF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elepon"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telepon'); ?&gt;"&gt;</w:t>
            </w:r>
          </w:p>
          <w:p w14:paraId="190D23B9" w14:textId="0302010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8202D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Foto&lt;/label&gt;</w:t>
            </w:r>
          </w:p>
          <w:p w14:paraId="758CB0A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ustom-file"&gt;</w:t>
            </w:r>
          </w:p>
          <w:p w14:paraId="316205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file" accept="image/*" class="custom-file-input" name="foto"&gt;</w:t>
            </w:r>
          </w:p>
          <w:p w14:paraId="187641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class="custom-file-label" for="customFile"&gt;Pilih foto&lt;/label&gt;</w:t>
            </w:r>
          </w:p>
          <w:p w14:paraId="0BC223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DD772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r&gt;</w:t>
            </w:r>
          </w:p>
          <w:p w14:paraId="1832198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float-right mr-1"&gt; </w:t>
            </w:r>
          </w:p>
          <w:p w14:paraId="550AD0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submit" class="btn btn-primary"&gt;Simpan&lt;/button&gt;   </w:t>
            </w:r>
          </w:p>
          <w:p w14:paraId="1AF434E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59E09F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close(); ?&gt;</w:t>
            </w:r>
          </w:p>
          <w:p w14:paraId="3AF0005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4B219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715478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F260151" w14:textId="2F883E68"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tc>
      </w:tr>
    </w:tbl>
    <w:p w14:paraId="0997C809" w14:textId="77777777" w:rsidR="000C7971" w:rsidRPr="005A63E8" w:rsidRDefault="000C7971" w:rsidP="000C7971">
      <w:pPr>
        <w:spacing w:after="0" w:line="360" w:lineRule="auto"/>
        <w:jc w:val="both"/>
        <w:rPr>
          <w:rFonts w:ascii="Times New Roman" w:hAnsi="Times New Roman" w:cs="Times New Roman"/>
          <w:b/>
          <w:sz w:val="24"/>
          <w:szCs w:val="24"/>
        </w:rPr>
      </w:pPr>
    </w:p>
    <w:p w14:paraId="6F1E7AA5" w14:textId="77777777" w:rsidR="000C7971" w:rsidRPr="000C7971" w:rsidRDefault="000C7971" w:rsidP="000C7971">
      <w:pPr>
        <w:spacing w:after="0" w:line="360" w:lineRule="auto"/>
        <w:jc w:val="both"/>
        <w:rPr>
          <w:rFonts w:ascii="Times New Roman" w:hAnsi="Times New Roman" w:cs="Times New Roman"/>
          <w:b/>
          <w:sz w:val="24"/>
          <w:szCs w:val="24"/>
        </w:rPr>
      </w:pPr>
    </w:p>
    <w:p w14:paraId="4A874330" w14:textId="7380BDFD" w:rsidR="00E55B2A" w:rsidRPr="000F25C2" w:rsidRDefault="00BB4F5F" w:rsidP="00E55B2A">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923C94A" w14:textId="698B1070" w:rsidR="00E55B2A" w:rsidRDefault="000F25C2" w:rsidP="00E55B2A">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17028184" wp14:editId="562F5CD9">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46F721E0" w14:textId="66F6833E" w:rsidR="000964A2" w:rsidRDefault="000964A2" w:rsidP="000964A2">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tambah data tempat</w:t>
      </w:r>
      <w:r w:rsidR="001554A5">
        <w:rPr>
          <w:rFonts w:ascii="Times New Roman" w:hAnsi="Times New Roman" w:cs="Times New Roman"/>
        </w:rPr>
        <w:t xml:space="preserve"> ibadah</w:t>
      </w:r>
    </w:p>
    <w:p w14:paraId="686046DC" w14:textId="748C6C77" w:rsidR="000964A2" w:rsidRDefault="000964A2" w:rsidP="000964A2">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w:t>
      </w:r>
      <w:r w:rsidR="00974A5F">
        <w:rPr>
          <w:rFonts w:ascii="Times New Roman" w:hAnsi="Times New Roman" w:cs="Times New Roman"/>
          <w:sz w:val="24"/>
          <w:szCs w:val="24"/>
        </w:rPr>
        <w:t>table 4.23</w:t>
      </w:r>
      <w:r>
        <w:t>.</w:t>
      </w:r>
    </w:p>
    <w:p w14:paraId="508B50FE" w14:textId="4B27FE48" w:rsidR="000964A2" w:rsidRDefault="00974A5F" w:rsidP="000964A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3</w:t>
      </w:r>
      <w:r w:rsidR="000964A2" w:rsidRPr="00CC20D1">
        <w:rPr>
          <w:rFonts w:ascii="Times New Roman" w:hAnsi="Times New Roman" w:cs="Times New Roman"/>
          <w:bCs/>
        </w:rPr>
        <w:t xml:space="preserve"> pengujian </w:t>
      </w:r>
      <w:r w:rsidR="000964A2">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0964A2" w:rsidRPr="003400D1" w14:paraId="16834D04" w14:textId="77777777" w:rsidTr="00FB7CD4">
        <w:trPr>
          <w:trHeight w:val="711"/>
        </w:trPr>
        <w:tc>
          <w:tcPr>
            <w:tcW w:w="2127" w:type="dxa"/>
            <w:vAlign w:val="center"/>
          </w:tcPr>
          <w:p w14:paraId="0BAF0FC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5FCB6D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AFEE10B"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F0C50C3"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964A2" w:rsidRPr="003400D1" w14:paraId="0C33621B" w14:textId="77777777" w:rsidTr="00FB7CD4">
        <w:trPr>
          <w:trHeight w:val="667"/>
        </w:trPr>
        <w:tc>
          <w:tcPr>
            <w:tcW w:w="2127" w:type="dxa"/>
          </w:tcPr>
          <w:p w14:paraId="462E55D0" w14:textId="6C9CE0FE" w:rsidR="000964A2" w:rsidRPr="00E328DC" w:rsidRDefault="008F6737"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001554A5">
              <w:rPr>
                <w:rFonts w:ascii="Times New Roman" w:hAnsi="Times New Roman" w:cs="Times New Roman"/>
                <w:sz w:val="24"/>
                <w:szCs w:val="24"/>
              </w:rPr>
              <w:t>atau</w:t>
            </w:r>
            <w:r>
              <w:rPr>
                <w:rFonts w:ascii="Times New Roman" w:hAnsi="Times New Roman" w:cs="Times New Roman"/>
                <w:sz w:val="24"/>
                <w:szCs w:val="24"/>
              </w:rPr>
              <w:t xml:space="preserve"> alamat tidak diisi, serta kabupaten </w:t>
            </w:r>
            <w:r w:rsidR="001554A5">
              <w:rPr>
                <w:rFonts w:ascii="Times New Roman" w:hAnsi="Times New Roman" w:cs="Times New Roman"/>
                <w:sz w:val="24"/>
                <w:szCs w:val="24"/>
              </w:rPr>
              <w:t>atau</w:t>
            </w:r>
            <w:r>
              <w:rPr>
                <w:rFonts w:ascii="Times New Roman" w:hAnsi="Times New Roman" w:cs="Times New Roman"/>
                <w:sz w:val="24"/>
                <w:szCs w:val="24"/>
              </w:rPr>
              <w:t xml:space="preserve"> kecamatan tidak dipilih </w:t>
            </w:r>
          </w:p>
        </w:tc>
        <w:tc>
          <w:tcPr>
            <w:tcW w:w="2551" w:type="dxa"/>
          </w:tcPr>
          <w:p w14:paraId="7A9EF1B6" w14:textId="437F5614" w:rsidR="000964A2" w:rsidRPr="00E328DC" w:rsidRDefault="008F6737"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3EABDB90"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12F44F"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0964A2" w:rsidRPr="003400D1" w14:paraId="14744D72" w14:textId="77777777" w:rsidTr="00FB7CD4">
        <w:trPr>
          <w:trHeight w:val="667"/>
        </w:trPr>
        <w:tc>
          <w:tcPr>
            <w:tcW w:w="2127" w:type="dxa"/>
          </w:tcPr>
          <w:p w14:paraId="7AE445AD" w14:textId="2B77AD6B"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251F5CF" w14:textId="76DA5E58"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3D4FD8B2"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B38FDFB"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4EAA51C9" w14:textId="59705E44" w:rsidR="000964A2" w:rsidRPr="000964A2" w:rsidRDefault="0006766A" w:rsidP="000676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p>
    <w:p w14:paraId="7B6E57D8" w14:textId="7E5DDF06" w:rsidR="00253EDA" w:rsidRPr="005D0C57" w:rsidRDefault="00E55B2A" w:rsidP="003153FD">
      <w:pPr>
        <w:spacing w:after="0" w:line="360" w:lineRule="auto"/>
        <w:ind w:firstLine="426"/>
        <w:jc w:val="both"/>
        <w:rPr>
          <w:rFonts w:ascii="Times New Roman" w:hAnsi="Times New Roman" w:cs="Times New Roman"/>
          <w:sz w:val="24"/>
          <w:szCs w:val="24"/>
        </w:rPr>
      </w:pPr>
      <w:r w:rsidRPr="00253EDA">
        <w:rPr>
          <w:rFonts w:ascii="Times New Roman" w:hAnsi="Times New Roman" w:cs="Times New Roman"/>
          <w:sz w:val="24"/>
          <w:szCs w:val="24"/>
        </w:rPr>
        <w:t xml:space="preserve">Selama proses pengembangan system kode </w:t>
      </w:r>
      <w:r w:rsidRPr="00253EDA">
        <w:rPr>
          <w:rFonts w:ascii="Times New Roman" w:hAnsi="Times New Roman" w:cs="Times New Roman"/>
          <w:i/>
          <w:sz w:val="24"/>
          <w:szCs w:val="24"/>
        </w:rPr>
        <w:t>user stories</w:t>
      </w:r>
      <w:r w:rsidRPr="00253EDA">
        <w:rPr>
          <w:rFonts w:ascii="Times New Roman" w:hAnsi="Times New Roman" w:cs="Times New Roman"/>
          <w:sz w:val="24"/>
          <w:szCs w:val="24"/>
        </w:rPr>
        <w:t xml:space="preserve"> US-07, terdapat </w:t>
      </w:r>
      <w:r w:rsidR="00253EDA" w:rsidRPr="00253EDA">
        <w:rPr>
          <w:rFonts w:ascii="Times New Roman" w:hAnsi="Times New Roman" w:cs="Times New Roman"/>
          <w:sz w:val="24"/>
          <w:szCs w:val="24"/>
        </w:rPr>
        <w:t xml:space="preserve">beberapa </w:t>
      </w:r>
      <w:r w:rsidRPr="00253EDA">
        <w:rPr>
          <w:rFonts w:ascii="Times New Roman" w:hAnsi="Times New Roman" w:cs="Times New Roman"/>
          <w:sz w:val="24"/>
          <w:szCs w:val="24"/>
        </w:rPr>
        <w:t xml:space="preserve">permintaan penambahan </w:t>
      </w:r>
      <w:r w:rsidR="00253EDA" w:rsidRPr="00253EDA">
        <w:rPr>
          <w:rFonts w:ascii="Times New Roman" w:hAnsi="Times New Roman" w:cs="Times New Roman"/>
          <w:sz w:val="24"/>
          <w:szCs w:val="24"/>
        </w:rPr>
        <w:t xml:space="preserve">fungsi fitur </w:t>
      </w:r>
      <w:r w:rsidRPr="00253EDA">
        <w:rPr>
          <w:rFonts w:ascii="Times New Roman" w:hAnsi="Times New Roman" w:cs="Times New Roman"/>
          <w:sz w:val="24"/>
          <w:szCs w:val="24"/>
        </w:rPr>
        <w:t>system</w:t>
      </w:r>
      <w:r w:rsidRPr="00253EDA">
        <w:rPr>
          <w:rFonts w:ascii="Times New Roman" w:hAnsi="Times New Roman" w:cs="Times New Roman"/>
          <w:i/>
          <w:sz w:val="24"/>
          <w:szCs w:val="24"/>
        </w:rPr>
        <w:t xml:space="preserve"> </w:t>
      </w:r>
      <w:r w:rsidRPr="00253EDA">
        <w:rPr>
          <w:rFonts w:ascii="Times New Roman" w:hAnsi="Times New Roman" w:cs="Times New Roman"/>
          <w:sz w:val="24"/>
          <w:szCs w:val="24"/>
        </w:rPr>
        <w:t xml:space="preserve">dari </w:t>
      </w:r>
      <w:r w:rsidRPr="00253EDA">
        <w:rPr>
          <w:rFonts w:ascii="Times New Roman" w:hAnsi="Times New Roman" w:cs="Times New Roman"/>
          <w:i/>
          <w:sz w:val="24"/>
          <w:szCs w:val="24"/>
        </w:rPr>
        <w:t>client</w:t>
      </w:r>
      <w:r w:rsidRPr="00253EDA">
        <w:rPr>
          <w:rFonts w:ascii="Times New Roman" w:hAnsi="Times New Roman" w:cs="Times New Roman"/>
          <w:sz w:val="24"/>
          <w:szCs w:val="24"/>
        </w:rPr>
        <w:t xml:space="preserve">. </w:t>
      </w:r>
      <w:r w:rsidR="00253EDA" w:rsidRPr="00253EDA">
        <w:rPr>
          <w:rFonts w:ascii="Times New Roman" w:hAnsi="Times New Roman" w:cs="Times New Roman"/>
          <w:sz w:val="24"/>
          <w:szCs w:val="24"/>
        </w:rPr>
        <w:t xml:space="preserve">Fungsi fitur tersebut bertujuan untuk mempermudah </w:t>
      </w:r>
      <w:r w:rsidR="003153FD">
        <w:rPr>
          <w:rFonts w:ascii="Times New Roman" w:hAnsi="Times New Roman" w:cs="Times New Roman"/>
          <w:sz w:val="24"/>
          <w:szCs w:val="24"/>
        </w:rPr>
        <w:t xml:space="preserve">admin </w:t>
      </w:r>
      <w:r w:rsidR="00253EDA" w:rsidRPr="00253EDA">
        <w:rPr>
          <w:rFonts w:ascii="Times New Roman" w:hAnsi="Times New Roman" w:cs="Times New Roman"/>
          <w:sz w:val="24"/>
          <w:szCs w:val="24"/>
        </w:rPr>
        <w:t xml:space="preserve">dalam menginputkan banyak data. </w:t>
      </w:r>
      <w:r w:rsidR="00253EDA" w:rsidRPr="00253EDA">
        <w:rPr>
          <w:rFonts w:ascii="Times New Roman" w:hAnsi="Times New Roman" w:cs="Times New Roman"/>
          <w:sz w:val="24"/>
          <w:szCs w:val="24"/>
        </w:rPr>
        <w:lastRenderedPageBreak/>
        <w:t xml:space="preserve">Berikut merupakan </w:t>
      </w:r>
      <w:r w:rsidR="00253EDA" w:rsidRPr="003108BC">
        <w:rPr>
          <w:rFonts w:ascii="Times New Roman" w:hAnsi="Times New Roman" w:cs="Times New Roman"/>
          <w:sz w:val="24"/>
          <w:szCs w:val="24"/>
        </w:rPr>
        <w:t xml:space="preserve">analisa terhadap kebutuhan sistem </w:t>
      </w:r>
      <w:r w:rsidR="00253EDA">
        <w:rPr>
          <w:rFonts w:ascii="Times New Roman" w:hAnsi="Times New Roman" w:cs="Times New Roman"/>
          <w:sz w:val="24"/>
          <w:szCs w:val="24"/>
        </w:rPr>
        <w:t xml:space="preserve">untuk penambahan fungsi fitur </w:t>
      </w:r>
      <w:r w:rsidR="00C5588B">
        <w:rPr>
          <w:rFonts w:ascii="Times New Roman" w:hAnsi="Times New Roman" w:cs="Times New Roman"/>
          <w:sz w:val="24"/>
          <w:szCs w:val="24"/>
        </w:rPr>
        <w:t xml:space="preserve">yang diinginkan </w:t>
      </w:r>
      <w:r w:rsidR="00C5588B" w:rsidRPr="00C5588B">
        <w:rPr>
          <w:rFonts w:ascii="Times New Roman" w:hAnsi="Times New Roman" w:cs="Times New Roman"/>
          <w:i/>
          <w:sz w:val="24"/>
          <w:szCs w:val="24"/>
        </w:rPr>
        <w:t>client</w:t>
      </w:r>
      <w:r w:rsidR="00C5588B">
        <w:rPr>
          <w:rFonts w:ascii="Times New Roman" w:hAnsi="Times New Roman" w:cs="Times New Roman"/>
          <w:sz w:val="24"/>
          <w:szCs w:val="24"/>
        </w:rPr>
        <w:t xml:space="preserve"> </w:t>
      </w:r>
      <w:r w:rsidR="00253EDA">
        <w:rPr>
          <w:rFonts w:ascii="Times New Roman" w:hAnsi="Times New Roman" w:cs="Times New Roman"/>
          <w:sz w:val="24"/>
          <w:szCs w:val="24"/>
        </w:rPr>
        <w:t xml:space="preserve">dapat dilihat </w:t>
      </w:r>
      <w:r w:rsidR="00974A5F">
        <w:rPr>
          <w:rFonts w:ascii="Times New Roman" w:hAnsi="Times New Roman" w:cs="Times New Roman"/>
          <w:sz w:val="24"/>
          <w:szCs w:val="24"/>
        </w:rPr>
        <w:t>pada tabel 4.24</w:t>
      </w:r>
      <w:r w:rsidR="00253EDA" w:rsidRPr="003108BC">
        <w:rPr>
          <w:rFonts w:ascii="Times New Roman" w:hAnsi="Times New Roman" w:cs="Times New Roman"/>
          <w:sz w:val="24"/>
          <w:szCs w:val="24"/>
        </w:rPr>
        <w:t xml:space="preserve"> berikut.</w:t>
      </w:r>
    </w:p>
    <w:p w14:paraId="532CE6A3" w14:textId="1190EBC5" w:rsidR="00253EDA" w:rsidRPr="00F93CFD" w:rsidRDefault="00253EDA" w:rsidP="00253ED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w:t>
      </w:r>
      <w:r w:rsidR="00974A5F" w:rsidRPr="00974A5F">
        <w:rPr>
          <w:rFonts w:ascii="Times New Roman" w:hAnsi="Times New Roman" w:cs="Times New Roman"/>
          <w:sz w:val="24"/>
          <w:szCs w:val="24"/>
        </w:rPr>
        <w:t xml:space="preserve"> </w:t>
      </w:r>
      <w:r w:rsidR="00974A5F">
        <w:rPr>
          <w:rFonts w:ascii="Times New Roman" w:hAnsi="Times New Roman" w:cs="Times New Roman"/>
          <w:sz w:val="24"/>
          <w:szCs w:val="24"/>
        </w:rPr>
        <w:t>24</w:t>
      </w:r>
      <w:r w:rsidRPr="008E6FE8">
        <w:rPr>
          <w:rFonts w:ascii="Times New Roman" w:eastAsia="Times New Roman" w:hAnsi="Times New Roman" w:cs="Times New Roman"/>
        </w:rPr>
        <w:t xml:space="preserve"> </w:t>
      </w:r>
      <w:r w:rsidR="00C5588B">
        <w:rPr>
          <w:rFonts w:ascii="Times New Roman" w:eastAsia="Times New Roman" w:hAnsi="Times New Roman" w:cs="Times New Roman"/>
        </w:rPr>
        <w:t xml:space="preserve">penambahan fungsi fitur </w:t>
      </w:r>
    </w:p>
    <w:tbl>
      <w:tblPr>
        <w:tblStyle w:val="TableGrid"/>
        <w:tblW w:w="7952" w:type="dxa"/>
        <w:tblLook w:val="04A0" w:firstRow="1" w:lastRow="0" w:firstColumn="1" w:lastColumn="0" w:noHBand="0" w:noVBand="1"/>
      </w:tblPr>
      <w:tblGrid>
        <w:gridCol w:w="2972"/>
        <w:gridCol w:w="4980"/>
      </w:tblGrid>
      <w:tr w:rsidR="00253EDA" w:rsidRPr="00A6501E" w14:paraId="1A6F525A" w14:textId="77777777" w:rsidTr="00405053">
        <w:trPr>
          <w:trHeight w:val="289"/>
        </w:trPr>
        <w:tc>
          <w:tcPr>
            <w:tcW w:w="2972" w:type="dxa"/>
          </w:tcPr>
          <w:p w14:paraId="7C98EE14" w14:textId="77777777" w:rsidR="00253EDA" w:rsidRPr="00F93CFD" w:rsidRDefault="00253EDA" w:rsidP="004E3F1E">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11F26091" w14:textId="77777777" w:rsidR="00253EDA" w:rsidRPr="00A6501E" w:rsidRDefault="00253EDA" w:rsidP="004E3F1E">
            <w:pPr>
              <w:pStyle w:val="Heading3"/>
              <w:tabs>
                <w:tab w:val="left" w:pos="307"/>
              </w:tabs>
              <w:spacing w:line="360" w:lineRule="auto"/>
              <w:ind w:left="0" w:firstLine="0"/>
              <w:jc w:val="center"/>
              <w:outlineLvl w:val="2"/>
              <w:rPr>
                <w:b w:val="0"/>
                <w:bCs w:val="0"/>
              </w:rPr>
            </w:pPr>
            <w:r>
              <w:rPr>
                <w:b w:val="0"/>
                <w:bCs w:val="0"/>
              </w:rPr>
              <w:t>Fungsi – fungsi yang disediakan</w:t>
            </w:r>
          </w:p>
        </w:tc>
      </w:tr>
      <w:tr w:rsidR="00253EDA" w:rsidRPr="00A6501E" w14:paraId="21BF6AA4" w14:textId="77777777" w:rsidTr="00405053">
        <w:trPr>
          <w:trHeight w:val="70"/>
        </w:trPr>
        <w:tc>
          <w:tcPr>
            <w:tcW w:w="2972" w:type="dxa"/>
          </w:tcPr>
          <w:p w14:paraId="3BB6F899" w14:textId="1D0DCF95" w:rsidR="00253EDA" w:rsidRPr="00A6501E" w:rsidRDefault="00B37EEE" w:rsidP="004E3F1E">
            <w:pPr>
              <w:pStyle w:val="Heading3"/>
              <w:tabs>
                <w:tab w:val="left" w:pos="307"/>
              </w:tabs>
              <w:spacing w:line="360" w:lineRule="auto"/>
              <w:ind w:left="0" w:firstLine="0"/>
              <w:jc w:val="both"/>
              <w:outlineLvl w:val="2"/>
              <w:rPr>
                <w:b w:val="0"/>
                <w:bCs w:val="0"/>
              </w:rPr>
            </w:pPr>
            <w:r>
              <w:rPr>
                <w:b w:val="0"/>
                <w:bCs w:val="0"/>
              </w:rPr>
              <w:t>Halaman</w:t>
            </w:r>
            <w:r w:rsidR="00253EDA">
              <w:rPr>
                <w:b w:val="0"/>
                <w:bCs w:val="0"/>
              </w:rPr>
              <w:t xml:space="preserve"> </w:t>
            </w:r>
            <w:r w:rsidR="00253EDA" w:rsidRPr="00253EDA">
              <w:rPr>
                <w:b w:val="0"/>
                <w:bCs w:val="0"/>
                <w:i/>
              </w:rPr>
              <w:t>import</w:t>
            </w:r>
            <w:r w:rsidR="00253EDA">
              <w:rPr>
                <w:b w:val="0"/>
                <w:bCs w:val="0"/>
              </w:rPr>
              <w:t xml:space="preserve"> data tempat ibadah</w:t>
            </w:r>
          </w:p>
        </w:tc>
        <w:tc>
          <w:tcPr>
            <w:tcW w:w="4980" w:type="dxa"/>
          </w:tcPr>
          <w:p w14:paraId="6D339FE3" w14:textId="3DBD5F1A" w:rsidR="00350AD0" w:rsidRDefault="00350AD0"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pilih kabupaten yang </w:t>
            </w:r>
            <w:proofErr w:type="gramStart"/>
            <w:r>
              <w:rPr>
                <w:b w:val="0"/>
                <w:bCs w:val="0"/>
              </w:rPr>
              <w:t>akan</w:t>
            </w:r>
            <w:proofErr w:type="gramEnd"/>
            <w:r>
              <w:rPr>
                <w:b w:val="0"/>
                <w:bCs w:val="0"/>
              </w:rPr>
              <w:t xml:space="preserve"> di </w:t>
            </w:r>
            <w:r w:rsidRPr="00350AD0">
              <w:rPr>
                <w:b w:val="0"/>
                <w:bCs w:val="0"/>
                <w:i/>
              </w:rPr>
              <w:t>upload</w:t>
            </w:r>
            <w:r>
              <w:rPr>
                <w:b w:val="0"/>
                <w:bCs w:val="0"/>
              </w:rPr>
              <w:t xml:space="preserve"> datanya</w:t>
            </w:r>
          </w:p>
          <w:p w14:paraId="7EDD23B1" w14:textId="40A9E510" w:rsidR="00253EDA" w:rsidRDefault="00253EDA"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350AD0">
              <w:rPr>
                <w:b w:val="0"/>
                <w:bCs w:val="0"/>
              </w:rPr>
              <w:t xml:space="preserve">“pilih </w:t>
            </w:r>
            <w:r w:rsidR="00350AD0" w:rsidRPr="00350AD0">
              <w:rPr>
                <w:b w:val="0"/>
                <w:bCs w:val="0"/>
                <w:i/>
              </w:rPr>
              <w:t>file</w:t>
            </w:r>
            <w:r w:rsidR="00350AD0">
              <w:rPr>
                <w:b w:val="0"/>
                <w:bCs w:val="0"/>
                <w:i/>
              </w:rPr>
              <w:t xml:space="preserve"> </w:t>
            </w:r>
            <w:r w:rsidR="00350AD0">
              <w:rPr>
                <w:b w:val="0"/>
                <w:bCs w:val="0"/>
              </w:rPr>
              <w:t>excel” data tempat ibadah</w:t>
            </w:r>
          </w:p>
          <w:p w14:paraId="0D6CCB49" w14:textId="4D85B631" w:rsidR="00253EDA" w:rsidRPr="00FD2601" w:rsidRDefault="00350AD0" w:rsidP="00B37EE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B37EEE">
              <w:rPr>
                <w:b w:val="0"/>
                <w:bCs w:val="0"/>
              </w:rPr>
              <w:t>tutup</w:t>
            </w:r>
            <w:r>
              <w:rPr>
                <w:b w:val="0"/>
                <w:bCs w:val="0"/>
              </w:rPr>
              <w:t xml:space="preserve"> dan “</w:t>
            </w:r>
            <w:r w:rsidRPr="00350AD0">
              <w:rPr>
                <w:b w:val="0"/>
                <w:bCs w:val="0"/>
                <w:i/>
              </w:rPr>
              <w:t>import</w:t>
            </w:r>
            <w:r>
              <w:rPr>
                <w:b w:val="0"/>
                <w:bCs w:val="0"/>
              </w:rPr>
              <w:t>” untuk memasukkan data</w:t>
            </w:r>
          </w:p>
        </w:tc>
      </w:tr>
      <w:tr w:rsidR="00253EDA" w:rsidRPr="00A6501E" w14:paraId="07864DD1" w14:textId="77777777" w:rsidTr="00405053">
        <w:trPr>
          <w:trHeight w:val="70"/>
        </w:trPr>
        <w:tc>
          <w:tcPr>
            <w:tcW w:w="2972" w:type="dxa"/>
          </w:tcPr>
          <w:p w14:paraId="73ABB95B" w14:textId="76837848"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export</w:t>
            </w:r>
            <w:r>
              <w:rPr>
                <w:b w:val="0"/>
                <w:bCs w:val="0"/>
                <w:i/>
              </w:rPr>
              <w:t xml:space="preserve"> </w:t>
            </w:r>
            <w:r>
              <w:rPr>
                <w:b w:val="0"/>
                <w:bCs w:val="0"/>
              </w:rPr>
              <w:t>data tempat ibadah</w:t>
            </w:r>
          </w:p>
        </w:tc>
        <w:tc>
          <w:tcPr>
            <w:tcW w:w="4980" w:type="dxa"/>
          </w:tcPr>
          <w:p w14:paraId="1DF2D29B" w14:textId="0BDF288B"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Untuk mengunduh semua data tempat ibadah berupa file excel.</w:t>
            </w:r>
          </w:p>
        </w:tc>
      </w:tr>
      <w:tr w:rsidR="00253EDA" w:rsidRPr="00A6501E" w14:paraId="38AC4940" w14:textId="77777777" w:rsidTr="00405053">
        <w:trPr>
          <w:trHeight w:val="70"/>
        </w:trPr>
        <w:tc>
          <w:tcPr>
            <w:tcW w:w="2972" w:type="dxa"/>
          </w:tcPr>
          <w:p w14:paraId="25E0075B" w14:textId="54BB1C6E"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download</w:t>
            </w:r>
            <w:r>
              <w:rPr>
                <w:b w:val="0"/>
                <w:bCs w:val="0"/>
              </w:rPr>
              <w:t xml:space="preserve"> </w:t>
            </w:r>
            <w:r w:rsidRPr="00253EDA">
              <w:rPr>
                <w:b w:val="0"/>
                <w:bCs w:val="0"/>
                <w:i/>
              </w:rPr>
              <w:t>template</w:t>
            </w:r>
            <w:r>
              <w:rPr>
                <w:b w:val="0"/>
                <w:bCs w:val="0"/>
              </w:rPr>
              <w:t xml:space="preserve"> </w:t>
            </w:r>
            <w:r w:rsidRPr="00253EDA">
              <w:rPr>
                <w:b w:val="0"/>
                <w:bCs w:val="0"/>
                <w:i/>
              </w:rPr>
              <w:t>import</w:t>
            </w:r>
            <w:r>
              <w:rPr>
                <w:b w:val="0"/>
                <w:bCs w:val="0"/>
                <w:i/>
              </w:rPr>
              <w:t xml:space="preserve"> </w:t>
            </w:r>
            <w:r>
              <w:rPr>
                <w:b w:val="0"/>
                <w:bCs w:val="0"/>
              </w:rPr>
              <w:t>data tempat ibadah</w:t>
            </w:r>
          </w:p>
        </w:tc>
        <w:tc>
          <w:tcPr>
            <w:tcW w:w="4980" w:type="dxa"/>
          </w:tcPr>
          <w:p w14:paraId="1E86E92E" w14:textId="35EE23C6"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Untuk mengunduh </w:t>
            </w:r>
            <w:r w:rsidRPr="00405053">
              <w:rPr>
                <w:b w:val="0"/>
                <w:bCs w:val="0"/>
                <w:i/>
              </w:rPr>
              <w:t>template</w:t>
            </w:r>
            <w:r>
              <w:rPr>
                <w:b w:val="0"/>
                <w:bCs w:val="0"/>
              </w:rPr>
              <w:t xml:space="preserve"> </w:t>
            </w:r>
            <w:r w:rsidRPr="00405053">
              <w:rPr>
                <w:b w:val="0"/>
                <w:bCs w:val="0"/>
                <w:i/>
              </w:rPr>
              <w:t>import</w:t>
            </w:r>
            <w:r>
              <w:rPr>
                <w:b w:val="0"/>
                <w:bCs w:val="0"/>
              </w:rPr>
              <w:t xml:space="preserve"> data tempat ibadah berupa file excel.</w:t>
            </w:r>
          </w:p>
        </w:tc>
      </w:tr>
    </w:tbl>
    <w:p w14:paraId="476AD51E" w14:textId="77777777" w:rsidR="00253EDA" w:rsidRPr="003F2DF4" w:rsidRDefault="00253EDA" w:rsidP="00253EDA">
      <w:pPr>
        <w:spacing w:after="0" w:line="360" w:lineRule="auto"/>
        <w:jc w:val="both"/>
        <w:rPr>
          <w:rFonts w:ascii="Times New Roman" w:hAnsi="Times New Roman" w:cs="Times New Roman"/>
          <w:b/>
          <w:sz w:val="24"/>
          <w:szCs w:val="24"/>
        </w:rPr>
      </w:pPr>
    </w:p>
    <w:p w14:paraId="37EDBC97" w14:textId="3F448F22" w:rsidR="00166B1E" w:rsidRDefault="00166B1E"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4433E81D" wp14:editId="49931678">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5FEA926" w14:textId="7596D7DD" w:rsidR="00B37EEE" w:rsidRPr="00B37EEE" w:rsidRDefault="00B37EEE" w:rsidP="00B37EE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B37EEE">
        <w:rPr>
          <w:rFonts w:ascii="Times New Roman" w:hAnsi="Times New Roman" w:cs="Times New Roman"/>
          <w:i/>
        </w:rPr>
        <w:t>import</w:t>
      </w:r>
      <w:r>
        <w:rPr>
          <w:rFonts w:ascii="Times New Roman" w:hAnsi="Times New Roman" w:cs="Times New Roman"/>
          <w:i/>
        </w:rPr>
        <w:t xml:space="preserve"> </w:t>
      </w:r>
      <w:r>
        <w:rPr>
          <w:rFonts w:ascii="Times New Roman" w:hAnsi="Times New Roman" w:cs="Times New Roman"/>
        </w:rPr>
        <w:t>data</w:t>
      </w:r>
      <w:r w:rsidR="00DF42AC">
        <w:rPr>
          <w:rFonts w:ascii="Times New Roman" w:hAnsi="Times New Roman" w:cs="Times New Roman"/>
        </w:rPr>
        <w:t xml:space="preserve"> tempat ibadah</w:t>
      </w:r>
    </w:p>
    <w:p w14:paraId="500C5923" w14:textId="1A2728D0" w:rsidR="00B37EEE" w:rsidRDefault="00DF42AC" w:rsidP="00DF42AC">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Pr>
          <w:rFonts w:ascii="Times New Roman" w:hAnsi="Times New Roman" w:cs="Times New Roman"/>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import data excel</w:t>
      </w:r>
      <w:r w:rsidRPr="00DF42AC">
        <w:rPr>
          <w:rFonts w:ascii="Times New Roman" w:hAnsi="Times New Roman" w:cs="Times New Roman"/>
          <w:sz w:val="24"/>
          <w:szCs w:val="24"/>
        </w:rPr>
        <w:t>.</w:t>
      </w:r>
      <w:r w:rsidR="006A2F56">
        <w:rPr>
          <w:rFonts w:ascii="Times New Roman" w:hAnsi="Times New Roman" w:cs="Times New Roman"/>
          <w:sz w:val="24"/>
          <w:szCs w:val="24"/>
        </w:rPr>
        <w:t xml:space="preserve"> </w:t>
      </w:r>
      <w:r w:rsidR="003B18E2">
        <w:t>Tabel 4.25</w:t>
      </w:r>
      <w:r w:rsidR="006A2F56">
        <w:t xml:space="preserve"> merupakan </w:t>
      </w:r>
      <w:r w:rsidR="00E328DC">
        <w:t>pengujian system terhadap penambahan fungsi fitur system.</w:t>
      </w:r>
    </w:p>
    <w:p w14:paraId="1BA58E66" w14:textId="7F584696" w:rsidR="00E328DC" w:rsidRDefault="003B18E2" w:rsidP="00E328D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5</w:t>
      </w:r>
      <w:r w:rsidR="00E328DC" w:rsidRPr="00CC20D1">
        <w:rPr>
          <w:rFonts w:ascii="Times New Roman" w:hAnsi="Times New Roman" w:cs="Times New Roman"/>
          <w:bCs/>
        </w:rPr>
        <w:t xml:space="preserve"> pengujian </w:t>
      </w:r>
      <w:r w:rsidR="00E328DC">
        <w:rPr>
          <w:rFonts w:ascii="Times New Roman" w:hAnsi="Times New Roman" w:cs="Times New Roman"/>
          <w:bCs/>
        </w:rPr>
        <w:t>fungsi fitur system</w:t>
      </w:r>
      <w:r w:rsidR="005363ED">
        <w:rPr>
          <w:rFonts w:ascii="Times New Roman" w:hAnsi="Times New Roman" w:cs="Times New Roman"/>
          <w:bCs/>
        </w:rPr>
        <w:t xml:space="preserve"> yang ditambahkan</w:t>
      </w:r>
    </w:p>
    <w:tbl>
      <w:tblPr>
        <w:tblStyle w:val="TableGrid"/>
        <w:tblW w:w="0" w:type="auto"/>
        <w:tblInd w:w="-5" w:type="dxa"/>
        <w:tblLook w:val="04A0" w:firstRow="1" w:lastRow="0" w:firstColumn="1" w:lastColumn="0" w:noHBand="0" w:noVBand="1"/>
      </w:tblPr>
      <w:tblGrid>
        <w:gridCol w:w="2127"/>
        <w:gridCol w:w="2551"/>
        <w:gridCol w:w="1843"/>
        <w:gridCol w:w="1392"/>
      </w:tblGrid>
      <w:tr w:rsidR="00E328DC" w:rsidRPr="003400D1" w14:paraId="41A6AC3E" w14:textId="77777777" w:rsidTr="004E3F1E">
        <w:trPr>
          <w:trHeight w:val="711"/>
        </w:trPr>
        <w:tc>
          <w:tcPr>
            <w:tcW w:w="2127" w:type="dxa"/>
            <w:vAlign w:val="center"/>
          </w:tcPr>
          <w:p w14:paraId="395493E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CB9FABF"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5D573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8C3FBFB"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328DC" w:rsidRPr="003400D1" w14:paraId="5DCBC1CB" w14:textId="77777777" w:rsidTr="004E3F1E">
        <w:trPr>
          <w:trHeight w:val="667"/>
        </w:trPr>
        <w:tc>
          <w:tcPr>
            <w:tcW w:w="2127" w:type="dxa"/>
          </w:tcPr>
          <w:p w14:paraId="322A9B1E" w14:textId="24C039B5" w:rsidR="00E328DC" w:rsidRPr="00E328DC"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Pr>
                <w:rFonts w:ascii="Times New Roman" w:hAnsi="Times New Roman" w:cs="Times New Roman"/>
                <w:i/>
                <w:sz w:val="24"/>
                <w:szCs w:val="24"/>
              </w:rPr>
              <w:t>“import data”</w:t>
            </w:r>
          </w:p>
        </w:tc>
        <w:tc>
          <w:tcPr>
            <w:tcW w:w="2551" w:type="dxa"/>
          </w:tcPr>
          <w:p w14:paraId="278DAA83" w14:textId="6BA63F3F" w:rsidR="00E328DC" w:rsidRPr="00E328DC"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00D32A8D"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0141739"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02EE8823" w14:textId="77777777" w:rsidTr="004E3F1E">
        <w:trPr>
          <w:trHeight w:val="667"/>
        </w:trPr>
        <w:tc>
          <w:tcPr>
            <w:tcW w:w="2127" w:type="dxa"/>
          </w:tcPr>
          <w:p w14:paraId="6CD6771D" w14:textId="49A50942" w:rsidR="00E328DC" w:rsidRPr="003400D1"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7AA482BA" w14:textId="14742595" w:rsidR="00E328DC" w:rsidRPr="003400D1"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43808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4B2302A"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4B13DE82" w14:textId="77777777" w:rsidTr="004E3F1E">
        <w:trPr>
          <w:trHeight w:val="667"/>
        </w:trPr>
        <w:tc>
          <w:tcPr>
            <w:tcW w:w="2127" w:type="dxa"/>
          </w:tcPr>
          <w:p w14:paraId="13E96821" w14:textId="6A7E981D"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7C4C836B" w14:textId="3EB20B87"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1E5A9104"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37A04B9"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328DC" w:rsidRPr="003400D1" w14:paraId="6A1FE6BA" w14:textId="77777777" w:rsidTr="004E3F1E">
        <w:trPr>
          <w:trHeight w:val="667"/>
        </w:trPr>
        <w:tc>
          <w:tcPr>
            <w:tcW w:w="2127" w:type="dxa"/>
          </w:tcPr>
          <w:p w14:paraId="544C0EFF" w14:textId="60A6CFCE" w:rsidR="00E328DC" w:rsidRDefault="0016772E" w:rsidP="0016772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04E82A73" w14:textId="24506C4B"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59B1412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001CC0DF"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328DC" w:rsidRPr="003400D1" w14:paraId="0F63B860" w14:textId="77777777" w:rsidTr="004E3F1E">
        <w:trPr>
          <w:trHeight w:val="667"/>
        </w:trPr>
        <w:tc>
          <w:tcPr>
            <w:tcW w:w="2127" w:type="dxa"/>
          </w:tcPr>
          <w:p w14:paraId="64E364DB" w14:textId="6680F1B7" w:rsidR="00E328DC" w:rsidRDefault="004D7672" w:rsidP="004D7672">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02A11462" w14:textId="712CE0FC" w:rsidR="00E328DC" w:rsidRDefault="004D7672" w:rsidP="004E3F1E">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897998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AE93358"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2D694F4D" w14:textId="487CD7F5" w:rsidR="00DB4937" w:rsidRPr="006759C3" w:rsidRDefault="00E328DC" w:rsidP="006759C3">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ukan pada tabel …</w:t>
      </w:r>
      <w:r w:rsidR="00AC29FF">
        <w:rPr>
          <w:rFonts w:ascii="Times New Roman" w:hAnsi="Times New Roman" w:cs="Times New Roman"/>
          <w:sz w:val="24"/>
          <w:szCs w:val="24"/>
        </w:rPr>
        <w:t xml:space="preserve"> dan </w:t>
      </w:r>
      <w:r w:rsidR="006759C3">
        <w:rPr>
          <w:rFonts w:ascii="Times New Roman" w:hAnsi="Times New Roman" w:cs="Times New Roman"/>
          <w:sz w:val="24"/>
          <w:szCs w:val="24"/>
        </w:rPr>
        <w:t xml:space="preserve">pengujian terhadap penambahan fitur yang diinginkan pada </w:t>
      </w:r>
      <w:r w:rsidR="00AC29FF">
        <w:rPr>
          <w:rFonts w:ascii="Times New Roman" w:hAnsi="Times New Roman" w:cs="Times New Roman"/>
          <w:sz w:val="24"/>
          <w:szCs w:val="24"/>
        </w:rPr>
        <w:t>table</w:t>
      </w:r>
      <w:r>
        <w:rPr>
          <w:rFonts w:ascii="Times New Roman" w:hAnsi="Times New Roman" w:cs="Times New Roman"/>
          <w:sz w:val="24"/>
          <w:szCs w:val="24"/>
        </w:rPr>
        <w:t xml:space="preserve"> </w:t>
      </w:r>
      <w:r w:rsidR="003B18E2">
        <w:rPr>
          <w:rFonts w:ascii="Times New Roman" w:hAnsi="Times New Roman" w:cs="Times New Roman"/>
          <w:sz w:val="24"/>
          <w:szCs w:val="24"/>
        </w:rPr>
        <w:t>4.25</w:t>
      </w:r>
      <w:r w:rsidR="006759C3">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006759C3">
        <w:rPr>
          <w:rFonts w:ascii="Times New Roman" w:hAnsi="Times New Roman" w:cs="Times New Roman"/>
          <w:sz w:val="24"/>
          <w:szCs w:val="24"/>
        </w:rPr>
        <w:t xml:space="preserve">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759C3">
        <w:rPr>
          <w:rFonts w:ascii="Times New Roman" w:hAnsi="Times New Roman" w:cs="Times New Roman"/>
          <w:sz w:val="24"/>
          <w:szCs w:val="24"/>
        </w:rPr>
        <w:t xml:space="preserve">dengan </w:t>
      </w:r>
      <w:r>
        <w:rPr>
          <w:rFonts w:ascii="Times New Roman" w:hAnsi="Times New Roman" w:cs="Times New Roman"/>
          <w:sz w:val="24"/>
          <w:szCs w:val="24"/>
        </w:rPr>
        <w:t xml:space="preserve">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ABF7792" w14:textId="3763D38C" w:rsidR="00CF636D" w:rsidRPr="00381887"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3</w:t>
      </w:r>
    </w:p>
    <w:p w14:paraId="443FD163" w14:textId="7B4ABB30" w:rsidR="00381887" w:rsidRPr="007A5E7D" w:rsidRDefault="00381887" w:rsidP="007A5E7D">
      <w:pPr>
        <w:pStyle w:val="ListParagraph"/>
        <w:spacing w:after="0" w:line="360" w:lineRule="auto"/>
        <w:ind w:left="0" w:firstLine="720"/>
        <w:jc w:val="both"/>
        <w:rPr>
          <w:rFonts w:ascii="Times New Roman" w:hAnsi="Times New Roman" w:cs="Times New Roman"/>
          <w:b/>
          <w:sz w:val="24"/>
          <w:szCs w:val="24"/>
        </w:rPr>
      </w:pPr>
      <w:r w:rsidRPr="007A5E7D">
        <w:rPr>
          <w:rFonts w:ascii="Times New Roman" w:hAnsi="Times New Roman" w:cs="Times New Roman"/>
          <w:sz w:val="24"/>
          <w:szCs w:val="24"/>
        </w:rPr>
        <w:t xml:space="preserve">Pada </w:t>
      </w:r>
      <w:r w:rsidRPr="007A5E7D">
        <w:rPr>
          <w:rFonts w:ascii="Times New Roman" w:hAnsi="Times New Roman" w:cs="Times New Roman"/>
          <w:i/>
          <w:sz w:val="24"/>
          <w:szCs w:val="24"/>
        </w:rPr>
        <w:t>iteration</w:t>
      </w:r>
      <w:r w:rsidRPr="007A5E7D">
        <w:rPr>
          <w:rFonts w:ascii="Times New Roman" w:hAnsi="Times New Roman" w:cs="Times New Roman"/>
          <w:sz w:val="24"/>
          <w:szCs w:val="24"/>
        </w:rPr>
        <w:t xml:space="preserve"> 3 dilakukan pembuatan system pada kode </w:t>
      </w:r>
      <w:r w:rsidRPr="007A5E7D">
        <w:rPr>
          <w:rFonts w:ascii="Times New Roman" w:hAnsi="Times New Roman" w:cs="Times New Roman"/>
          <w:i/>
          <w:sz w:val="24"/>
          <w:szCs w:val="24"/>
        </w:rPr>
        <w:t xml:space="preserve">user </w:t>
      </w:r>
      <w:proofErr w:type="gramStart"/>
      <w:r w:rsidRPr="007A5E7D">
        <w:rPr>
          <w:rFonts w:ascii="Times New Roman" w:hAnsi="Times New Roman" w:cs="Times New Roman"/>
          <w:i/>
          <w:sz w:val="24"/>
          <w:szCs w:val="24"/>
        </w:rPr>
        <w:t xml:space="preserve">stories </w:t>
      </w:r>
      <w:r w:rsidRPr="007A5E7D">
        <w:rPr>
          <w:rFonts w:ascii="Times New Roman" w:hAnsi="Times New Roman" w:cs="Times New Roman"/>
          <w:sz w:val="24"/>
          <w:szCs w:val="24"/>
        </w:rPr>
        <w:t xml:space="preserve"> US</w:t>
      </w:r>
      <w:proofErr w:type="gramEnd"/>
      <w:r w:rsidRPr="007A5E7D">
        <w:rPr>
          <w:rFonts w:ascii="Times New Roman" w:hAnsi="Times New Roman" w:cs="Times New Roman"/>
          <w:sz w:val="24"/>
          <w:szCs w:val="24"/>
        </w:rPr>
        <w:t xml:space="preserve">-8  yaitu Mengubah data tempat ibadah, US-09 yaitu Menghapus data tempat ibadah, US-10 yaitu Melihat Peta, </w:t>
      </w:r>
      <w:r w:rsidR="004D2982" w:rsidRPr="007A5E7D">
        <w:rPr>
          <w:rFonts w:ascii="Times New Roman" w:hAnsi="Times New Roman" w:cs="Times New Roman"/>
          <w:sz w:val="24"/>
          <w:szCs w:val="24"/>
        </w:rPr>
        <w:t>dan US-11</w:t>
      </w:r>
      <w:r w:rsidRPr="007A5E7D">
        <w:rPr>
          <w:rFonts w:ascii="Times New Roman" w:hAnsi="Times New Roman" w:cs="Times New Roman"/>
          <w:sz w:val="24"/>
          <w:szCs w:val="24"/>
        </w:rPr>
        <w:t xml:space="preserve"> yaitu </w:t>
      </w:r>
      <w:r w:rsidR="004D2982" w:rsidRPr="007A5E7D">
        <w:rPr>
          <w:rFonts w:ascii="Times New Roman" w:hAnsi="Times New Roman" w:cs="Times New Roman"/>
          <w:sz w:val="24"/>
          <w:szCs w:val="24"/>
        </w:rPr>
        <w:t>Melihat Rute Lokasi Tempat Ibadah</w:t>
      </w:r>
    </w:p>
    <w:p w14:paraId="7A08D755" w14:textId="7794F5D3" w:rsidR="007E7CD8" w:rsidRPr="007C3F7A"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8</w:t>
      </w:r>
    </w:p>
    <w:p w14:paraId="25A29478" w14:textId="3806062B" w:rsidR="00A816DB" w:rsidRPr="001554A5" w:rsidRDefault="006068CE" w:rsidP="001554A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tempat ibadah.</w:t>
      </w:r>
      <w:r w:rsidR="008752F7">
        <w:rPr>
          <w:rFonts w:ascii="Times New Roman" w:hAnsi="Times New Roman" w:cs="Times New Roman"/>
          <w:bCs/>
          <w:sz w:val="24"/>
          <w:szCs w:val="24"/>
        </w:rPr>
        <w:t xml:space="preserve"> Berikut penjelasan analisa, desain, code dan tampilan serta hasil pengujian systemnya.</w:t>
      </w:r>
    </w:p>
    <w:p w14:paraId="7591FD5C" w14:textId="77777777" w:rsidR="00BB4F5F" w:rsidRPr="00F86F61" w:rsidRDefault="00BB4F5F" w:rsidP="009C1198">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AB5A38F" w14:textId="340DD319" w:rsidR="00F86F61" w:rsidRPr="005D0C57" w:rsidRDefault="00F86F61" w:rsidP="00F86F6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3108BC">
        <w:rPr>
          <w:rFonts w:ascii="Times New Roman" w:hAnsi="Times New Roman" w:cs="Times New Roman"/>
          <w:sz w:val="24"/>
          <w:szCs w:val="24"/>
        </w:rPr>
        <w:t xml:space="preserve"> diga</w:t>
      </w:r>
      <w:r w:rsidR="003B18E2">
        <w:rPr>
          <w:rFonts w:ascii="Times New Roman" w:hAnsi="Times New Roman" w:cs="Times New Roman"/>
          <w:sz w:val="24"/>
          <w:szCs w:val="24"/>
        </w:rPr>
        <w:t>mbarkan pada tabel 4.26</w:t>
      </w:r>
      <w:r w:rsidRPr="003108BC">
        <w:rPr>
          <w:rFonts w:ascii="Times New Roman" w:hAnsi="Times New Roman" w:cs="Times New Roman"/>
          <w:sz w:val="24"/>
          <w:szCs w:val="24"/>
        </w:rPr>
        <w:t xml:space="preserve"> berikut.</w:t>
      </w:r>
    </w:p>
    <w:p w14:paraId="5550A0E1" w14:textId="57C3D2D1" w:rsidR="00F86F61" w:rsidRPr="00F93CFD" w:rsidRDefault="00F86F61" w:rsidP="00F86F6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3B18E2">
        <w:rPr>
          <w:rFonts w:ascii="Times New Roman" w:eastAsia="Times New Roman" w:hAnsi="Times New Roman" w:cs="Times New Roman"/>
        </w:rPr>
        <w:t>4.26</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52" w:type="dxa"/>
        <w:tblLook w:val="04A0" w:firstRow="1" w:lastRow="0" w:firstColumn="1" w:lastColumn="0" w:noHBand="0" w:noVBand="1"/>
      </w:tblPr>
      <w:tblGrid>
        <w:gridCol w:w="2547"/>
        <w:gridCol w:w="5405"/>
      </w:tblGrid>
      <w:tr w:rsidR="00F86F61" w:rsidRPr="00A6501E" w14:paraId="38EE11CE" w14:textId="77777777" w:rsidTr="003A3F16">
        <w:trPr>
          <w:trHeight w:val="289"/>
        </w:trPr>
        <w:tc>
          <w:tcPr>
            <w:tcW w:w="2547" w:type="dxa"/>
          </w:tcPr>
          <w:p w14:paraId="1138C237" w14:textId="77777777" w:rsidR="00F86F61" w:rsidRPr="00F93CFD" w:rsidRDefault="00F86F61"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497F6FBA" w14:textId="77777777" w:rsidR="00F86F61" w:rsidRPr="00A6501E" w:rsidRDefault="00F86F61"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F86F61" w:rsidRPr="00A6501E" w14:paraId="18692D33" w14:textId="77777777" w:rsidTr="003A3F16">
        <w:trPr>
          <w:trHeight w:val="70"/>
        </w:trPr>
        <w:tc>
          <w:tcPr>
            <w:tcW w:w="2547" w:type="dxa"/>
          </w:tcPr>
          <w:p w14:paraId="202DE082" w14:textId="2A79FE94" w:rsidR="00F86F61" w:rsidRPr="00A6501E" w:rsidRDefault="007A1DC5" w:rsidP="007A1DC5">
            <w:pPr>
              <w:pStyle w:val="Heading3"/>
              <w:tabs>
                <w:tab w:val="left" w:pos="307"/>
              </w:tabs>
              <w:spacing w:line="360" w:lineRule="auto"/>
              <w:ind w:left="0" w:firstLine="0"/>
              <w:jc w:val="both"/>
              <w:outlineLvl w:val="2"/>
              <w:rPr>
                <w:b w:val="0"/>
                <w:bCs w:val="0"/>
              </w:rPr>
            </w:pPr>
            <w:r>
              <w:rPr>
                <w:b w:val="0"/>
                <w:bCs w:val="0"/>
              </w:rPr>
              <w:t>H</w:t>
            </w:r>
            <w:r w:rsidR="00F86F61">
              <w:rPr>
                <w:b w:val="0"/>
                <w:bCs w:val="0"/>
              </w:rPr>
              <w:t xml:space="preserve">alaman </w:t>
            </w:r>
            <w:r>
              <w:rPr>
                <w:b w:val="0"/>
                <w:bCs w:val="0"/>
              </w:rPr>
              <w:t>muka</w:t>
            </w:r>
          </w:p>
        </w:tc>
        <w:tc>
          <w:tcPr>
            <w:tcW w:w="5405" w:type="dxa"/>
          </w:tcPr>
          <w:p w14:paraId="1B0A9872"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00871041" w14:textId="77777777" w:rsidR="00F86F61" w:rsidRPr="00BD4DC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588741FD" w14:textId="12BE5D48"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ubah data tempat ibadah</w:t>
            </w:r>
          </w:p>
          <w:p w14:paraId="57FB5F7A"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eta dan </w:t>
            </w:r>
            <w:r w:rsidRPr="00F86F61">
              <w:rPr>
                <w:b w:val="0"/>
                <w:bCs w:val="0"/>
                <w:i/>
              </w:rPr>
              <w:t>marker</w:t>
            </w:r>
            <w:r>
              <w:rPr>
                <w:b w:val="0"/>
                <w:bCs w:val="0"/>
              </w:rPr>
              <w:t xml:space="preserve"> untuk menentukan titik lokasi tempat ibadah</w:t>
            </w:r>
          </w:p>
          <w:p w14:paraId="618AA515"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1EEC07B3" w14:textId="39DCB714" w:rsidR="00F86F61" w:rsidRPr="00856BB8"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7A1DC5">
              <w:rPr>
                <w:b w:val="0"/>
                <w:bCs w:val="0"/>
              </w:rPr>
              <w:t>mengubah</w:t>
            </w:r>
            <w:r>
              <w:rPr>
                <w:b w:val="0"/>
                <w:bCs w:val="0"/>
              </w:rPr>
              <w:t xml:space="preserve"> data tempat ibadah</w:t>
            </w:r>
          </w:p>
          <w:p w14:paraId="5FF0152C" w14:textId="77777777" w:rsidR="00F86F61" w:rsidRPr="00FD260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tempat ibadah</w:t>
            </w:r>
          </w:p>
        </w:tc>
      </w:tr>
    </w:tbl>
    <w:p w14:paraId="34FAEBCE" w14:textId="77777777" w:rsidR="00F86F61" w:rsidRPr="00F86F61" w:rsidRDefault="00F86F61" w:rsidP="00F86F61">
      <w:pPr>
        <w:spacing w:after="0" w:line="360" w:lineRule="auto"/>
        <w:jc w:val="both"/>
        <w:rPr>
          <w:rFonts w:ascii="Times New Roman" w:hAnsi="Times New Roman" w:cs="Times New Roman"/>
          <w:b/>
          <w:sz w:val="24"/>
          <w:szCs w:val="24"/>
        </w:rPr>
      </w:pPr>
    </w:p>
    <w:p w14:paraId="44E1258F" w14:textId="3D156192" w:rsidR="00F47993" w:rsidRPr="00F47993" w:rsidRDefault="00BB4F5F" w:rsidP="00F47993">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94C4890" w14:textId="641638A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8 dapat dilihat pada Tabel </w:t>
      </w:r>
      <w:r w:rsidR="003B18E2">
        <w:rPr>
          <w:rFonts w:ascii="Times New Roman" w:hAnsi="Times New Roman" w:cs="Times New Roman"/>
          <w:sz w:val="24"/>
          <w:szCs w:val="24"/>
        </w:rPr>
        <w:t>4.27</w:t>
      </w:r>
      <w:r>
        <w:t xml:space="preserve">. </w:t>
      </w:r>
    </w:p>
    <w:p w14:paraId="7E88B05F" w14:textId="31FB162F" w:rsidR="00F47993" w:rsidRDefault="003B18E2" w:rsidP="00F47993">
      <w:pPr>
        <w:spacing w:after="0" w:line="360" w:lineRule="auto"/>
        <w:jc w:val="center"/>
      </w:pPr>
      <w:r>
        <w:rPr>
          <w:rFonts w:ascii="Times New Roman" w:eastAsia="Times New Roman" w:hAnsi="Times New Roman" w:cs="Times New Roman"/>
        </w:rPr>
        <w:t>Tabel 4.27</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8</w:t>
      </w:r>
    </w:p>
    <w:tbl>
      <w:tblPr>
        <w:tblStyle w:val="TableGrid"/>
        <w:tblW w:w="7927" w:type="dxa"/>
        <w:tblLook w:val="04A0" w:firstRow="1" w:lastRow="0" w:firstColumn="1" w:lastColumn="0" w:noHBand="0" w:noVBand="1"/>
      </w:tblPr>
      <w:tblGrid>
        <w:gridCol w:w="1657"/>
        <w:gridCol w:w="2907"/>
        <w:gridCol w:w="3363"/>
      </w:tblGrid>
      <w:tr w:rsidR="00F47993" w:rsidRPr="00A6501E" w14:paraId="4B523BF0" w14:textId="77777777" w:rsidTr="00EF4419">
        <w:trPr>
          <w:trHeight w:val="218"/>
        </w:trPr>
        <w:tc>
          <w:tcPr>
            <w:tcW w:w="1657" w:type="dxa"/>
            <w:vAlign w:val="center"/>
          </w:tcPr>
          <w:p w14:paraId="5CE33AA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4DE22D"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AEA9318"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419C2C7"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39D1EED6" w14:textId="77777777" w:rsidTr="00EF4419">
        <w:trPr>
          <w:trHeight w:val="441"/>
        </w:trPr>
        <w:tc>
          <w:tcPr>
            <w:tcW w:w="1657" w:type="dxa"/>
            <w:vAlign w:val="center"/>
          </w:tcPr>
          <w:p w14:paraId="2CD23264" w14:textId="03AA700F" w:rsidR="00F47993" w:rsidRDefault="00F47993" w:rsidP="00EF4419">
            <w:pPr>
              <w:pStyle w:val="Heading3"/>
              <w:tabs>
                <w:tab w:val="left" w:pos="307"/>
              </w:tabs>
              <w:spacing w:line="360" w:lineRule="auto"/>
              <w:ind w:left="0" w:firstLine="0"/>
              <w:jc w:val="center"/>
              <w:outlineLvl w:val="2"/>
              <w:rPr>
                <w:b w:val="0"/>
                <w:bCs w:val="0"/>
              </w:rPr>
            </w:pPr>
            <w:r>
              <w:rPr>
                <w:b w:val="0"/>
                <w:bCs w:val="0"/>
              </w:rPr>
              <w:t>US-08</w:t>
            </w:r>
          </w:p>
        </w:tc>
        <w:tc>
          <w:tcPr>
            <w:tcW w:w="2907" w:type="dxa"/>
          </w:tcPr>
          <w:p w14:paraId="16E3F5C1" w14:textId="5B894CE1"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257B545" w14:textId="5684A107"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5</w:t>
            </w:r>
          </w:p>
        </w:tc>
      </w:tr>
    </w:tbl>
    <w:p w14:paraId="4D16A888" w14:textId="77777777" w:rsidR="00F47993" w:rsidRPr="00F47993" w:rsidRDefault="00F47993" w:rsidP="00F47993">
      <w:pPr>
        <w:spacing w:after="0" w:line="360" w:lineRule="auto"/>
        <w:jc w:val="both"/>
        <w:rPr>
          <w:rFonts w:ascii="Times New Roman" w:hAnsi="Times New Roman" w:cs="Times New Roman"/>
          <w:b/>
          <w:sz w:val="24"/>
          <w:szCs w:val="24"/>
        </w:rPr>
      </w:pPr>
    </w:p>
    <w:p w14:paraId="4E8929C5" w14:textId="1B9AE7A4" w:rsidR="00044BDD" w:rsidRPr="00044BDD" w:rsidRDefault="00BB4F5F" w:rsidP="00044BDD">
      <w:pPr>
        <w:pStyle w:val="ListParagraph"/>
        <w:numPr>
          <w:ilvl w:val="0"/>
          <w:numId w:val="49"/>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0009AE11" w14:textId="6379074E" w:rsidR="00044BDD" w:rsidRDefault="00044BDD" w:rsidP="00044BD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 yang telah dibuat dapat dilihat pada listing code berikut:</w:t>
      </w:r>
    </w:p>
    <w:p w14:paraId="0E676818" w14:textId="77777777" w:rsidR="00044BDD" w:rsidRPr="00D75CDC" w:rsidRDefault="00044BDD" w:rsidP="00044BD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44BDD" w:rsidRPr="005A63E8" w14:paraId="7F79BCAB" w14:textId="77777777" w:rsidTr="00044BDD">
        <w:tc>
          <w:tcPr>
            <w:tcW w:w="7927" w:type="dxa"/>
            <w:shd w:val="clear" w:color="auto" w:fill="auto"/>
          </w:tcPr>
          <w:p w14:paraId="301110C0"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9BC6771"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4ED3EE51"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public function edit_ti($id, $data){     </w:t>
            </w:r>
          </w:p>
          <w:p w14:paraId="336A79B6"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        $this-&gt;db-&gt;update('tb_ti', $data, array('ti_id' =&gt; $id));</w:t>
            </w:r>
          </w:p>
          <w:p w14:paraId="6D916FC5" w14:textId="2AE5D3DD" w:rsidR="00044BDD" w:rsidRPr="00044BDD" w:rsidRDefault="00044BDD" w:rsidP="00044BDD">
            <w:pPr>
              <w:rPr>
                <w:rFonts w:ascii="Consolas" w:hAnsi="Consolas" w:cs="Times New Roman"/>
                <w:color w:val="D4D4D4"/>
                <w:sz w:val="21"/>
                <w:lang w:val="en-US"/>
              </w:rPr>
            </w:pPr>
            <w:r w:rsidRPr="00044BDD">
              <w:rPr>
                <w:rFonts w:ascii="Courier New" w:hAnsi="Courier New" w:cs="Courier New"/>
                <w:sz w:val="20"/>
                <w:lang w:val="en-US"/>
              </w:rPr>
              <w:t>    }</w:t>
            </w:r>
          </w:p>
        </w:tc>
      </w:tr>
    </w:tbl>
    <w:p w14:paraId="7C47DFBB" w14:textId="77777777" w:rsidR="00044BDD" w:rsidRPr="00D75CDC" w:rsidRDefault="00044BDD" w:rsidP="00044BD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B00A87" w:rsidRPr="00B00A87" w14:paraId="3D2D1B38" w14:textId="77777777" w:rsidTr="00044BDD">
        <w:tc>
          <w:tcPr>
            <w:tcW w:w="7927" w:type="dxa"/>
            <w:shd w:val="clear" w:color="auto" w:fill="auto"/>
          </w:tcPr>
          <w:p w14:paraId="29C6436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public function edit_masjid($v_id)</w:t>
            </w:r>
          </w:p>
          <w:p w14:paraId="3614C78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63711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judul'] = 'EDIT DATA MASJID';</w:t>
            </w:r>
          </w:p>
          <w:p w14:paraId="19B5D967" w14:textId="77777777" w:rsidR="00B00A87" w:rsidRPr="00B00A87" w:rsidRDefault="00B00A87" w:rsidP="00B00A87">
            <w:pPr>
              <w:rPr>
                <w:rFonts w:ascii="Courier New" w:hAnsi="Courier New" w:cs="Courier New"/>
                <w:sz w:val="20"/>
                <w:szCs w:val="20"/>
                <w:lang w:val="en-US"/>
              </w:rPr>
            </w:pPr>
          </w:p>
          <w:p w14:paraId="7062172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ole = $this-&gt;session-&gt;userdata('role');</w:t>
            </w:r>
          </w:p>
          <w:p w14:paraId="7E1E87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v_role == 1) {</w:t>
            </w:r>
          </w:p>
          <w:p w14:paraId="7451BD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w:t>
            </w:r>
          </w:p>
          <w:p w14:paraId="7ED27F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6C74EE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d-none';</w:t>
            </w:r>
          </w:p>
          <w:p w14:paraId="5CE936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79CABF6C" w14:textId="77777777" w:rsidR="00B00A87" w:rsidRPr="00B00A87" w:rsidRDefault="00B00A87" w:rsidP="00B00A87">
            <w:pPr>
              <w:rPr>
                <w:rFonts w:ascii="Courier New" w:hAnsi="Courier New" w:cs="Courier New"/>
                <w:sz w:val="20"/>
                <w:szCs w:val="20"/>
                <w:lang w:val="en-US"/>
              </w:rPr>
            </w:pPr>
          </w:p>
          <w:p w14:paraId="721E8F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_username = $this-&gt;session-&gt;userdata('id_username');</w:t>
            </w:r>
          </w:p>
          <w:p w14:paraId="196EC9D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data_pengguna'] = $this-&gt;M_admin-&gt;get_pengguna($v_id_username);</w:t>
            </w:r>
          </w:p>
          <w:p w14:paraId="4A41011C" w14:textId="77777777" w:rsidR="00B00A87" w:rsidRPr="00B00A87" w:rsidRDefault="00B00A87" w:rsidP="00B00A87">
            <w:pPr>
              <w:rPr>
                <w:rFonts w:ascii="Courier New" w:hAnsi="Courier New" w:cs="Courier New"/>
                <w:sz w:val="20"/>
                <w:szCs w:val="20"/>
                <w:lang w:val="en-US"/>
              </w:rPr>
            </w:pPr>
          </w:p>
          <w:p w14:paraId="3AD4732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empat_ibadah'] = $this-&gt;M_tempat_ibadah-&gt;selectById($v_id);</w:t>
            </w:r>
          </w:p>
          <w:p w14:paraId="0351784F" w14:textId="77777777" w:rsidR="00B00A87" w:rsidRPr="00B00A87" w:rsidRDefault="00B00A87" w:rsidP="00B00A87">
            <w:pPr>
              <w:rPr>
                <w:rFonts w:ascii="Courier New" w:hAnsi="Courier New" w:cs="Courier New"/>
                <w:sz w:val="20"/>
                <w:szCs w:val="20"/>
                <w:lang w:val="en-US"/>
              </w:rPr>
            </w:pPr>
          </w:p>
          <w:p w14:paraId="67810E7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tipologi'] = ['Masjid Jami', 'Masjid Raya'];</w:t>
            </w:r>
          </w:p>
          <w:p w14:paraId="5D14EC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abupaten'] = $this-&gt;M_kab_kec-&gt;selectAllkabupaten();</w:t>
            </w:r>
          </w:p>
          <w:p w14:paraId="06AFE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ecamatan'] = $this-&gt;M_tempat_ibadah-&gt;selectKecamatan($v_data['tempat_ibadah']['ti_kabupaten']);</w:t>
            </w:r>
          </w:p>
          <w:p w14:paraId="2589217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8D50AD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ittle'] = 'Edit data tempat ibadah';</w:t>
            </w:r>
          </w:p>
          <w:p w14:paraId="321B73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scrollkec','Scrollkec','required|callback_validasi_kecamatan');</w:t>
            </w:r>
          </w:p>
          <w:p w14:paraId="622E9550" w14:textId="77777777" w:rsidR="00B00A87" w:rsidRPr="00B00A87" w:rsidRDefault="00B00A87" w:rsidP="00B00A87">
            <w:pPr>
              <w:rPr>
                <w:rFonts w:ascii="Courier New" w:hAnsi="Courier New" w:cs="Courier New"/>
                <w:sz w:val="20"/>
                <w:szCs w:val="20"/>
                <w:lang w:val="en-US"/>
              </w:rPr>
            </w:pPr>
          </w:p>
          <w:p w14:paraId="30230B0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nama_masjid', 'Nama_masjid', 'required|trim', [</w:t>
            </w:r>
          </w:p>
          <w:p w14:paraId="4B6A29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required</w:t>
            </w:r>
            <w:proofErr w:type="gramEnd"/>
            <w:r w:rsidRPr="00B00A87">
              <w:rPr>
                <w:rFonts w:ascii="Courier New" w:hAnsi="Courier New" w:cs="Courier New"/>
                <w:sz w:val="20"/>
                <w:szCs w:val="20"/>
                <w:lang w:val="en-US"/>
              </w:rPr>
              <w:t>' =&gt; 'Form tidak boleh kosong!',</w:t>
            </w:r>
          </w:p>
          <w:p w14:paraId="42CB36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8F16ED2" w14:textId="77777777" w:rsidR="00B00A87" w:rsidRPr="00B00A87" w:rsidRDefault="00B00A87" w:rsidP="00B00A87">
            <w:pPr>
              <w:rPr>
                <w:rFonts w:ascii="Courier New" w:hAnsi="Courier New" w:cs="Courier New"/>
                <w:sz w:val="20"/>
                <w:szCs w:val="20"/>
                <w:lang w:val="en-US"/>
              </w:rPr>
            </w:pPr>
          </w:p>
          <w:p w14:paraId="31352A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alamat', 'Alamat', 'required|trim', [</w:t>
            </w:r>
          </w:p>
          <w:p w14:paraId="5FA7BF0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required</w:t>
            </w:r>
            <w:proofErr w:type="gramEnd"/>
            <w:r w:rsidRPr="00B00A87">
              <w:rPr>
                <w:rFonts w:ascii="Courier New" w:hAnsi="Courier New" w:cs="Courier New"/>
                <w:sz w:val="20"/>
                <w:szCs w:val="20"/>
                <w:lang w:val="en-US"/>
              </w:rPr>
              <w:t>' =&gt; 'Form tidak boleh kosong!',</w:t>
            </w:r>
          </w:p>
          <w:p w14:paraId="415755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0B7B26" w14:textId="58372E1F"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this-&gt;form_validation-&gt;run() == false){</w:t>
            </w:r>
          </w:p>
          <w:p w14:paraId="2D8035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header', $v_data);</w:t>
            </w:r>
          </w:p>
          <w:p w14:paraId="2A98E62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sidebar', $v_data);</w:t>
            </w:r>
          </w:p>
          <w:p w14:paraId="46C21C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topbar', $v_data);</w:t>
            </w:r>
          </w:p>
          <w:p w14:paraId="1FD19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v_daftar_tempat_ibadah/masjid/edit_masjid', $v_data);</w:t>
            </w:r>
          </w:p>
          <w:p w14:paraId="47450C0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footer');</w:t>
            </w:r>
          </w:p>
          <w:p w14:paraId="3EEC2BEF" w14:textId="77777777" w:rsidR="00B00A87" w:rsidRPr="00B00A87" w:rsidRDefault="00B00A87" w:rsidP="00B00A87">
            <w:pPr>
              <w:rPr>
                <w:rFonts w:ascii="Courier New" w:hAnsi="Courier New" w:cs="Courier New"/>
                <w:sz w:val="20"/>
                <w:szCs w:val="20"/>
                <w:lang w:val="en-US"/>
              </w:rPr>
            </w:pPr>
          </w:p>
          <w:p w14:paraId="055E48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D0353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 = $this-&gt;input-&gt;post('id_tempat_ibadah');</w:t>
            </w:r>
          </w:p>
          <w:p w14:paraId="53949F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abupaten = $this-&gt;input-&gt;post('scrollkab');</w:t>
            </w:r>
          </w:p>
          <w:p w14:paraId="07B937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ecamatan = $this-&gt;input-&gt;post('scrollkec');</w:t>
            </w:r>
          </w:p>
          <w:p w14:paraId="67A10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ipologi = $this-&gt;input-&gt;post('scrolltip');</w:t>
            </w:r>
          </w:p>
          <w:p w14:paraId="274DC5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     = $this-&gt;input-&gt;post('nama_masjid');</w:t>
            </w:r>
          </w:p>
          <w:p w14:paraId="6D9556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alamat = $this-&gt;input-&gt;post('alamat');</w:t>
            </w:r>
          </w:p>
          <w:p w14:paraId="152E2B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uas_tanah = $this-&gt;input-&gt;post('luas_tanah');</w:t>
            </w:r>
          </w:p>
          <w:p w14:paraId="275694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status_tanah = $this-&gt;input-&gt;post('status_tanah');</w:t>
            </w:r>
          </w:p>
          <w:p w14:paraId="3F8743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v_luas_bangunan = $this-&gt;input-&gt;post('luas_bangunan');</w:t>
            </w:r>
          </w:p>
          <w:p w14:paraId="4328E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ahun_berdiri = $this-&gt;input-&gt;post('tahun_berdiri');</w:t>
            </w:r>
          </w:p>
          <w:p w14:paraId="13DD1C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jamaah = $this-&gt;input-&gt;post('jamaah');</w:t>
            </w:r>
          </w:p>
          <w:p w14:paraId="249E1B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mam = $this-&gt;input-&gt;post('imam');</w:t>
            </w:r>
          </w:p>
          <w:p w14:paraId="607FBD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hatib = $this-&gt;input-&gt;post('khatib');</w:t>
            </w:r>
          </w:p>
          <w:p w14:paraId="1F91D47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emaja = $this-&gt;input-&gt;post('remaja');</w:t>
            </w:r>
          </w:p>
          <w:p w14:paraId="388F931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elepon = $this-&gt;input-&gt;post('telepon');</w:t>
            </w:r>
          </w:p>
          <w:p w14:paraId="770BDC3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ongitude = $this-&gt;input-&gt;post('longitude');</w:t>
            </w:r>
          </w:p>
          <w:p w14:paraId="1D0BD6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atitude = $this-&gt;input-&gt;post('latitude');</w:t>
            </w:r>
          </w:p>
          <w:p w14:paraId="6A24CFDE" w14:textId="77777777" w:rsidR="00B00A87" w:rsidRPr="00B00A87" w:rsidRDefault="00B00A87" w:rsidP="00B00A87">
            <w:pPr>
              <w:rPr>
                <w:rFonts w:ascii="Courier New" w:hAnsi="Courier New" w:cs="Courier New"/>
                <w:sz w:val="20"/>
                <w:szCs w:val="20"/>
                <w:lang w:val="en-US"/>
              </w:rPr>
            </w:pPr>
          </w:p>
          <w:p w14:paraId="21476F1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pload_foto = $_FILES['foto']['name'];</w:t>
            </w:r>
          </w:p>
          <w:p w14:paraId="4C7D66FF" w14:textId="77777777" w:rsidR="00B00A87" w:rsidRPr="00B00A87" w:rsidRDefault="00B00A87" w:rsidP="00B00A87">
            <w:pPr>
              <w:rPr>
                <w:rFonts w:ascii="Courier New" w:hAnsi="Courier New" w:cs="Courier New"/>
                <w:sz w:val="20"/>
                <w:szCs w:val="20"/>
                <w:lang w:val="en-US"/>
              </w:rPr>
            </w:pPr>
          </w:p>
          <w:p w14:paraId="01E533D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upload_foto){</w:t>
            </w:r>
          </w:p>
          <w:p w14:paraId="51023B2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A36F8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allowed_types'] = 'gif|jpg|png|jpeg';</w:t>
            </w:r>
          </w:p>
          <w:p w14:paraId="61F984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max_size']     = '5000';</w:t>
            </w:r>
          </w:p>
          <w:p w14:paraId="3C6782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upload_path'] = './assets/foto/tempat_ibadah/';</w:t>
            </w:r>
          </w:p>
          <w:p w14:paraId="6A103C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BF63C6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library('upload', $config);</w:t>
            </w:r>
          </w:p>
          <w:p w14:paraId="00791CC9" w14:textId="77777777" w:rsidR="00B00A87" w:rsidRPr="00B00A87" w:rsidRDefault="00B00A87" w:rsidP="00B00A87">
            <w:pPr>
              <w:rPr>
                <w:rFonts w:ascii="Courier New" w:hAnsi="Courier New" w:cs="Courier New"/>
                <w:sz w:val="20"/>
                <w:szCs w:val="20"/>
                <w:lang w:val="en-US"/>
              </w:rPr>
            </w:pPr>
          </w:p>
          <w:p w14:paraId="4151EFC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this-&gt;upload-&gt;do_upload('foto')){</w:t>
            </w:r>
          </w:p>
          <w:p w14:paraId="7F69B9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_foto = $this-&gt;upload-&gt;data('file_name');</w:t>
            </w:r>
          </w:p>
          <w:p w14:paraId="15F11A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91D0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foto_lama = $v_data['tempat_ibadah']['ti_foto'];</w:t>
            </w:r>
          </w:p>
          <w:p w14:paraId="3E005212" w14:textId="77777777" w:rsidR="00B00A87" w:rsidRPr="00B00A87" w:rsidRDefault="00B00A87" w:rsidP="00B00A87">
            <w:pPr>
              <w:rPr>
                <w:rFonts w:ascii="Courier New" w:hAnsi="Courier New" w:cs="Courier New"/>
                <w:sz w:val="20"/>
                <w:szCs w:val="20"/>
                <w:lang w:val="en-US"/>
              </w:rPr>
            </w:pPr>
          </w:p>
          <w:p w14:paraId="2D595D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v_foto_lama != 'masjid.png'){</w:t>
            </w:r>
          </w:p>
          <w:p w14:paraId="586D4C3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unlink(</w:t>
            </w:r>
            <w:proofErr w:type="gramEnd"/>
            <w:r w:rsidRPr="00B00A87">
              <w:rPr>
                <w:rFonts w:ascii="Courier New" w:hAnsi="Courier New" w:cs="Courier New"/>
                <w:sz w:val="20"/>
                <w:szCs w:val="20"/>
                <w:lang w:val="en-US"/>
              </w:rPr>
              <w:t>FCPATH . '</w:t>
            </w:r>
            <w:proofErr w:type="gramStart"/>
            <w:r w:rsidRPr="00B00A87">
              <w:rPr>
                <w:rFonts w:ascii="Courier New" w:hAnsi="Courier New" w:cs="Courier New"/>
                <w:sz w:val="20"/>
                <w:szCs w:val="20"/>
                <w:lang w:val="en-US"/>
              </w:rPr>
              <w:t>assets/foto/tempat_ibadah</w:t>
            </w:r>
            <w:proofErr w:type="gramEnd"/>
            <w:r w:rsidRPr="00B00A87">
              <w:rPr>
                <w:rFonts w:ascii="Courier New" w:hAnsi="Courier New" w:cs="Courier New"/>
                <w:sz w:val="20"/>
                <w:szCs w:val="20"/>
                <w:lang w:val="en-US"/>
              </w:rPr>
              <w:t>/' . $v_foto_lama);</w:t>
            </w:r>
          </w:p>
          <w:p w14:paraId="741285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591675F" w14:textId="77777777" w:rsidR="00B00A87" w:rsidRPr="00B00A87" w:rsidRDefault="00B00A87" w:rsidP="00B00A87">
            <w:pPr>
              <w:rPr>
                <w:rFonts w:ascii="Courier New" w:hAnsi="Courier New" w:cs="Courier New"/>
                <w:sz w:val="20"/>
                <w:szCs w:val="20"/>
                <w:lang w:val="en-US"/>
              </w:rPr>
            </w:pPr>
          </w:p>
          <w:p w14:paraId="36374D3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029985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569EA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2005053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7BA6AD5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44555E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A205B0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66517B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5EF8FAE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10BE8F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798911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1A6820D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27C0A85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2507732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29D8FB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0443AB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331244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5EC8F6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foto' =&gt; $v_nama_foto</w:t>
            </w:r>
          </w:p>
          <w:p w14:paraId="5E92F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6D1FE1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10DF78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FDCAA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F987C5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cho $this-&gt;upload-&gt;display_errors();</w:t>
            </w:r>
          </w:p>
          <w:p w14:paraId="37E5C4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4A56E8D" w14:textId="77777777" w:rsidR="00B00A87" w:rsidRPr="00B00A87" w:rsidRDefault="00B00A87" w:rsidP="00B00A87">
            <w:pPr>
              <w:rPr>
                <w:rFonts w:ascii="Courier New" w:hAnsi="Courier New" w:cs="Courier New"/>
                <w:sz w:val="20"/>
                <w:szCs w:val="20"/>
                <w:lang w:val="en-US"/>
              </w:rPr>
            </w:pPr>
          </w:p>
          <w:p w14:paraId="598EDD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58C347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568831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41E4CA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0143ED3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25F11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2D5129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DB494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33BB6F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38B5C4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304A9CE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39716E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4F97F4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1395C95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7459C2A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328E70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1D75BF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4945AF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1165C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D18BC44" w14:textId="63F02411"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8FB81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M_tempat_ibadah-&gt;edit_ti($v_id, $v_data);</w:t>
            </w:r>
          </w:p>
          <w:p w14:paraId="139D3A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session-&gt;set_flashdata('pesan', '&lt;div class="alert alert-success" role="alert"&gt;Data berhasil diubah!&lt;/div&gt;');</w:t>
            </w:r>
          </w:p>
          <w:p w14:paraId="4F073BE0" w14:textId="6B70DD8C"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direct('c_tempat_ibadah/masjid');</w:t>
            </w:r>
          </w:p>
          <w:p w14:paraId="486C1201" w14:textId="5DC86252"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7951400" w14:textId="70E35F35"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tc>
      </w:tr>
    </w:tbl>
    <w:p w14:paraId="0679F74F" w14:textId="77777777" w:rsidR="00044BDD" w:rsidRDefault="00044BDD" w:rsidP="00044BDD">
      <w:pPr>
        <w:pStyle w:val="ListParagraph"/>
        <w:ind w:left="0"/>
        <w:rPr>
          <w:rFonts w:ascii="Times New Roman" w:hAnsi="Times New Roman" w:cs="Times New Roman"/>
          <w:sz w:val="24"/>
          <w:szCs w:val="24"/>
        </w:rPr>
      </w:pPr>
    </w:p>
    <w:p w14:paraId="10113B83" w14:textId="77777777" w:rsidR="00044BDD" w:rsidRDefault="00044BDD" w:rsidP="00044BD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B00A87" w:rsidRPr="00B00A87" w14:paraId="3A4E5822" w14:textId="77777777" w:rsidTr="00044BDD">
        <w:tc>
          <w:tcPr>
            <w:tcW w:w="7927" w:type="dxa"/>
          </w:tcPr>
          <w:p w14:paraId="2E9151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ontainer-fluid"&gt;</w:t>
            </w:r>
          </w:p>
          <w:p w14:paraId="17EFDCF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a href="&lt;?= base_url('c_tempat_ibadah/masjid'); ?&gt;" class="btn btn-info mb-2"&gt;&lt;i class="fa fa-arrow-left"&gt;&lt;/i&gt; Kembali&lt;/a&gt;            </w:t>
            </w:r>
          </w:p>
          <w:p w14:paraId="67FBA3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row"&gt;</w:t>
            </w:r>
          </w:p>
          <w:p w14:paraId="3BB5939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7"&gt;</w:t>
            </w:r>
          </w:p>
          <w:p w14:paraId="3FEB41D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3F4AEF3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 </w:t>
            </w:r>
          </w:p>
          <w:p w14:paraId="38C6E2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gt;</w:t>
            </w:r>
          </w:p>
          <w:p w14:paraId="40F97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 class="ml-2"&gt;Pilih lokasi:&lt;/h4&gt;      </w:t>
            </w:r>
          </w:p>
          <w:p w14:paraId="3CD3B8F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button" class="btn btn-outline-info btn-sm ml-auto mr-2" onclick="getLocation()"&gt;Get my location&lt;/button&gt;</w:t>
            </w:r>
          </w:p>
          <w:p w14:paraId="216B27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       </w:t>
            </w:r>
          </w:p>
          <w:p w14:paraId="26D1A92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453D2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id="mapid" style="height: 450px;"&gt;&lt;/div&gt;  </w:t>
            </w:r>
          </w:p>
          <w:p w14:paraId="2EAD36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14868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C7A38BF" w14:textId="77777777" w:rsidR="00B00A87" w:rsidRPr="00B00A87" w:rsidRDefault="00B00A87" w:rsidP="00B00A87">
            <w:pPr>
              <w:rPr>
                <w:rFonts w:ascii="Courier New" w:hAnsi="Courier New" w:cs="Courier New"/>
                <w:sz w:val="20"/>
                <w:szCs w:val="20"/>
                <w:lang w:val="en-US"/>
              </w:rPr>
            </w:pPr>
          </w:p>
          <w:p w14:paraId="17DFBE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5"&gt;</w:t>
            </w:r>
          </w:p>
          <w:p w14:paraId="7D9610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00FD6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w:t>
            </w:r>
          </w:p>
          <w:p w14:paraId="14B0AEB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92B53E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gt;Isi data:&lt;/h4&gt;      </w:t>
            </w:r>
          </w:p>
          <w:p w14:paraId="6E3FD8A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67FC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A49CA37" w14:textId="77777777" w:rsidR="00B00A87" w:rsidRPr="00B00A87" w:rsidRDefault="00B00A87" w:rsidP="00B00A87">
            <w:pPr>
              <w:rPr>
                <w:rFonts w:ascii="Courier New" w:hAnsi="Courier New" w:cs="Courier New"/>
                <w:sz w:val="20"/>
                <w:szCs w:val="20"/>
                <w:lang w:val="en-US"/>
              </w:rPr>
            </w:pPr>
          </w:p>
          <w:p w14:paraId="4BDF63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53FB85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w:t>
            </w:r>
          </w:p>
          <w:p w14:paraId="7338633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open_multipart(); ?&gt;</w:t>
            </w:r>
          </w:p>
          <w:p w14:paraId="5543A07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hidden" name="id_tempat_ibadah" value=" &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id']; ?&gt;"&gt;</w:t>
            </w:r>
          </w:p>
          <w:p w14:paraId="1E7064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8D135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ipologi&lt;/label&gt;</w:t>
            </w:r>
          </w:p>
          <w:p w14:paraId="6CEE09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2F9ABA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tipologi" name="scrolltip"&gt;</w:t>
            </w:r>
          </w:p>
          <w:p w14:paraId="3F3BCE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foreach($list_tipologi as $t ) : ?&gt;</w:t>
            </w:r>
          </w:p>
          <w:p w14:paraId="747D89E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if($t == $tempat_ibadah['ti_tipologi']) : ?&gt;</w:t>
            </w:r>
          </w:p>
          <w:p w14:paraId="0F212C4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 selected&gt;&lt;?= $t; ?&gt;&lt;/option&gt;</w:t>
            </w:r>
          </w:p>
          <w:p w14:paraId="06AD72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lse : ?&gt;</w:t>
            </w:r>
          </w:p>
          <w:p w14:paraId="4715DF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gt;&lt;?= $t; ?&gt;&lt;/option&gt;</w:t>
            </w:r>
          </w:p>
          <w:p w14:paraId="2D3193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if; ?&gt;</w:t>
            </w:r>
          </w:p>
          <w:p w14:paraId="61F98DC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foreach; ?&gt;</w:t>
            </w:r>
          </w:p>
          <w:p w14:paraId="3DC038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124444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178A7B" w14:textId="77777777" w:rsidR="00B00A87" w:rsidRPr="00B00A87" w:rsidRDefault="00B00A87" w:rsidP="00B00A87">
            <w:pPr>
              <w:rPr>
                <w:rFonts w:ascii="Courier New" w:hAnsi="Courier New" w:cs="Courier New"/>
                <w:sz w:val="20"/>
                <w:szCs w:val="20"/>
                <w:lang w:val="en-US"/>
              </w:rPr>
            </w:pPr>
          </w:p>
          <w:p w14:paraId="0228721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ama Masjid&lt;/label&gt;</w:t>
            </w:r>
          </w:p>
          <w:p w14:paraId="64ADBB4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7F6E5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nama_masjid"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nama']; ?&gt;"&gt;</w:t>
            </w:r>
          </w:p>
          <w:p w14:paraId="55BDBB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error('nama_masjid', '&lt;small class="text-danger"&gt;', '&lt;/small&gt;'); ?&gt;</w:t>
            </w:r>
          </w:p>
          <w:p w14:paraId="6AD6A0A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DE5D0B" w14:textId="77777777" w:rsidR="00B00A87" w:rsidRPr="00B00A87" w:rsidRDefault="00B00A87" w:rsidP="00B00A87">
            <w:pPr>
              <w:rPr>
                <w:rFonts w:ascii="Courier New" w:hAnsi="Courier New" w:cs="Courier New"/>
                <w:sz w:val="20"/>
                <w:szCs w:val="20"/>
                <w:lang w:val="en-US"/>
              </w:rPr>
            </w:pPr>
          </w:p>
          <w:p w14:paraId="5BA44D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Alamat&lt;/label&gt;</w:t>
            </w:r>
          </w:p>
          <w:p w14:paraId="493783A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1C28C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alamat"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alamat']; ?&gt;"&gt;</w:t>
            </w:r>
          </w:p>
          <w:p w14:paraId="4F8EA3F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error('alamat', '&lt;small class="text-danger"&gt;', '&lt;/small&gt;'); ?&gt;</w:t>
            </w:r>
          </w:p>
          <w:p w14:paraId="2E3459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95C3983" w14:textId="77777777" w:rsidR="00B00A87" w:rsidRPr="00B00A87" w:rsidRDefault="00B00A87" w:rsidP="00B00A87">
            <w:pPr>
              <w:rPr>
                <w:rFonts w:ascii="Courier New" w:hAnsi="Courier New" w:cs="Courier New"/>
                <w:sz w:val="20"/>
                <w:szCs w:val="20"/>
                <w:lang w:val="en-US"/>
              </w:rPr>
            </w:pPr>
          </w:p>
          <w:p w14:paraId="52170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5990B85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1FFCFE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abupaten&lt;/label&gt;</w:t>
            </w:r>
          </w:p>
          <w:p w14:paraId="47CAE1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abupaten" name="scrollkab" onchange="get_peta_by_kab()"&gt;</w:t>
            </w:r>
          </w:p>
          <w:p w14:paraId="4D4128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foreach($list_kabupaten as $kab) : ?&gt;</w:t>
            </w:r>
          </w:p>
          <w:p w14:paraId="57CDEB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if($kab['kab_id'] == $tempat_ibadah['ti_kabupaten']) : ?&gt;</w:t>
            </w:r>
          </w:p>
          <w:p w14:paraId="11C95C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 selected&gt;&lt;?= $kab['kab_nama']; ?&gt;&lt;/option&gt;</w:t>
            </w:r>
          </w:p>
          <w:p w14:paraId="74FC6D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lse : ?&gt;</w:t>
            </w:r>
          </w:p>
          <w:p w14:paraId="12FB816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gt;&lt;?= $kab['kab_nama']; ?&gt;&lt;/option&gt;</w:t>
            </w:r>
          </w:p>
          <w:p w14:paraId="559FAAA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if; ?&gt;</w:t>
            </w:r>
          </w:p>
          <w:p w14:paraId="696199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foreach; ?&gt;</w:t>
            </w:r>
          </w:p>
          <w:p w14:paraId="6038D1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select&gt;</w:t>
            </w:r>
          </w:p>
          <w:p w14:paraId="7EBA9C5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80BF9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E789C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ecamatan&lt;/label&gt;</w:t>
            </w:r>
          </w:p>
          <w:p w14:paraId="541AC5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ecamatan" name="scrollkec"&gt;</w:t>
            </w:r>
          </w:p>
          <w:p w14:paraId="221F8D9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foreach($list_kecamatan as $kec) : ?&gt;</w:t>
            </w:r>
          </w:p>
          <w:p w14:paraId="2F87B5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if($kec['kec_id'] == $tempat_ibadah['ti_kecamatan']) : ?&gt;</w:t>
            </w:r>
          </w:p>
          <w:p w14:paraId="045321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 selected&gt;&lt;?= $kec['kec_nama']; ?&gt;&lt;/option&gt;</w:t>
            </w:r>
          </w:p>
          <w:p w14:paraId="044638A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lse : ?&gt;</w:t>
            </w:r>
          </w:p>
          <w:p w14:paraId="14F9438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gt;&lt;?= $kec['kec_nama']; ?&gt;&lt;/option&gt;</w:t>
            </w:r>
          </w:p>
          <w:p w14:paraId="39A157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if; ?&gt;</w:t>
            </w:r>
          </w:p>
          <w:p w14:paraId="7DB917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foreach; ?&gt;</w:t>
            </w:r>
          </w:p>
          <w:p w14:paraId="40BE7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662D15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AAF33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6753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3CF858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1E5535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45F7CA8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atitude&lt;/label&gt;</w:t>
            </w:r>
          </w:p>
          <w:p w14:paraId="4E21000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atitude" aria-describedby="basic-addon3" name="latitude" value="&lt;?= $tempat_ibadah['latitude']; ?&gt;" readonly&gt;</w:t>
            </w:r>
          </w:p>
          <w:p w14:paraId="630B9A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F41B7B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7323C6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ongitude&lt;/label&gt;</w:t>
            </w:r>
          </w:p>
          <w:p w14:paraId="4D4503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ongitude" aria-describedby="basic-addon3" name="longitude" value="&lt;?= $tempat_ibadah['longitude']; ?&gt;" readonly&gt;</w:t>
            </w:r>
          </w:p>
          <w:p w14:paraId="6BB67A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28ACF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2415B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726D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CF30E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79477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15CC3633" w14:textId="77777777" w:rsidR="00B00A87" w:rsidRPr="00B00A87" w:rsidRDefault="00B00A87" w:rsidP="00B00A87">
            <w:pPr>
              <w:rPr>
                <w:rFonts w:ascii="Courier New" w:hAnsi="Courier New" w:cs="Courier New"/>
                <w:sz w:val="20"/>
                <w:szCs w:val="20"/>
                <w:lang w:val="en-US"/>
              </w:rPr>
            </w:pPr>
          </w:p>
          <w:p w14:paraId="5647FDC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ard"&gt;</w:t>
            </w:r>
          </w:p>
          <w:p w14:paraId="22E0489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114D754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uas tanah&lt;/label&gt;</w:t>
            </w:r>
          </w:p>
          <w:p w14:paraId="639966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F060A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sxt" class="form-control" id="basic-url" aria-describedby="basic-addon3" name="luas_tanah"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luas_tanah']; ?&gt;"&gt;</w:t>
            </w:r>
          </w:p>
          <w:p w14:paraId="75DC9E3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BADE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A9FEA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Status tanah&lt;/label&gt;</w:t>
            </w:r>
          </w:p>
          <w:p w14:paraId="73F68D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4AE86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status_tanah"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status_tanah']; ?&gt;"&gt;</w:t>
            </w:r>
          </w:p>
          <w:p w14:paraId="466A9D2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C24BC" w14:textId="77777777" w:rsidR="00B00A87" w:rsidRPr="00B00A87" w:rsidRDefault="00B00A87" w:rsidP="00B00A87">
            <w:pPr>
              <w:rPr>
                <w:rFonts w:ascii="Courier New" w:hAnsi="Courier New" w:cs="Courier New"/>
                <w:sz w:val="20"/>
                <w:szCs w:val="20"/>
                <w:lang w:val="en-US"/>
              </w:rPr>
            </w:pPr>
          </w:p>
          <w:p w14:paraId="69B9F6E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label for="basic-url"&gt;Luas bangunan&lt;/label&gt;</w:t>
            </w:r>
          </w:p>
          <w:p w14:paraId="1E427F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81597B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luas_bangunan"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luas_bangunan']; ?&gt;"&gt;</w:t>
            </w:r>
          </w:p>
          <w:p w14:paraId="6F6B4F4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2CD4F5B" w14:textId="77777777" w:rsidR="00B00A87" w:rsidRPr="00B00A87" w:rsidRDefault="00B00A87" w:rsidP="00B00A87">
            <w:pPr>
              <w:rPr>
                <w:rFonts w:ascii="Courier New" w:hAnsi="Courier New" w:cs="Courier New"/>
                <w:sz w:val="20"/>
                <w:szCs w:val="20"/>
                <w:lang w:val="en-US"/>
              </w:rPr>
            </w:pPr>
          </w:p>
          <w:p w14:paraId="196A1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ahun berdiri&lt;/label&gt;</w:t>
            </w:r>
          </w:p>
          <w:p w14:paraId="157DCD1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632B2C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ahun_berdiri"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tahun_berdiri']; ?&gt;"&gt;</w:t>
            </w:r>
          </w:p>
          <w:p w14:paraId="3201E6B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DFDEE6E" w14:textId="77777777" w:rsidR="00B00A87" w:rsidRPr="00B00A87" w:rsidRDefault="00B00A87" w:rsidP="00B00A87">
            <w:pPr>
              <w:rPr>
                <w:rFonts w:ascii="Courier New" w:hAnsi="Courier New" w:cs="Courier New"/>
                <w:sz w:val="20"/>
                <w:szCs w:val="20"/>
                <w:lang w:val="en-US"/>
              </w:rPr>
            </w:pPr>
          </w:p>
          <w:p w14:paraId="61B0988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Jamaah&lt;/label&gt;</w:t>
            </w:r>
          </w:p>
          <w:p w14:paraId="4ED921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AEAFC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jamaah"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jamaah']; ?&gt;"&gt;</w:t>
            </w:r>
          </w:p>
          <w:p w14:paraId="23EA13E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60ABBAB" w14:textId="77777777" w:rsidR="00B00A87" w:rsidRPr="00B00A87" w:rsidRDefault="00B00A87" w:rsidP="00B00A87">
            <w:pPr>
              <w:rPr>
                <w:rFonts w:ascii="Courier New" w:hAnsi="Courier New" w:cs="Courier New"/>
                <w:sz w:val="20"/>
                <w:szCs w:val="20"/>
                <w:lang w:val="en-US"/>
              </w:rPr>
            </w:pPr>
          </w:p>
          <w:p w14:paraId="44CE69C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Imam&lt;/label&gt;</w:t>
            </w:r>
          </w:p>
          <w:p w14:paraId="3DBD15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9F320D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imam"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imam']; ?&gt;"&gt;</w:t>
            </w:r>
          </w:p>
          <w:p w14:paraId="1F3EE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BBC3A98" w14:textId="77777777" w:rsidR="00B00A87" w:rsidRPr="00B00A87" w:rsidRDefault="00B00A87" w:rsidP="00B00A87">
            <w:pPr>
              <w:rPr>
                <w:rFonts w:ascii="Courier New" w:hAnsi="Courier New" w:cs="Courier New"/>
                <w:sz w:val="20"/>
                <w:szCs w:val="20"/>
                <w:lang w:val="en-US"/>
              </w:rPr>
            </w:pPr>
          </w:p>
          <w:p w14:paraId="0F20A8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hatib&lt;/label&gt;</w:t>
            </w:r>
          </w:p>
          <w:p w14:paraId="72F569F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4BEF21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khatib"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khatib']; ?&gt;"&gt;</w:t>
            </w:r>
          </w:p>
          <w:p w14:paraId="2FEE36F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C04DE4" w14:textId="77777777" w:rsidR="00B00A87" w:rsidRPr="00B00A87" w:rsidRDefault="00B00A87" w:rsidP="00B00A87">
            <w:pPr>
              <w:rPr>
                <w:rFonts w:ascii="Courier New" w:hAnsi="Courier New" w:cs="Courier New"/>
                <w:sz w:val="20"/>
                <w:szCs w:val="20"/>
                <w:lang w:val="en-US"/>
              </w:rPr>
            </w:pPr>
          </w:p>
          <w:p w14:paraId="4C7916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Remaja&lt;/label&gt;</w:t>
            </w:r>
          </w:p>
          <w:p w14:paraId="5C686F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D8E1E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remaja"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remaja']; ?&gt;"&gt;</w:t>
            </w:r>
          </w:p>
          <w:p w14:paraId="40396BA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5E4318B" w14:textId="77777777" w:rsidR="00B00A87" w:rsidRPr="00B00A87" w:rsidRDefault="00B00A87" w:rsidP="00B00A87">
            <w:pPr>
              <w:rPr>
                <w:rFonts w:ascii="Courier New" w:hAnsi="Courier New" w:cs="Courier New"/>
                <w:sz w:val="20"/>
                <w:szCs w:val="20"/>
                <w:lang w:val="en-US"/>
              </w:rPr>
            </w:pPr>
          </w:p>
          <w:p w14:paraId="4E4DAB1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o. Telepon&lt;/label&gt;</w:t>
            </w:r>
          </w:p>
          <w:p w14:paraId="14A871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D185D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elepon"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telepon']; ?&gt;"&gt;</w:t>
            </w:r>
          </w:p>
          <w:p w14:paraId="4AD165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2D7FF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Foto&lt;/label&gt;</w:t>
            </w:r>
          </w:p>
          <w:p w14:paraId="1292C7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mb-2"&gt;</w:t>
            </w:r>
          </w:p>
          <w:p w14:paraId="23EA16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mg src="&lt;?= base_url('assets/foto/tempat_ibadah/').$tempat_ibadah['ti_foto']; ?&gt;" width="100" class="card-img" style="width: 10rem;"&gt; </w:t>
            </w:r>
          </w:p>
          <w:p w14:paraId="665C1D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div&gt;</w:t>
            </w:r>
          </w:p>
          <w:p w14:paraId="76E3B2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ustom-file"&gt;</w:t>
            </w:r>
          </w:p>
          <w:p w14:paraId="184C688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file" accept="image/*" class="custom-file-input" name="foto"&gt;</w:t>
            </w:r>
          </w:p>
          <w:p w14:paraId="4651FC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class="custom-file-label" for="customFile"&gt;Pilih foto&lt;/label&gt;</w:t>
            </w:r>
          </w:p>
          <w:p w14:paraId="52411FC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76BEC5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r&gt;</w:t>
            </w:r>
          </w:p>
          <w:p w14:paraId="72563BB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float-right mr-1"&gt; </w:t>
            </w:r>
          </w:p>
          <w:p w14:paraId="713DB63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submit" class="btn btn-primary"&gt;Simpan&lt;/button&gt;   </w:t>
            </w:r>
          </w:p>
          <w:p w14:paraId="67845A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BA34A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close(); ?&gt;</w:t>
            </w:r>
          </w:p>
          <w:p w14:paraId="227CE2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C0627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954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DC679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422B794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55934E0" w14:textId="3C1E0E4F"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tc>
      </w:tr>
    </w:tbl>
    <w:p w14:paraId="06798C58" w14:textId="77777777" w:rsidR="00044BDD" w:rsidRPr="00044BDD" w:rsidRDefault="00044BDD" w:rsidP="00044BDD">
      <w:pPr>
        <w:spacing w:after="0" w:line="360" w:lineRule="auto"/>
        <w:jc w:val="both"/>
        <w:rPr>
          <w:rFonts w:ascii="Times New Roman" w:hAnsi="Times New Roman" w:cs="Times New Roman"/>
          <w:b/>
          <w:sz w:val="24"/>
          <w:szCs w:val="24"/>
        </w:rPr>
      </w:pPr>
    </w:p>
    <w:p w14:paraId="1FA6DC71" w14:textId="0C1ED769" w:rsidR="00F7724C" w:rsidRPr="001554A5" w:rsidRDefault="00BB4F5F" w:rsidP="00A816DB">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5A27654E" w14:textId="34663854" w:rsidR="001554A5" w:rsidRDefault="001554A5"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508BC3EF" wp14:editId="1CE8845D">
            <wp:extent cx="4887595" cy="2409825"/>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5A234378" w14:textId="469E5A38" w:rsidR="001554A5" w:rsidRDefault="001554A5" w:rsidP="001554A5">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5E02744" w14:textId="59F93E43" w:rsidR="001554A5" w:rsidRDefault="001554A5" w:rsidP="001554A5">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edit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w:t>
      </w:r>
      <w:r w:rsidR="003B18E2">
        <w:rPr>
          <w:rFonts w:ascii="Times New Roman" w:hAnsi="Times New Roman" w:cs="Times New Roman"/>
          <w:sz w:val="24"/>
          <w:szCs w:val="24"/>
        </w:rPr>
        <w:t>table 4.28</w:t>
      </w:r>
      <w:r>
        <w:t>.</w:t>
      </w:r>
    </w:p>
    <w:p w14:paraId="534F18EB" w14:textId="0E1A75E1" w:rsidR="001554A5" w:rsidRDefault="001554A5" w:rsidP="001554A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3B18E2">
        <w:rPr>
          <w:rFonts w:ascii="Times New Roman" w:hAnsi="Times New Roman" w:cs="Times New Roman"/>
          <w:bCs/>
        </w:rPr>
        <w:t>4.28</w:t>
      </w:r>
      <w:r w:rsidRPr="00CC20D1">
        <w:rPr>
          <w:rFonts w:ascii="Times New Roman" w:hAnsi="Times New Roman" w:cs="Times New Roman"/>
          <w:bCs/>
        </w:rPr>
        <w:t xml:space="preserve"> pengujian </w:t>
      </w:r>
      <w:r>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1554A5" w:rsidRPr="003400D1" w14:paraId="4FE4C46D" w14:textId="77777777" w:rsidTr="00FB7CD4">
        <w:trPr>
          <w:trHeight w:val="711"/>
        </w:trPr>
        <w:tc>
          <w:tcPr>
            <w:tcW w:w="2127" w:type="dxa"/>
            <w:vAlign w:val="center"/>
          </w:tcPr>
          <w:p w14:paraId="1C7BD893"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63033C7"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23F31DD"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D689339"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1554A5" w:rsidRPr="003400D1" w14:paraId="60DC6180" w14:textId="77777777" w:rsidTr="00FB7CD4">
        <w:trPr>
          <w:trHeight w:val="667"/>
        </w:trPr>
        <w:tc>
          <w:tcPr>
            <w:tcW w:w="2127" w:type="dxa"/>
          </w:tcPr>
          <w:p w14:paraId="165077D2" w14:textId="46F6206E" w:rsidR="001554A5" w:rsidRPr="00E328DC"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w:t>
            </w:r>
            <w:r>
              <w:rPr>
                <w:rFonts w:ascii="Times New Roman" w:hAnsi="Times New Roman" w:cs="Times New Roman"/>
                <w:sz w:val="24"/>
                <w:szCs w:val="24"/>
              </w:rPr>
              <w:lastRenderedPageBreak/>
              <w:t xml:space="preserve">kecamatan tidak dipilih </w:t>
            </w:r>
          </w:p>
        </w:tc>
        <w:tc>
          <w:tcPr>
            <w:tcW w:w="2551" w:type="dxa"/>
          </w:tcPr>
          <w:p w14:paraId="28116E2F" w14:textId="77777777" w:rsidR="001554A5" w:rsidRPr="00E328DC"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istem akan melakukan proses dan data tidak berhasil ditambahkan</w:t>
            </w:r>
          </w:p>
        </w:tc>
        <w:tc>
          <w:tcPr>
            <w:tcW w:w="1843" w:type="dxa"/>
            <w:vAlign w:val="center"/>
          </w:tcPr>
          <w:p w14:paraId="3FBCD212"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9D3E3F1"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1554A5" w:rsidRPr="003400D1" w14:paraId="0262F253" w14:textId="77777777" w:rsidTr="00FB7CD4">
        <w:trPr>
          <w:trHeight w:val="667"/>
        </w:trPr>
        <w:tc>
          <w:tcPr>
            <w:tcW w:w="2127" w:type="dxa"/>
          </w:tcPr>
          <w:p w14:paraId="7B233EB6" w14:textId="7DA6FEBA" w:rsidR="001554A5"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1229D7DD" w14:textId="77777777" w:rsidR="001554A5"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6A4AE39E"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60B164A"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5998EF1A" w14:textId="4F82F28B" w:rsidR="001554A5" w:rsidRPr="007C3F7A" w:rsidRDefault="00093D0E" w:rsidP="00093D0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Sama seperti halnya pengujian menambahkan data, s</w:t>
      </w:r>
      <w:r w:rsidR="001554A5">
        <w:rPr>
          <w:rFonts w:ascii="Times New Roman" w:hAnsi="Times New Roman" w:cs="Times New Roman"/>
          <w:sz w:val="24"/>
          <w:szCs w:val="24"/>
        </w:rPr>
        <w:t xml:space="preserve">istem hanya </w:t>
      </w:r>
      <w:proofErr w:type="gramStart"/>
      <w:r w:rsidR="001554A5">
        <w:rPr>
          <w:rFonts w:ascii="Times New Roman" w:hAnsi="Times New Roman" w:cs="Times New Roman"/>
          <w:sz w:val="24"/>
          <w:szCs w:val="24"/>
        </w:rPr>
        <w:t>akan</w:t>
      </w:r>
      <w:proofErr w:type="gramEnd"/>
      <w:r w:rsidR="001554A5">
        <w:rPr>
          <w:rFonts w:ascii="Times New Roman" w:hAnsi="Times New Roman" w:cs="Times New Roman"/>
          <w:sz w:val="24"/>
          <w:szCs w:val="24"/>
        </w:rPr>
        <w:t xml:space="preserve"> berhasil </w:t>
      </w:r>
      <w:r>
        <w:rPr>
          <w:rFonts w:ascii="Times New Roman" w:hAnsi="Times New Roman" w:cs="Times New Roman"/>
          <w:sz w:val="24"/>
          <w:szCs w:val="24"/>
        </w:rPr>
        <w:t xml:space="preserve">mengubah </w:t>
      </w:r>
      <w:r w:rsidR="001554A5">
        <w:rPr>
          <w:rFonts w:ascii="Times New Roman" w:hAnsi="Times New Roman" w:cs="Times New Roman"/>
          <w:sz w:val="24"/>
          <w:szCs w:val="24"/>
        </w:rPr>
        <w:t xml:space="preserve">data jika </w:t>
      </w:r>
      <w:r w:rsidR="001554A5" w:rsidRPr="0006766A">
        <w:rPr>
          <w:rFonts w:ascii="Times New Roman" w:hAnsi="Times New Roman" w:cs="Times New Roman"/>
          <w:i/>
          <w:sz w:val="24"/>
          <w:szCs w:val="24"/>
        </w:rPr>
        <w:t>form</w:t>
      </w:r>
      <w:r w:rsidR="001554A5">
        <w:rPr>
          <w:rFonts w:ascii="Times New Roman" w:hAnsi="Times New Roman" w:cs="Times New Roman"/>
          <w:sz w:val="24"/>
          <w:szCs w:val="24"/>
        </w:rPr>
        <w:t xml:space="preserve"> nama dan alamat tempat ibadah terisi serta kabuputen dan kecamatan terpilih, selain itu sistem akan menolak akses untuk </w:t>
      </w:r>
      <w:r>
        <w:rPr>
          <w:rFonts w:ascii="Times New Roman" w:hAnsi="Times New Roman" w:cs="Times New Roman"/>
          <w:sz w:val="24"/>
          <w:szCs w:val="24"/>
        </w:rPr>
        <w:t>mengubah</w:t>
      </w:r>
      <w:r w:rsidR="001554A5">
        <w:rPr>
          <w:rFonts w:ascii="Times New Roman" w:hAnsi="Times New Roman" w:cs="Times New Roman"/>
          <w:sz w:val="24"/>
          <w:szCs w:val="24"/>
        </w:rPr>
        <w:t xml:space="preserve"> data tempat ibadah.</w:t>
      </w:r>
      <w:r w:rsidR="003B18E2">
        <w:rPr>
          <w:rFonts w:ascii="Times New Roman" w:hAnsi="Times New Roman" w:cs="Times New Roman"/>
          <w:sz w:val="24"/>
          <w:szCs w:val="24"/>
        </w:rPr>
        <w:t xml:space="preserve"> Berdasarkan hasil pengujian dan kesimpulan yang didapat pada table 4.28, dapat dikatakan bahwa sistem yang dibuat benar dan sesuai dengan keinginan </w:t>
      </w:r>
      <w:r w:rsidR="003B18E2" w:rsidRPr="003B18E2">
        <w:rPr>
          <w:rFonts w:ascii="Times New Roman" w:hAnsi="Times New Roman" w:cs="Times New Roman"/>
          <w:i/>
          <w:sz w:val="24"/>
          <w:szCs w:val="24"/>
        </w:rPr>
        <w:t>client</w:t>
      </w:r>
      <w:r w:rsidR="003B18E2">
        <w:rPr>
          <w:rFonts w:ascii="Times New Roman" w:hAnsi="Times New Roman" w:cs="Times New Roman"/>
          <w:i/>
          <w:sz w:val="24"/>
          <w:szCs w:val="24"/>
        </w:rPr>
        <w:t>.</w:t>
      </w:r>
    </w:p>
    <w:p w14:paraId="3289A389" w14:textId="3F1A23FF" w:rsidR="00DB4937"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9</w:t>
      </w:r>
    </w:p>
    <w:p w14:paraId="7A51B20C" w14:textId="284E8363" w:rsidR="00D54DB0" w:rsidRPr="00FB7CD4" w:rsidRDefault="006068CE" w:rsidP="00FB7CD4">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hapus data tempat ibadah.</w:t>
      </w:r>
      <w:r w:rsidR="008752F7">
        <w:rPr>
          <w:rFonts w:ascii="Times New Roman" w:hAnsi="Times New Roman" w:cs="Times New Roman"/>
          <w:bCs/>
          <w:sz w:val="24"/>
          <w:szCs w:val="24"/>
        </w:rPr>
        <w:t xml:space="preserve"> Berikut penjelasan analisa, desain, code dan tampilan serta hasil pengujian systemnya.</w:t>
      </w:r>
    </w:p>
    <w:p w14:paraId="564B4AF7" w14:textId="77777777" w:rsidR="00BB4F5F" w:rsidRPr="007A1DC5"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BEF0958" w14:textId="210B113E" w:rsidR="007A1DC5" w:rsidRPr="005D0C57" w:rsidRDefault="007A1DC5" w:rsidP="007A1DC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003B18E2">
        <w:rPr>
          <w:rFonts w:ascii="Times New Roman" w:hAnsi="Times New Roman" w:cs="Times New Roman"/>
          <w:sz w:val="24"/>
          <w:szCs w:val="24"/>
        </w:rPr>
        <w:t xml:space="preserve"> digambarkan pada tabel 4.29</w:t>
      </w:r>
      <w:r w:rsidRPr="003108BC">
        <w:rPr>
          <w:rFonts w:ascii="Times New Roman" w:hAnsi="Times New Roman" w:cs="Times New Roman"/>
          <w:sz w:val="24"/>
          <w:szCs w:val="24"/>
        </w:rPr>
        <w:t xml:space="preserve"> berikut.</w:t>
      </w:r>
    </w:p>
    <w:p w14:paraId="6C462FA3" w14:textId="73EB129A" w:rsidR="007A1DC5" w:rsidRPr="00F93CFD" w:rsidRDefault="007A1DC5" w:rsidP="007A1DC5">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3B18E2">
        <w:rPr>
          <w:rFonts w:ascii="Times New Roman" w:hAnsi="Times New Roman" w:cs="Times New Roman"/>
          <w:sz w:val="24"/>
          <w:szCs w:val="24"/>
        </w:rPr>
        <w:t>4.29</w:t>
      </w:r>
      <w:bookmarkStart w:id="10" w:name="_GoBack"/>
      <w:bookmarkEnd w:id="10"/>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52" w:type="dxa"/>
        <w:tblLook w:val="04A0" w:firstRow="1" w:lastRow="0" w:firstColumn="1" w:lastColumn="0" w:noHBand="0" w:noVBand="1"/>
      </w:tblPr>
      <w:tblGrid>
        <w:gridCol w:w="2547"/>
        <w:gridCol w:w="5405"/>
      </w:tblGrid>
      <w:tr w:rsidR="007A1DC5" w:rsidRPr="00A6501E" w14:paraId="2DBEE909" w14:textId="77777777" w:rsidTr="003A3F16">
        <w:trPr>
          <w:trHeight w:val="289"/>
        </w:trPr>
        <w:tc>
          <w:tcPr>
            <w:tcW w:w="2547" w:type="dxa"/>
          </w:tcPr>
          <w:p w14:paraId="5B9E62AB" w14:textId="77777777" w:rsidR="007A1DC5" w:rsidRPr="00F93CFD" w:rsidRDefault="007A1DC5"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663C2E08" w14:textId="77777777" w:rsidR="007A1DC5" w:rsidRPr="00A6501E" w:rsidRDefault="007A1DC5"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7A1DC5" w:rsidRPr="00A6501E" w14:paraId="4FCD58F2" w14:textId="77777777" w:rsidTr="003A3F16">
        <w:trPr>
          <w:trHeight w:val="70"/>
        </w:trPr>
        <w:tc>
          <w:tcPr>
            <w:tcW w:w="2547" w:type="dxa"/>
          </w:tcPr>
          <w:p w14:paraId="0FFEC8FA" w14:textId="77777777" w:rsidR="007A1DC5" w:rsidRPr="00A6501E" w:rsidRDefault="007A1DC5" w:rsidP="003A3F16">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3C70D5F8" w14:textId="1CA32251" w:rsidR="007A1DC5" w:rsidRPr="00F96FFB" w:rsidRDefault="007A1DC5" w:rsidP="007A1DC5">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tempat ibadah</w:t>
            </w:r>
          </w:p>
        </w:tc>
      </w:tr>
    </w:tbl>
    <w:p w14:paraId="19F33404" w14:textId="77777777" w:rsidR="007A1DC5" w:rsidRPr="007A1DC5" w:rsidRDefault="007A1DC5" w:rsidP="007A1DC5">
      <w:pPr>
        <w:spacing w:after="0" w:line="360" w:lineRule="auto"/>
        <w:jc w:val="both"/>
        <w:rPr>
          <w:rFonts w:ascii="Times New Roman" w:hAnsi="Times New Roman" w:cs="Times New Roman"/>
          <w:b/>
          <w:sz w:val="24"/>
          <w:szCs w:val="24"/>
        </w:rPr>
      </w:pPr>
    </w:p>
    <w:p w14:paraId="3922784A" w14:textId="17DEC992" w:rsidR="00F47993" w:rsidRPr="00F47993" w:rsidRDefault="00BB4F5F" w:rsidP="00F47993">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40FDBC6" w14:textId="191CC7D4"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9 dapat dilihat pada Tabel </w:t>
      </w:r>
      <w:r w:rsidRPr="00EB4D8C">
        <w:rPr>
          <w:rFonts w:ascii="Times New Roman" w:hAnsi="Times New Roman" w:cs="Times New Roman"/>
          <w:sz w:val="24"/>
          <w:szCs w:val="24"/>
        </w:rPr>
        <w:t>5</w:t>
      </w:r>
      <w:r>
        <w:t xml:space="preserve">. </w:t>
      </w:r>
    </w:p>
    <w:p w14:paraId="5F6F070E" w14:textId="4C37BDBD"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27" w:type="dxa"/>
        <w:tblLook w:val="04A0" w:firstRow="1" w:lastRow="0" w:firstColumn="1" w:lastColumn="0" w:noHBand="0" w:noVBand="1"/>
      </w:tblPr>
      <w:tblGrid>
        <w:gridCol w:w="1657"/>
        <w:gridCol w:w="2907"/>
        <w:gridCol w:w="3363"/>
      </w:tblGrid>
      <w:tr w:rsidR="00F47993" w:rsidRPr="00A6501E" w14:paraId="2C3F0782" w14:textId="77777777" w:rsidTr="00EF4419">
        <w:trPr>
          <w:trHeight w:val="218"/>
        </w:trPr>
        <w:tc>
          <w:tcPr>
            <w:tcW w:w="1657" w:type="dxa"/>
            <w:vAlign w:val="center"/>
          </w:tcPr>
          <w:p w14:paraId="416E92E8"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A069A8F"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A643657"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1859200"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72149611" w14:textId="77777777" w:rsidTr="00EF4419">
        <w:trPr>
          <w:trHeight w:val="441"/>
        </w:trPr>
        <w:tc>
          <w:tcPr>
            <w:tcW w:w="1657" w:type="dxa"/>
            <w:vAlign w:val="center"/>
          </w:tcPr>
          <w:p w14:paraId="090FC34C" w14:textId="0338CED9" w:rsidR="00F47993" w:rsidRDefault="00F47993" w:rsidP="00EF4419">
            <w:pPr>
              <w:pStyle w:val="Heading3"/>
              <w:tabs>
                <w:tab w:val="left" w:pos="307"/>
              </w:tabs>
              <w:spacing w:line="360" w:lineRule="auto"/>
              <w:ind w:left="0" w:firstLine="0"/>
              <w:jc w:val="center"/>
              <w:outlineLvl w:val="2"/>
              <w:rPr>
                <w:b w:val="0"/>
                <w:bCs w:val="0"/>
              </w:rPr>
            </w:pPr>
            <w:r>
              <w:rPr>
                <w:b w:val="0"/>
                <w:bCs w:val="0"/>
              </w:rPr>
              <w:lastRenderedPageBreak/>
              <w:t>US-09</w:t>
            </w:r>
          </w:p>
        </w:tc>
        <w:tc>
          <w:tcPr>
            <w:tcW w:w="2907" w:type="dxa"/>
          </w:tcPr>
          <w:p w14:paraId="3CC3EF82" w14:textId="2930614E"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3C83135" w14:textId="5874E48A"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6</w:t>
            </w:r>
          </w:p>
        </w:tc>
      </w:tr>
    </w:tbl>
    <w:p w14:paraId="0E7B87A7" w14:textId="77777777" w:rsidR="00F47993" w:rsidRPr="00F47993" w:rsidRDefault="00F47993" w:rsidP="00F47993">
      <w:pPr>
        <w:spacing w:after="0" w:line="360" w:lineRule="auto"/>
        <w:jc w:val="both"/>
        <w:rPr>
          <w:rFonts w:ascii="Times New Roman" w:hAnsi="Times New Roman" w:cs="Times New Roman"/>
          <w:b/>
          <w:sz w:val="24"/>
          <w:szCs w:val="24"/>
        </w:rPr>
      </w:pPr>
    </w:p>
    <w:p w14:paraId="4C528FCB" w14:textId="27B3DCBE" w:rsidR="005C4DAD" w:rsidRPr="005C4DAD" w:rsidRDefault="00BB4F5F" w:rsidP="005C4DAD">
      <w:pPr>
        <w:pStyle w:val="ListParagraph"/>
        <w:numPr>
          <w:ilvl w:val="0"/>
          <w:numId w:val="50"/>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1393613C" w14:textId="31883DEB" w:rsidR="005C4DAD" w:rsidRDefault="005C4DAD" w:rsidP="005C4DA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listing code berikut:</w:t>
      </w:r>
    </w:p>
    <w:p w14:paraId="1805FE16" w14:textId="77777777" w:rsidR="005C4DAD" w:rsidRPr="00D75CDC" w:rsidRDefault="005C4DAD" w:rsidP="005C4DA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C4DAD" w:rsidRPr="005A63E8" w14:paraId="5DDFD9EC" w14:textId="77777777" w:rsidTr="00654F54">
        <w:tc>
          <w:tcPr>
            <w:tcW w:w="7927" w:type="dxa"/>
            <w:shd w:val="clear" w:color="auto" w:fill="auto"/>
          </w:tcPr>
          <w:p w14:paraId="38F149D1" w14:textId="77777777"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lt;?php</w:t>
            </w:r>
          </w:p>
          <w:p w14:paraId="1BA996C4" w14:textId="001EE4F1"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E2F0990"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public function hapus_ti($v_id) {</w:t>
            </w:r>
          </w:p>
          <w:p w14:paraId="5D8EB33A"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where('ti_id', $v_id);</w:t>
            </w:r>
          </w:p>
          <w:p w14:paraId="467E90B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delete('tb_ti');</w:t>
            </w:r>
          </w:p>
          <w:p w14:paraId="5A788DAC" w14:textId="265E8391"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6FB815C9" w14:textId="77777777" w:rsidR="005C4DAD" w:rsidRPr="00D75CDC" w:rsidRDefault="005C4DAD" w:rsidP="005C4DA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C4DAD" w:rsidRPr="00F77CCC" w14:paraId="7A787C00" w14:textId="77777777" w:rsidTr="00654F54">
        <w:tc>
          <w:tcPr>
            <w:tcW w:w="7927" w:type="dxa"/>
            <w:shd w:val="clear" w:color="auto" w:fill="auto"/>
          </w:tcPr>
          <w:p w14:paraId="0428C52C"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lt;?php</w:t>
            </w:r>
          </w:p>
          <w:p w14:paraId="2B20D3E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256EBB49" w14:textId="022C1562"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24139BFD"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1F5402C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74FBDCF7"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D58EAE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5738DE2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w:t>
            </w:r>
          </w:p>
          <w:p w14:paraId="1C15A175" w14:textId="77777777" w:rsidR="005C4DAD" w:rsidRPr="005C4DAD" w:rsidRDefault="005C4DAD" w:rsidP="005C4DAD">
            <w:pPr>
              <w:rPr>
                <w:rFonts w:ascii="Courier New" w:hAnsi="Courier New" w:cs="Courier New"/>
                <w:sz w:val="20"/>
                <w:szCs w:val="20"/>
                <w:lang w:val="en-US"/>
              </w:rPr>
            </w:pPr>
            <w:r w:rsidRPr="00F77CCC">
              <w:rPr>
                <w:rFonts w:ascii="Courier New" w:hAnsi="Courier New" w:cs="Courier New"/>
                <w:sz w:val="20"/>
                <w:szCs w:val="20"/>
                <w:lang w:val="en-US"/>
              </w:rPr>
              <w:t>    </w:t>
            </w:r>
            <w:r w:rsidRPr="005C4DAD">
              <w:rPr>
                <w:rFonts w:ascii="Courier New" w:hAnsi="Courier New" w:cs="Courier New"/>
                <w:sz w:val="20"/>
                <w:szCs w:val="20"/>
                <w:lang w:val="en-US"/>
              </w:rPr>
              <w:t>public function hapus_masjid($v_id){</w:t>
            </w:r>
          </w:p>
          <w:p w14:paraId="04DFCE7D"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hapus_foto = $this-&gt;M_tempat_ibadah-&gt;selectById($v_id);</w:t>
            </w:r>
          </w:p>
          <w:p w14:paraId="190141B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6043CF91"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if($hapus_foto['ti_foto'] != 'masjid.png'){</w:t>
            </w:r>
          </w:p>
          <w:p w14:paraId="247EDAB3"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roofErr w:type="gramStart"/>
            <w:r w:rsidRPr="005C4DAD">
              <w:rPr>
                <w:rFonts w:ascii="Courier New" w:hAnsi="Courier New" w:cs="Courier New"/>
                <w:sz w:val="20"/>
                <w:szCs w:val="20"/>
                <w:lang w:val="en-US"/>
              </w:rPr>
              <w:t>unlink(</w:t>
            </w:r>
            <w:proofErr w:type="gramEnd"/>
            <w:r w:rsidRPr="005C4DAD">
              <w:rPr>
                <w:rFonts w:ascii="Courier New" w:hAnsi="Courier New" w:cs="Courier New"/>
                <w:sz w:val="20"/>
                <w:szCs w:val="20"/>
                <w:lang w:val="en-US"/>
              </w:rPr>
              <w:t>FCPATH . '</w:t>
            </w:r>
            <w:proofErr w:type="gramStart"/>
            <w:r w:rsidRPr="005C4DAD">
              <w:rPr>
                <w:rFonts w:ascii="Courier New" w:hAnsi="Courier New" w:cs="Courier New"/>
                <w:sz w:val="20"/>
                <w:szCs w:val="20"/>
                <w:lang w:val="en-US"/>
              </w:rPr>
              <w:t>assets/foto/tempat_ibadah</w:t>
            </w:r>
            <w:proofErr w:type="gramEnd"/>
            <w:r w:rsidRPr="005C4DAD">
              <w:rPr>
                <w:rFonts w:ascii="Courier New" w:hAnsi="Courier New" w:cs="Courier New"/>
                <w:sz w:val="20"/>
                <w:szCs w:val="20"/>
                <w:lang w:val="en-US"/>
              </w:rPr>
              <w:t>/' . $hapus_foto['ti_foto']);</w:t>
            </w:r>
          </w:p>
          <w:p w14:paraId="3198C385"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4C918B8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2172ABE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M_tempat_ibadah-&gt;hapus_ti($v_id);</w:t>
            </w:r>
          </w:p>
          <w:p w14:paraId="473A8242"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roofErr w:type="gramStart"/>
            <w:r w:rsidRPr="005C4DAD">
              <w:rPr>
                <w:rFonts w:ascii="Courier New" w:hAnsi="Courier New" w:cs="Courier New"/>
                <w:sz w:val="20"/>
                <w:szCs w:val="20"/>
                <w:lang w:val="en-US"/>
              </w:rPr>
              <w:t>unlink(</w:t>
            </w:r>
            <w:proofErr w:type="gramEnd"/>
            <w:r w:rsidRPr="005C4DAD">
              <w:rPr>
                <w:rFonts w:ascii="Courier New" w:hAnsi="Courier New" w:cs="Courier New"/>
                <w:sz w:val="20"/>
                <w:szCs w:val="20"/>
                <w:lang w:val="en-US"/>
              </w:rPr>
              <w:t>FCPATH . '</w:t>
            </w:r>
            <w:proofErr w:type="gramStart"/>
            <w:r w:rsidRPr="005C4DAD">
              <w:rPr>
                <w:rFonts w:ascii="Courier New" w:hAnsi="Courier New" w:cs="Courier New"/>
                <w:sz w:val="20"/>
                <w:szCs w:val="20"/>
                <w:lang w:val="en-US"/>
              </w:rPr>
              <w:t>assets/foto/tempat_ibadah</w:t>
            </w:r>
            <w:proofErr w:type="gramEnd"/>
            <w:r w:rsidRPr="005C4DAD">
              <w:rPr>
                <w:rFonts w:ascii="Courier New" w:hAnsi="Courier New" w:cs="Courier New"/>
                <w:sz w:val="20"/>
                <w:szCs w:val="20"/>
                <w:lang w:val="en-US"/>
              </w:rPr>
              <w:t>/' . $v_foto_lama);</w:t>
            </w:r>
          </w:p>
          <w:p w14:paraId="2AA3EBA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session-&gt;set_flashdata('pesan', '&lt;div class="alert alert-success" role="alert"&gt;Data berhasil dihapus!&lt;/div&gt;');</w:t>
            </w:r>
          </w:p>
          <w:p w14:paraId="6D95338C"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redirect('c_tempat_ibadah/masjid');</w:t>
            </w:r>
          </w:p>
          <w:p w14:paraId="56B50B1F" w14:textId="3BF499E9"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7B3A00BC" w14:textId="77777777" w:rsidR="005C4DAD" w:rsidRDefault="005C4DAD" w:rsidP="005C4DAD">
      <w:pPr>
        <w:pStyle w:val="ListParagraph"/>
        <w:ind w:left="0"/>
        <w:rPr>
          <w:rFonts w:ascii="Times New Roman" w:hAnsi="Times New Roman" w:cs="Times New Roman"/>
          <w:sz w:val="24"/>
          <w:szCs w:val="24"/>
        </w:rPr>
      </w:pPr>
    </w:p>
    <w:p w14:paraId="7B3B2C7F" w14:textId="77777777" w:rsidR="005C4DAD" w:rsidRDefault="005C4DAD" w:rsidP="005C4DA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5C4DAD" w:rsidRPr="005C4DAD" w14:paraId="7AA7DD51" w14:textId="77777777" w:rsidTr="00654F54">
        <w:tc>
          <w:tcPr>
            <w:tcW w:w="7927" w:type="dxa"/>
          </w:tcPr>
          <w:p w14:paraId="2826FC40" w14:textId="59AA399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lt;a href='&lt;?= base_url('c_tempat_ibadah/hapus_masjid/')?&gt;${row.ti_id}' class="badge badge-danger" onclick="return confirm('Yakin dihapus?');"&gt;Hapus&lt;/a&gt;</w:t>
            </w:r>
          </w:p>
        </w:tc>
      </w:tr>
    </w:tbl>
    <w:p w14:paraId="20C30D1A" w14:textId="77777777" w:rsidR="005C4DAD" w:rsidRPr="005C4DAD" w:rsidRDefault="005C4DAD" w:rsidP="005C4DAD">
      <w:pPr>
        <w:spacing w:after="0" w:line="360" w:lineRule="auto"/>
        <w:jc w:val="both"/>
        <w:rPr>
          <w:rFonts w:ascii="Times New Roman" w:hAnsi="Times New Roman" w:cs="Times New Roman"/>
          <w:b/>
          <w:sz w:val="24"/>
          <w:szCs w:val="24"/>
        </w:rPr>
      </w:pPr>
    </w:p>
    <w:p w14:paraId="220C1325" w14:textId="77777777" w:rsidR="00BB4F5F" w:rsidRPr="00F7724C"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C9B48A0" w14:textId="67132709" w:rsidR="008249F9" w:rsidRDefault="00FB7CD4" w:rsidP="00BB4F5F">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64CD6C58" wp14:editId="37C25146">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61B80D13" w14:textId="0C938F72" w:rsidR="00FB7CD4" w:rsidRPr="004E3F1E" w:rsidRDefault="00FB7CD4" w:rsidP="00FB7CD4">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tempat ibadah</w:t>
      </w:r>
    </w:p>
    <w:p w14:paraId="6CDA77BA" w14:textId="3BF07175" w:rsidR="00FB7CD4" w:rsidRDefault="00FB7CD4" w:rsidP="00FB7CD4">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ED325A">
        <w:rPr>
          <w:rFonts w:ascii="Times New Roman" w:hAnsi="Times New Roman" w:cs="Times New Roman"/>
          <w:sz w:val="24"/>
          <w:szCs w:val="24"/>
        </w:rPr>
        <w:t>mengahapus</w:t>
      </w:r>
      <w:r>
        <w:rPr>
          <w:rFonts w:ascii="Times New Roman" w:hAnsi="Times New Roman" w:cs="Times New Roman"/>
          <w:sz w:val="24"/>
          <w:szCs w:val="24"/>
        </w:rPr>
        <w:t xml:space="preserve"> data </w:t>
      </w:r>
      <w:r w:rsidR="00ED325A">
        <w:rPr>
          <w:rFonts w:ascii="Times New Roman" w:hAnsi="Times New Roman" w:cs="Times New Roman"/>
          <w:sz w:val="24"/>
          <w:szCs w:val="24"/>
        </w:rPr>
        <w:t xml:space="preserve">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14301502" w14:textId="77777777" w:rsidR="00FB7CD4" w:rsidRDefault="00FB7CD4" w:rsidP="00FB7CD4">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FB7CD4" w:rsidRPr="003400D1" w14:paraId="20A1B541" w14:textId="77777777" w:rsidTr="00FB7CD4">
        <w:trPr>
          <w:trHeight w:val="711"/>
        </w:trPr>
        <w:tc>
          <w:tcPr>
            <w:tcW w:w="2977" w:type="dxa"/>
            <w:vAlign w:val="center"/>
          </w:tcPr>
          <w:p w14:paraId="13A299B6"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5FEFA67E"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07D325A4"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A57AD5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B7CD4" w:rsidRPr="003400D1" w14:paraId="28E4756B" w14:textId="77777777" w:rsidTr="00FB7CD4">
        <w:trPr>
          <w:trHeight w:val="667"/>
        </w:trPr>
        <w:tc>
          <w:tcPr>
            <w:tcW w:w="2977" w:type="dxa"/>
          </w:tcPr>
          <w:p w14:paraId="76B33F80"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597F6E1"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E6E670"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23223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FB7CD4" w:rsidRPr="003400D1" w14:paraId="3E5817EE" w14:textId="77777777" w:rsidTr="00FB7CD4">
        <w:trPr>
          <w:trHeight w:val="667"/>
        </w:trPr>
        <w:tc>
          <w:tcPr>
            <w:tcW w:w="2977" w:type="dxa"/>
          </w:tcPr>
          <w:p w14:paraId="5F7950C0" w14:textId="77777777" w:rsidR="00FB7CD4" w:rsidRPr="00913F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C1BCF82" w14:textId="77777777" w:rsidR="00FB7C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61F48E6F"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E091ADA"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604009B6" w14:textId="123D5CB0" w:rsidR="008249F9" w:rsidRPr="006068CE" w:rsidRDefault="00FB7CD4" w:rsidP="00ED325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C7B269C" w14:textId="0520883B" w:rsidR="000F22DD"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0</w:t>
      </w:r>
    </w:p>
    <w:p w14:paraId="0BDD04E9" w14:textId="4C4E0696" w:rsidR="008249F9" w:rsidRPr="00E25355" w:rsidRDefault="006068CE" w:rsidP="00E2535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D5628B">
        <w:rPr>
          <w:rFonts w:ascii="Times New Roman" w:hAnsi="Times New Roman" w:cs="Times New Roman"/>
          <w:bCs/>
          <w:sz w:val="24"/>
          <w:szCs w:val="24"/>
        </w:rPr>
        <w:t xml:space="preserve"> ini </w:t>
      </w:r>
      <w:r w:rsidR="00181D1B">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sidR="00181D1B">
        <w:rPr>
          <w:rFonts w:ascii="Times New Roman" w:hAnsi="Times New Roman" w:cs="Times New Roman"/>
          <w:bCs/>
          <w:sz w:val="24"/>
          <w:szCs w:val="24"/>
        </w:rPr>
        <w:t>melihat lokasi tempat ibadah dalam peta.</w:t>
      </w:r>
      <w:r w:rsidR="008752F7">
        <w:rPr>
          <w:rFonts w:ascii="Times New Roman" w:hAnsi="Times New Roman" w:cs="Times New Roman"/>
          <w:bCs/>
          <w:sz w:val="24"/>
          <w:szCs w:val="24"/>
        </w:rPr>
        <w:t xml:space="preserve"> Berikut penjelasan analisa, desain, code dan tampilan serta hasil pengujian systemnya.</w:t>
      </w:r>
    </w:p>
    <w:p w14:paraId="7A8D45EA" w14:textId="77777777" w:rsidR="00BB4F5F" w:rsidRPr="00C56273"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7A21F80" w14:textId="1A09E628" w:rsidR="00C56273" w:rsidRPr="005D0C57" w:rsidRDefault="00C56273" w:rsidP="00C5627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3108BC">
        <w:rPr>
          <w:rFonts w:ascii="Times New Roman" w:hAnsi="Times New Roman" w:cs="Times New Roman"/>
          <w:sz w:val="24"/>
          <w:szCs w:val="24"/>
        </w:rPr>
        <w:t xml:space="preserve"> digambarkan pada tabel 3 berikut.</w:t>
      </w:r>
    </w:p>
    <w:p w14:paraId="719F1FBA" w14:textId="1286B683" w:rsidR="00C56273" w:rsidRPr="00F93CFD" w:rsidRDefault="00C56273" w:rsidP="00C56273">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C56273" w:rsidRPr="00A6501E" w14:paraId="2E5C564B" w14:textId="77777777" w:rsidTr="003A3F16">
        <w:trPr>
          <w:trHeight w:val="289"/>
        </w:trPr>
        <w:tc>
          <w:tcPr>
            <w:tcW w:w="2547" w:type="dxa"/>
          </w:tcPr>
          <w:p w14:paraId="0091258D" w14:textId="77777777" w:rsidR="00C56273" w:rsidRPr="00F93CFD" w:rsidRDefault="00C56273"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B5A32D1" w14:textId="77777777" w:rsidR="00C56273" w:rsidRPr="00A6501E" w:rsidRDefault="00C56273"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0B15E4" w:rsidRPr="00A6501E" w14:paraId="40B3831F" w14:textId="77777777" w:rsidTr="003A3F16">
        <w:trPr>
          <w:trHeight w:val="70"/>
        </w:trPr>
        <w:tc>
          <w:tcPr>
            <w:tcW w:w="2547" w:type="dxa"/>
          </w:tcPr>
          <w:p w14:paraId="27673C6F" w14:textId="1A96D038" w:rsidR="000B15E4" w:rsidRPr="00A6501E" w:rsidRDefault="000B15E4" w:rsidP="000B15E4">
            <w:pPr>
              <w:pStyle w:val="Heading3"/>
              <w:tabs>
                <w:tab w:val="left" w:pos="307"/>
              </w:tabs>
              <w:spacing w:line="360" w:lineRule="auto"/>
              <w:ind w:left="0" w:firstLine="0"/>
              <w:jc w:val="both"/>
              <w:outlineLvl w:val="2"/>
              <w:rPr>
                <w:b w:val="0"/>
                <w:bCs w:val="0"/>
              </w:rPr>
            </w:pPr>
            <w:r>
              <w:rPr>
                <w:b w:val="0"/>
                <w:bCs w:val="0"/>
              </w:rPr>
              <w:lastRenderedPageBreak/>
              <w:t xml:space="preserve">Tampilan peta basis </w:t>
            </w:r>
            <w:r>
              <w:rPr>
                <w:b w:val="0"/>
                <w:bCs w:val="0"/>
                <w:i/>
              </w:rPr>
              <w:t>android</w:t>
            </w:r>
          </w:p>
        </w:tc>
        <w:tc>
          <w:tcPr>
            <w:tcW w:w="5405" w:type="dxa"/>
          </w:tcPr>
          <w:p w14:paraId="029316CA" w14:textId="3F9DD770"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list, map, dan about us </w:t>
            </w:r>
          </w:p>
          <w:p w14:paraId="5FDDF9EE"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w:t>
            </w:r>
          </w:p>
          <w:p w14:paraId="0B6FF232" w14:textId="1FD38162" w:rsidR="00ED325A" w:rsidRDefault="00ED325A" w:rsidP="000B15E4">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1CA024B"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5EB8BC" w14:textId="571994D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Terdapat tombol lokasi terkini</w:t>
            </w:r>
            <w:r w:rsidR="00ED325A">
              <w:rPr>
                <w:b w:val="0"/>
                <w:bCs w:val="0"/>
              </w:rPr>
              <w:t xml:space="preserve"> pengguna</w:t>
            </w:r>
          </w:p>
          <w:p w14:paraId="1DC6D821" w14:textId="4DEA586B"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3E864936" w14:textId="5CDE788E" w:rsidR="000B15E4" w:rsidRPr="00F96FFB"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5BD16B86" w14:textId="77777777" w:rsidR="00C56273" w:rsidRPr="00C56273" w:rsidRDefault="00C56273" w:rsidP="00C56273">
      <w:pPr>
        <w:spacing w:after="0" w:line="360" w:lineRule="auto"/>
        <w:jc w:val="both"/>
        <w:rPr>
          <w:rFonts w:ascii="Times New Roman" w:hAnsi="Times New Roman" w:cs="Times New Roman"/>
          <w:b/>
          <w:sz w:val="24"/>
          <w:szCs w:val="24"/>
        </w:rPr>
      </w:pPr>
    </w:p>
    <w:p w14:paraId="1C0C5866" w14:textId="5523F7C0" w:rsidR="00E25355" w:rsidRPr="00E25355" w:rsidRDefault="00BB4F5F" w:rsidP="00E25355">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89A5AB" w14:textId="33723896" w:rsidR="00E25355" w:rsidRDefault="00E25355" w:rsidP="00E25355">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C92D5C">
        <w:rPr>
          <w:rFonts w:ascii="Times New Roman" w:hAnsi="Times New Roman" w:cs="Times New Roman"/>
          <w:sz w:val="24"/>
          <w:szCs w:val="24"/>
        </w:rPr>
        <w:t>US-10</w:t>
      </w:r>
      <w:r>
        <w:rPr>
          <w:rFonts w:ascii="Times New Roman" w:hAnsi="Times New Roman" w:cs="Times New Roman"/>
          <w:sz w:val="24"/>
          <w:szCs w:val="24"/>
        </w:rPr>
        <w:t xml:space="preserve"> dapat dilihat pada Tabel </w:t>
      </w:r>
      <w:r w:rsidRPr="00EB4D8C">
        <w:rPr>
          <w:rFonts w:ascii="Times New Roman" w:hAnsi="Times New Roman" w:cs="Times New Roman"/>
          <w:sz w:val="24"/>
          <w:szCs w:val="24"/>
        </w:rPr>
        <w:t>5</w:t>
      </w:r>
      <w:r>
        <w:t xml:space="preserve">. </w:t>
      </w:r>
    </w:p>
    <w:p w14:paraId="13A5517D" w14:textId="3167F8DA" w:rsidR="00E25355" w:rsidRDefault="00E25355" w:rsidP="00E25355">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C92D5C">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E25355" w:rsidRPr="00A6501E" w14:paraId="096FC690" w14:textId="77777777" w:rsidTr="00EF4419">
        <w:trPr>
          <w:trHeight w:val="218"/>
        </w:trPr>
        <w:tc>
          <w:tcPr>
            <w:tcW w:w="1657" w:type="dxa"/>
            <w:vAlign w:val="center"/>
          </w:tcPr>
          <w:p w14:paraId="4833DD02" w14:textId="77777777" w:rsidR="00E25355" w:rsidRPr="00F3340E" w:rsidRDefault="00E25355"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8B28333" w14:textId="77777777" w:rsidR="00E25355" w:rsidRPr="00067124" w:rsidRDefault="00E25355"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35FFD77" w14:textId="77777777" w:rsidR="00E25355" w:rsidRDefault="00E25355"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48B9213" w14:textId="77777777" w:rsidR="00E25355" w:rsidRPr="00872EF1" w:rsidRDefault="00E25355"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25355" w:rsidRPr="00A6501E" w14:paraId="748C0D27" w14:textId="77777777" w:rsidTr="00EF4419">
        <w:trPr>
          <w:trHeight w:val="441"/>
        </w:trPr>
        <w:tc>
          <w:tcPr>
            <w:tcW w:w="1657" w:type="dxa"/>
            <w:vAlign w:val="center"/>
          </w:tcPr>
          <w:p w14:paraId="202125C1" w14:textId="5A5997A6" w:rsidR="00E25355" w:rsidRDefault="00E25355" w:rsidP="00EF4419">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32B233BB" w14:textId="0C5A9749" w:rsidR="00E25355" w:rsidRDefault="00A423D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797765DF" w14:textId="77777777" w:rsidR="00E25355" w:rsidRDefault="00E25355" w:rsidP="00EF4419">
            <w:pPr>
              <w:pStyle w:val="Heading3"/>
              <w:tabs>
                <w:tab w:val="left" w:pos="307"/>
              </w:tabs>
              <w:spacing w:line="360" w:lineRule="auto"/>
              <w:ind w:left="0" w:firstLine="0"/>
              <w:jc w:val="center"/>
              <w:outlineLvl w:val="2"/>
              <w:rPr>
                <w:b w:val="0"/>
                <w:bCs w:val="0"/>
              </w:rPr>
            </w:pPr>
            <w:r>
              <w:rPr>
                <w:b w:val="0"/>
                <w:bCs w:val="0"/>
              </w:rPr>
              <w:t>Gambar 3.29</w:t>
            </w:r>
          </w:p>
        </w:tc>
      </w:tr>
    </w:tbl>
    <w:p w14:paraId="1AE0AE41" w14:textId="77777777" w:rsidR="00E25355" w:rsidRPr="00E25355" w:rsidRDefault="00E25355" w:rsidP="00E25355">
      <w:pPr>
        <w:spacing w:after="0" w:line="360" w:lineRule="auto"/>
        <w:jc w:val="both"/>
        <w:rPr>
          <w:rFonts w:ascii="Times New Roman" w:hAnsi="Times New Roman" w:cs="Times New Roman"/>
          <w:b/>
          <w:sz w:val="24"/>
          <w:szCs w:val="24"/>
        </w:rPr>
      </w:pPr>
    </w:p>
    <w:p w14:paraId="1F9C6FF8"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4F8032BE"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FA772CB" w14:textId="503774EB" w:rsidR="008249F9" w:rsidRPr="00BB4F5F" w:rsidRDefault="008249F9" w:rsidP="00A423D3">
      <w:pPr>
        <w:spacing w:after="0" w:line="360" w:lineRule="auto"/>
        <w:jc w:val="center"/>
        <w:rPr>
          <w:rFonts w:ascii="Times New Roman" w:hAnsi="Times New Roman" w:cs="Times New Roman"/>
          <w:b/>
          <w:sz w:val="24"/>
          <w:szCs w:val="24"/>
        </w:rPr>
      </w:pPr>
    </w:p>
    <w:p w14:paraId="748FEBED" w14:textId="378BAFC2" w:rsidR="00A423D3" w:rsidRDefault="00A423D3" w:rsidP="00A423D3">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505AD942" w14:textId="337CFDFE" w:rsidR="00A423D3" w:rsidRDefault="00A423D3"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peta lokasi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dapat dilihat pada tabel</w:t>
      </w:r>
      <w:r>
        <w:t>.</w:t>
      </w:r>
    </w:p>
    <w:p w14:paraId="484DA40D" w14:textId="69C9A41C" w:rsidR="00A423D3" w:rsidRDefault="00A423D3" w:rsidP="00A423D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0E2F96">
        <w:rPr>
          <w:rFonts w:ascii="Times New Roman" w:hAnsi="Times New Roman" w:cs="Times New Roman"/>
          <w:bCs/>
        </w:rPr>
        <w:t xml:space="preserve">peta lokasi tempat ibadah basis </w:t>
      </w:r>
      <w:r w:rsidR="000E2F96"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A423D3" w:rsidRPr="003400D1" w14:paraId="2BEC78FA" w14:textId="77777777" w:rsidTr="005363ED">
        <w:trPr>
          <w:trHeight w:val="711"/>
        </w:trPr>
        <w:tc>
          <w:tcPr>
            <w:tcW w:w="2127" w:type="dxa"/>
            <w:vAlign w:val="center"/>
          </w:tcPr>
          <w:p w14:paraId="659B4FDA"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5342D4"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F37705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CDCC13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423D3" w:rsidRPr="003400D1" w14:paraId="720ADCF8" w14:textId="77777777" w:rsidTr="005363ED">
        <w:trPr>
          <w:trHeight w:val="667"/>
        </w:trPr>
        <w:tc>
          <w:tcPr>
            <w:tcW w:w="2127" w:type="dxa"/>
          </w:tcPr>
          <w:p w14:paraId="29E9D22F" w14:textId="08AB8DC9"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A3113DE" w14:textId="3F19E3A8"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17D3E75E"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75FD21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A423D3" w:rsidRPr="003400D1" w14:paraId="278148FB" w14:textId="77777777" w:rsidTr="005363ED">
        <w:trPr>
          <w:trHeight w:val="667"/>
        </w:trPr>
        <w:tc>
          <w:tcPr>
            <w:tcW w:w="2127" w:type="dxa"/>
          </w:tcPr>
          <w:p w14:paraId="25CC0D88" w14:textId="0E446361" w:rsidR="00A423D3" w:rsidRPr="000E2F96"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asukkan </w:t>
            </w:r>
            <w:r w:rsidR="00EE12EC">
              <w:rPr>
                <w:rFonts w:ascii="Times New Roman" w:hAnsi="Times New Roman" w:cs="Times New Roman"/>
                <w:sz w:val="24"/>
                <w:szCs w:val="24"/>
              </w:rPr>
              <w:t xml:space="preserve">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202FE291" w14:textId="0E4D532E" w:rsidR="00A423D3"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w:t>
            </w:r>
            <w:r w:rsidR="00EE12EC" w:rsidRPr="00EE12EC">
              <w:rPr>
                <w:rFonts w:ascii="Times New Roman" w:hAnsi="Times New Roman" w:cs="Times New Roman"/>
                <w:i/>
                <w:sz w:val="24"/>
                <w:szCs w:val="24"/>
              </w:rPr>
              <w:t>keyword</w:t>
            </w:r>
            <w:r w:rsidR="00EE12EC">
              <w:rPr>
                <w:rFonts w:ascii="Times New Roman" w:hAnsi="Times New Roman" w:cs="Times New Roman"/>
                <w:sz w:val="24"/>
                <w:szCs w:val="24"/>
              </w:rPr>
              <w:t xml:space="preserve"> yang dimasukkan</w:t>
            </w:r>
          </w:p>
        </w:tc>
        <w:tc>
          <w:tcPr>
            <w:tcW w:w="1843" w:type="dxa"/>
            <w:vAlign w:val="center"/>
          </w:tcPr>
          <w:p w14:paraId="6813851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E5372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E12EC" w:rsidRPr="003400D1" w14:paraId="1E741AFF" w14:textId="77777777" w:rsidTr="005363ED">
        <w:trPr>
          <w:trHeight w:val="667"/>
        </w:trPr>
        <w:tc>
          <w:tcPr>
            <w:tcW w:w="2127" w:type="dxa"/>
          </w:tcPr>
          <w:p w14:paraId="5DBF9403" w14:textId="7DA9AAB5"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99E14E7" w14:textId="714BA299"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094A547" w14:textId="20EF32AB"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19579F2" w14:textId="592E25F9"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806BF6" w:rsidRPr="003400D1" w14:paraId="753526C1" w14:textId="77777777" w:rsidTr="005363ED">
        <w:trPr>
          <w:trHeight w:val="667"/>
        </w:trPr>
        <w:tc>
          <w:tcPr>
            <w:tcW w:w="2127" w:type="dxa"/>
          </w:tcPr>
          <w:p w14:paraId="7315AFFF" w14:textId="72C2234A"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220DC92B" w14:textId="1E7CDBA8"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05EB3018" w14:textId="5AED3C70"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AA0C869" w14:textId="2E1F569E"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6BF6" w:rsidRPr="003400D1" w14:paraId="0E9F3873" w14:textId="77777777" w:rsidTr="005363ED">
        <w:trPr>
          <w:trHeight w:val="667"/>
        </w:trPr>
        <w:tc>
          <w:tcPr>
            <w:tcW w:w="2127" w:type="dxa"/>
          </w:tcPr>
          <w:p w14:paraId="1A201AD1" w14:textId="632DB276"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5CB1832A" w14:textId="182C19A7"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nampilkan rute menuju lokasi tempat ibadah yang diinginkan</w:t>
            </w:r>
          </w:p>
        </w:tc>
        <w:tc>
          <w:tcPr>
            <w:tcW w:w="1843" w:type="dxa"/>
            <w:vAlign w:val="center"/>
          </w:tcPr>
          <w:p w14:paraId="2101C7CA" w14:textId="4B8BE5E8"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5A4894" w14:textId="39F90B65"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A36432B" w14:textId="459E5AC9" w:rsidR="00ED325A" w:rsidRPr="005D0C57" w:rsidRDefault="005363ED" w:rsidP="005363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w:t>
      </w:r>
      <w:r>
        <w:rPr>
          <w:rFonts w:ascii="Times New Roman" w:hAnsi="Times New Roman" w:cs="Times New Roman"/>
          <w:i/>
          <w:sz w:val="24"/>
          <w:szCs w:val="24"/>
        </w:rPr>
        <w:t xml:space="preserve">, </w:t>
      </w:r>
      <w:r w:rsidRPr="005363ED">
        <w:rPr>
          <w:rFonts w:ascii="Times New Roman" w:hAnsi="Times New Roman" w:cs="Times New Roman"/>
          <w:sz w:val="24"/>
          <w:szCs w:val="24"/>
        </w:rPr>
        <w:t>namun</w:t>
      </w:r>
      <w:r>
        <w:rPr>
          <w:rFonts w:ascii="Times New Roman" w:hAnsi="Times New Roman" w:cs="Times New Roman"/>
          <w:i/>
          <w:sz w:val="24"/>
          <w:szCs w:val="24"/>
        </w:rPr>
        <w:t xml:space="preserve"> </w:t>
      </w:r>
      <w:r>
        <w:rPr>
          <w:rFonts w:ascii="Times New Roman" w:hAnsi="Times New Roman" w:cs="Times New Roman"/>
          <w:sz w:val="24"/>
          <w:szCs w:val="24"/>
        </w:rPr>
        <w:t>s</w:t>
      </w:r>
      <w:r w:rsidR="00ED325A" w:rsidRPr="00253EDA">
        <w:rPr>
          <w:rFonts w:ascii="Times New Roman" w:hAnsi="Times New Roman" w:cs="Times New Roman"/>
          <w:sz w:val="24"/>
          <w:szCs w:val="24"/>
        </w:rPr>
        <w:t xml:space="preserve">elama proses pengembangan system kode </w:t>
      </w:r>
      <w:r w:rsidR="00ED325A" w:rsidRPr="00253EDA">
        <w:rPr>
          <w:rFonts w:ascii="Times New Roman" w:hAnsi="Times New Roman" w:cs="Times New Roman"/>
          <w:i/>
          <w:sz w:val="24"/>
          <w:szCs w:val="24"/>
        </w:rPr>
        <w:t>user stories</w:t>
      </w:r>
      <w:r w:rsidR="0076018B">
        <w:rPr>
          <w:rFonts w:ascii="Times New Roman" w:hAnsi="Times New Roman" w:cs="Times New Roman"/>
          <w:sz w:val="24"/>
          <w:szCs w:val="24"/>
        </w:rPr>
        <w:t xml:space="preserve"> US-10</w:t>
      </w:r>
      <w:r w:rsidR="00ED325A" w:rsidRPr="00253EDA">
        <w:rPr>
          <w:rFonts w:ascii="Times New Roman" w:hAnsi="Times New Roman" w:cs="Times New Roman"/>
          <w:sz w:val="24"/>
          <w:szCs w:val="24"/>
        </w:rPr>
        <w:t xml:space="preserve">, terdapat beberapa permintaan penambahan fungsi fitur system. Fungsi fitur tersebut </w:t>
      </w:r>
      <w:r w:rsidR="0076018B">
        <w:rPr>
          <w:rFonts w:ascii="Times New Roman" w:hAnsi="Times New Roman" w:cs="Times New Roman"/>
          <w:sz w:val="24"/>
          <w:szCs w:val="24"/>
        </w:rPr>
        <w:t xml:space="preserve">yaitu terdapat peta lokasi tempat ibadah pada basis </w:t>
      </w:r>
      <w:r w:rsidR="0076018B" w:rsidRPr="0076018B">
        <w:rPr>
          <w:rFonts w:ascii="Times New Roman" w:hAnsi="Times New Roman" w:cs="Times New Roman"/>
          <w:i/>
          <w:sz w:val="24"/>
          <w:szCs w:val="24"/>
        </w:rPr>
        <w:t>web</w:t>
      </w:r>
      <w:r w:rsidR="0076018B">
        <w:rPr>
          <w:rFonts w:ascii="Times New Roman" w:hAnsi="Times New Roman" w:cs="Times New Roman"/>
          <w:i/>
          <w:sz w:val="24"/>
          <w:szCs w:val="24"/>
        </w:rPr>
        <w:t xml:space="preserve"> </w:t>
      </w:r>
      <w:r w:rsidR="0076018B">
        <w:rPr>
          <w:rFonts w:ascii="Times New Roman" w:hAnsi="Times New Roman" w:cs="Times New Roman"/>
          <w:sz w:val="24"/>
          <w:szCs w:val="24"/>
        </w:rPr>
        <w:t xml:space="preserve">yang menampilkan peta lokasi ibadah </w:t>
      </w:r>
      <w:r w:rsidR="00D81F42">
        <w:rPr>
          <w:rFonts w:ascii="Times New Roman" w:hAnsi="Times New Roman" w:cs="Times New Roman"/>
          <w:sz w:val="24"/>
          <w:szCs w:val="24"/>
        </w:rPr>
        <w:t>berdasarkan</w:t>
      </w:r>
      <w:r>
        <w:rPr>
          <w:rFonts w:ascii="Times New Roman" w:hAnsi="Times New Roman" w:cs="Times New Roman"/>
          <w:sz w:val="24"/>
          <w:szCs w:val="24"/>
        </w:rPr>
        <w:t xml:space="preserve"> jenis dan</w:t>
      </w:r>
      <w:r w:rsidR="00D81F42">
        <w:rPr>
          <w:rFonts w:ascii="Times New Roman" w:hAnsi="Times New Roman" w:cs="Times New Roman"/>
          <w:sz w:val="24"/>
          <w:szCs w:val="24"/>
        </w:rPr>
        <w:t xml:space="preserve"> </w:t>
      </w:r>
      <w:r>
        <w:rPr>
          <w:rFonts w:ascii="Times New Roman" w:hAnsi="Times New Roman" w:cs="Times New Roman"/>
          <w:sz w:val="24"/>
          <w:szCs w:val="24"/>
        </w:rPr>
        <w:t xml:space="preserve">daerah </w:t>
      </w:r>
      <w:r w:rsidR="00D81F42">
        <w:rPr>
          <w:rFonts w:ascii="Times New Roman" w:hAnsi="Times New Roman" w:cs="Times New Roman"/>
          <w:sz w:val="24"/>
          <w:szCs w:val="24"/>
        </w:rPr>
        <w:t xml:space="preserve">kabupaten </w:t>
      </w:r>
      <w:r>
        <w:rPr>
          <w:rFonts w:ascii="Times New Roman" w:hAnsi="Times New Roman" w:cs="Times New Roman"/>
          <w:sz w:val="24"/>
          <w:szCs w:val="24"/>
        </w:rPr>
        <w:t xml:space="preserve">yang ada </w:t>
      </w:r>
      <w:r w:rsidR="0076018B">
        <w:rPr>
          <w:rFonts w:ascii="Times New Roman" w:hAnsi="Times New Roman" w:cs="Times New Roman"/>
          <w:sz w:val="24"/>
          <w:szCs w:val="24"/>
        </w:rPr>
        <w:t xml:space="preserve">di provinsi NTB. </w:t>
      </w:r>
      <w:r>
        <w:rPr>
          <w:rFonts w:ascii="Times New Roman" w:hAnsi="Times New Roman" w:cs="Times New Roman"/>
          <w:sz w:val="24"/>
          <w:szCs w:val="24"/>
        </w:rPr>
        <w:t xml:space="preserve">Penambahan fungsi fitur ini </w:t>
      </w:r>
      <w:r w:rsidR="00D81F42">
        <w:rPr>
          <w:rFonts w:ascii="Times New Roman" w:hAnsi="Times New Roman" w:cs="Times New Roman"/>
          <w:sz w:val="24"/>
          <w:szCs w:val="24"/>
        </w:rPr>
        <w:t xml:space="preserve">bertujuan </w:t>
      </w:r>
      <w:r w:rsidR="00ED325A" w:rsidRPr="00253EDA">
        <w:rPr>
          <w:rFonts w:ascii="Times New Roman" w:hAnsi="Times New Roman" w:cs="Times New Roman"/>
          <w:sz w:val="24"/>
          <w:szCs w:val="24"/>
        </w:rPr>
        <w:t xml:space="preserve">untuk </w:t>
      </w:r>
      <w:r w:rsidR="00D81F42">
        <w:rPr>
          <w:rFonts w:ascii="Times New Roman" w:hAnsi="Times New Roman" w:cs="Times New Roman"/>
          <w:sz w:val="24"/>
          <w:szCs w:val="24"/>
        </w:rPr>
        <w:t xml:space="preserve">memberitahukan pihak kemenag NTB maupun masyarakat </w:t>
      </w:r>
      <w:r>
        <w:rPr>
          <w:rFonts w:ascii="Times New Roman" w:hAnsi="Times New Roman" w:cs="Times New Roman"/>
          <w:sz w:val="24"/>
          <w:szCs w:val="24"/>
        </w:rPr>
        <w:t xml:space="preserve">sebagai pengguna sistem agar </w:t>
      </w:r>
      <w:r w:rsidR="00D81F42">
        <w:rPr>
          <w:rFonts w:ascii="Times New Roman" w:hAnsi="Times New Roman" w:cs="Times New Roman"/>
          <w:sz w:val="24"/>
          <w:szCs w:val="24"/>
        </w:rPr>
        <w:t>mengetahui persebaran lokasi tempat ibadah yang ada di provinsi NTB.</w:t>
      </w:r>
      <w:r w:rsidR="00ED325A" w:rsidRPr="00253EDA">
        <w:rPr>
          <w:rFonts w:ascii="Times New Roman" w:hAnsi="Times New Roman" w:cs="Times New Roman"/>
          <w:sz w:val="24"/>
          <w:szCs w:val="24"/>
        </w:rPr>
        <w:t xml:space="preserve"> Berikut merupakan </w:t>
      </w:r>
      <w:r w:rsidR="00ED325A" w:rsidRPr="003108BC">
        <w:rPr>
          <w:rFonts w:ascii="Times New Roman" w:hAnsi="Times New Roman" w:cs="Times New Roman"/>
          <w:sz w:val="24"/>
          <w:szCs w:val="24"/>
        </w:rPr>
        <w:t xml:space="preserve">analisa terhadap kebutuhan sistem </w:t>
      </w:r>
      <w:r w:rsidR="00ED325A">
        <w:rPr>
          <w:rFonts w:ascii="Times New Roman" w:hAnsi="Times New Roman" w:cs="Times New Roman"/>
          <w:sz w:val="24"/>
          <w:szCs w:val="24"/>
        </w:rPr>
        <w:t xml:space="preserve">untuk penambahan fungsi fitur yang diinginkan </w:t>
      </w:r>
      <w:r w:rsidR="00ED325A" w:rsidRPr="00C5588B">
        <w:rPr>
          <w:rFonts w:ascii="Times New Roman" w:hAnsi="Times New Roman" w:cs="Times New Roman"/>
          <w:i/>
          <w:sz w:val="24"/>
          <w:szCs w:val="24"/>
        </w:rPr>
        <w:t>client</w:t>
      </w:r>
      <w:r w:rsidR="00ED325A">
        <w:rPr>
          <w:rFonts w:ascii="Times New Roman" w:hAnsi="Times New Roman" w:cs="Times New Roman"/>
          <w:sz w:val="24"/>
          <w:szCs w:val="24"/>
        </w:rPr>
        <w:t xml:space="preserve"> dapat dilihat </w:t>
      </w:r>
      <w:r w:rsidR="00ED325A" w:rsidRPr="003108BC">
        <w:rPr>
          <w:rFonts w:ascii="Times New Roman" w:hAnsi="Times New Roman" w:cs="Times New Roman"/>
          <w:sz w:val="24"/>
          <w:szCs w:val="24"/>
        </w:rPr>
        <w:t>pada tabel 3 berikut.</w:t>
      </w:r>
    </w:p>
    <w:p w14:paraId="0EBBBFC3" w14:textId="0DA7B0E9" w:rsidR="00ED325A" w:rsidRPr="00F93CFD" w:rsidRDefault="00ED325A" w:rsidP="00ED325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Pr>
          <w:rFonts w:ascii="Times New Roman" w:eastAsia="Times New Roman" w:hAnsi="Times New Roman" w:cs="Times New Roman"/>
        </w:rPr>
        <w:t>penambahan fungsi fitur</w:t>
      </w:r>
      <w:r w:rsidR="00D81F42">
        <w:rPr>
          <w:rFonts w:ascii="Times New Roman" w:eastAsia="Times New Roman" w:hAnsi="Times New Roman" w:cs="Times New Roman"/>
        </w:rPr>
        <w:t xml:space="preserve"> </w:t>
      </w:r>
      <w:r w:rsidR="00D81F42" w:rsidRPr="00D81F42">
        <w:rPr>
          <w:rFonts w:ascii="Times New Roman" w:eastAsia="Times New Roman" w:hAnsi="Times New Roman" w:cs="Times New Roman"/>
        </w:rPr>
        <w:t>peta lokasi tempat ibadah</w:t>
      </w:r>
      <w:r w:rsidR="00D81F42">
        <w:rPr>
          <w:rFonts w:ascii="Times New Roman" w:eastAsia="Times New Roman" w:hAnsi="Times New Roman" w:cs="Times New Roman"/>
          <w:i/>
        </w:rPr>
        <w:t xml:space="preserve"> </w:t>
      </w:r>
      <w:r w:rsidR="00D81F42">
        <w:rPr>
          <w:rFonts w:ascii="Times New Roman" w:eastAsia="Times New Roman" w:hAnsi="Times New Roman" w:cs="Times New Roman"/>
        </w:rPr>
        <w:t xml:space="preserve">basis </w:t>
      </w:r>
      <w:r w:rsidR="00D81F42" w:rsidRPr="00D81F42">
        <w:rPr>
          <w:rFonts w:ascii="Times New Roman" w:eastAsia="Times New Roman" w:hAnsi="Times New Roman" w:cs="Times New Roman"/>
          <w:i/>
        </w:rPr>
        <w:t>web</w:t>
      </w:r>
      <w:r>
        <w:rPr>
          <w:rFonts w:ascii="Times New Roman" w:eastAsia="Times New Roman" w:hAnsi="Times New Roman" w:cs="Times New Roman"/>
        </w:rPr>
        <w:t xml:space="preserve"> </w:t>
      </w:r>
    </w:p>
    <w:tbl>
      <w:tblPr>
        <w:tblStyle w:val="TableGrid"/>
        <w:tblW w:w="7952" w:type="dxa"/>
        <w:tblLook w:val="04A0" w:firstRow="1" w:lastRow="0" w:firstColumn="1" w:lastColumn="0" w:noHBand="0" w:noVBand="1"/>
      </w:tblPr>
      <w:tblGrid>
        <w:gridCol w:w="2972"/>
        <w:gridCol w:w="4980"/>
      </w:tblGrid>
      <w:tr w:rsidR="00ED325A" w:rsidRPr="00A6501E" w14:paraId="0C20EAF9" w14:textId="77777777" w:rsidTr="005363ED">
        <w:trPr>
          <w:trHeight w:val="289"/>
        </w:trPr>
        <w:tc>
          <w:tcPr>
            <w:tcW w:w="2972" w:type="dxa"/>
          </w:tcPr>
          <w:p w14:paraId="53B8481F" w14:textId="77777777" w:rsidR="00ED325A" w:rsidRPr="00F93CFD" w:rsidRDefault="00ED325A" w:rsidP="005363ED">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5FB3B483" w14:textId="77777777" w:rsidR="00ED325A" w:rsidRPr="00A6501E" w:rsidRDefault="00ED325A" w:rsidP="005363ED">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363ED" w:rsidRPr="00A6501E" w14:paraId="1427D56F" w14:textId="77777777" w:rsidTr="005363ED">
        <w:trPr>
          <w:trHeight w:val="70"/>
        </w:trPr>
        <w:tc>
          <w:tcPr>
            <w:tcW w:w="2972" w:type="dxa"/>
          </w:tcPr>
          <w:p w14:paraId="65E2FCB7" w14:textId="670DA683" w:rsidR="005363ED" w:rsidRPr="00A6501E" w:rsidRDefault="005363ED" w:rsidP="005363ED">
            <w:pPr>
              <w:pStyle w:val="Heading3"/>
              <w:tabs>
                <w:tab w:val="left" w:pos="307"/>
              </w:tabs>
              <w:spacing w:line="360" w:lineRule="auto"/>
              <w:ind w:left="0" w:firstLine="0"/>
              <w:jc w:val="both"/>
              <w:outlineLvl w:val="2"/>
              <w:rPr>
                <w:b w:val="0"/>
                <w:bCs w:val="0"/>
              </w:rPr>
            </w:pPr>
            <w:r>
              <w:rPr>
                <w:b w:val="0"/>
                <w:bCs w:val="0"/>
              </w:rPr>
              <w:t xml:space="preserve">Tampilan halaman muka peta basis </w:t>
            </w:r>
            <w:r w:rsidRPr="000B15E4">
              <w:rPr>
                <w:b w:val="0"/>
                <w:bCs w:val="0"/>
                <w:i/>
              </w:rPr>
              <w:t xml:space="preserve">web </w:t>
            </w:r>
          </w:p>
        </w:tc>
        <w:tc>
          <w:tcPr>
            <w:tcW w:w="4980" w:type="dxa"/>
          </w:tcPr>
          <w:p w14:paraId="7A51EE7A"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data, map, contact us, login </w:t>
            </w:r>
          </w:p>
          <w:p w14:paraId="3436BBAD" w14:textId="6AF74622"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 dan lokasi terkini pengguna</w:t>
            </w:r>
          </w:p>
          <w:p w14:paraId="32CAB158"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lastRenderedPageBreak/>
              <w:t xml:space="preserve">Terdapat tombol rute dan detail data tempat ibadah </w:t>
            </w:r>
          </w:p>
          <w:p w14:paraId="25023A1D" w14:textId="20E421F4"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jenis tempat ibadah</w:t>
            </w:r>
          </w:p>
          <w:p w14:paraId="32918854" w14:textId="617C2667" w:rsidR="005363ED" w:rsidRPr="00FD2601"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0FA863F7" w14:textId="77777777" w:rsidR="00ED325A" w:rsidRPr="003F2DF4" w:rsidRDefault="00ED325A" w:rsidP="00ED325A">
      <w:pPr>
        <w:spacing w:after="0" w:line="360" w:lineRule="auto"/>
        <w:jc w:val="both"/>
        <w:rPr>
          <w:rFonts w:ascii="Times New Roman" w:hAnsi="Times New Roman" w:cs="Times New Roman"/>
          <w:b/>
          <w:sz w:val="24"/>
          <w:szCs w:val="24"/>
        </w:rPr>
      </w:pPr>
    </w:p>
    <w:p w14:paraId="4A0FC31C" w14:textId="5EAAB80A" w:rsidR="00ED325A" w:rsidRDefault="004F622F" w:rsidP="00ED325A">
      <w:pPr>
        <w:spacing w:after="0" w:line="360" w:lineRule="auto"/>
        <w:jc w:val="both"/>
        <w:rPr>
          <w:rFonts w:ascii="Times New Roman" w:hAnsi="Times New Roman" w:cs="Times New Roman"/>
          <w:b/>
          <w:sz w:val="24"/>
          <w:szCs w:val="24"/>
        </w:rPr>
      </w:pPr>
      <w:r>
        <w:rPr>
          <w:noProof/>
          <w:lang w:val="en-US"/>
        </w:rPr>
        <w:drawing>
          <wp:inline distT="0" distB="0" distL="0" distR="0" wp14:anchorId="56634CE5" wp14:editId="749390D9">
            <wp:extent cx="4887595" cy="234315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9BCF4D8" w14:textId="1CC1832F" w:rsidR="00ED325A" w:rsidRPr="00B37EEE" w:rsidRDefault="00ED325A" w:rsidP="00ED325A">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00D81F42">
        <w:rPr>
          <w:rFonts w:ascii="Times New Roman" w:hAnsi="Times New Roman" w:cs="Times New Roman"/>
        </w:rPr>
        <w:t xml:space="preserve">peta lokasi </w:t>
      </w:r>
      <w:r>
        <w:rPr>
          <w:rFonts w:ascii="Times New Roman" w:hAnsi="Times New Roman" w:cs="Times New Roman"/>
        </w:rPr>
        <w:t>tempat ibadah</w:t>
      </w:r>
      <w:r w:rsidR="00D81F42">
        <w:rPr>
          <w:rFonts w:ascii="Times New Roman" w:hAnsi="Times New Roman" w:cs="Times New Roman"/>
        </w:rPr>
        <w:t xml:space="preserve"> basis </w:t>
      </w:r>
      <w:r w:rsidR="00D81F42" w:rsidRPr="00D81F42">
        <w:rPr>
          <w:rFonts w:ascii="Times New Roman" w:hAnsi="Times New Roman" w:cs="Times New Roman"/>
          <w:i/>
        </w:rPr>
        <w:t>web</w:t>
      </w:r>
    </w:p>
    <w:p w14:paraId="4109DCFB" w14:textId="690A35D9" w:rsidR="00ED325A" w:rsidRDefault="00ED325A"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00D81F42">
        <w:rPr>
          <w:rFonts w:ascii="Times New Roman" w:hAnsi="Times New Roman" w:cs="Times New Roman"/>
          <w:sz w:val="24"/>
          <w:szCs w:val="24"/>
        </w:rPr>
        <w:t xml:space="preserve">peta lokasi tempat ibadah basis </w:t>
      </w:r>
      <w:r w:rsidR="00D81F42" w:rsidRPr="00D81F42">
        <w:rPr>
          <w:rFonts w:ascii="Times New Roman" w:hAnsi="Times New Roman" w:cs="Times New Roman"/>
          <w:i/>
          <w:sz w:val="24"/>
          <w:szCs w:val="24"/>
        </w:rPr>
        <w:t>web</w:t>
      </w:r>
      <w:r w:rsidR="00A423D3">
        <w:rPr>
          <w:rFonts w:ascii="Times New Roman" w:hAnsi="Times New Roman" w:cs="Times New Roman"/>
          <w:sz w:val="24"/>
          <w:szCs w:val="24"/>
        </w:rPr>
        <w:t>. Berikut merupakan tab</w:t>
      </w:r>
      <w:r w:rsidR="00A423D3" w:rsidRPr="000964A2">
        <w:rPr>
          <w:rFonts w:ascii="Times New Roman" w:hAnsi="Times New Roman" w:cs="Times New Roman"/>
          <w:sz w:val="24"/>
          <w:szCs w:val="24"/>
        </w:rPr>
        <w:t>e</w:t>
      </w:r>
      <w:r w:rsidR="00A423D3">
        <w:rPr>
          <w:rFonts w:ascii="Times New Roman" w:hAnsi="Times New Roman" w:cs="Times New Roman"/>
          <w:sz w:val="24"/>
          <w:szCs w:val="24"/>
        </w:rPr>
        <w:t>l</w:t>
      </w:r>
      <w:r w:rsidR="00A423D3" w:rsidRPr="000964A2">
        <w:rPr>
          <w:rFonts w:ascii="Times New Roman" w:hAnsi="Times New Roman" w:cs="Times New Roman"/>
          <w:sz w:val="24"/>
          <w:szCs w:val="24"/>
        </w:rPr>
        <w:t xml:space="preserve"> pengujian system terhadap</w:t>
      </w:r>
      <w:r w:rsidR="00A423D3">
        <w:t xml:space="preserve"> </w:t>
      </w:r>
      <w:r w:rsidR="00A423D3">
        <w:rPr>
          <w:rFonts w:ascii="Times New Roman" w:hAnsi="Times New Roman" w:cs="Times New Roman"/>
          <w:sz w:val="24"/>
          <w:szCs w:val="24"/>
        </w:rPr>
        <w:t xml:space="preserve">penambahan fitur peta lokasi tempat ibadah basis </w:t>
      </w:r>
      <w:r w:rsidR="00A423D3" w:rsidRPr="00A423D3">
        <w:rPr>
          <w:rFonts w:ascii="Times New Roman" w:hAnsi="Times New Roman" w:cs="Times New Roman"/>
          <w:i/>
          <w:sz w:val="24"/>
          <w:szCs w:val="24"/>
        </w:rPr>
        <w:t>web</w:t>
      </w:r>
      <w:r w:rsidR="00A423D3">
        <w:rPr>
          <w:rFonts w:ascii="Times New Roman" w:hAnsi="Times New Roman" w:cs="Times New Roman"/>
          <w:sz w:val="24"/>
          <w:szCs w:val="24"/>
        </w:rPr>
        <w:t xml:space="preserve"> dapat dilihat pada tabel</w:t>
      </w:r>
      <w:r w:rsidR="00A423D3">
        <w:t>.</w:t>
      </w:r>
    </w:p>
    <w:p w14:paraId="326F7335" w14:textId="121150C3" w:rsidR="00ED325A" w:rsidRDefault="00ED325A" w:rsidP="00ED325A">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A423D3">
        <w:rPr>
          <w:rFonts w:ascii="Times New Roman" w:hAnsi="Times New Roman" w:cs="Times New Roman"/>
          <w:bCs/>
        </w:rPr>
        <w:t xml:space="preserve">peta lokasi tempat ibadah basis </w:t>
      </w:r>
      <w:r w:rsidR="00A423D3"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ED325A" w:rsidRPr="003400D1" w14:paraId="33D5E73E" w14:textId="77777777" w:rsidTr="005363ED">
        <w:trPr>
          <w:trHeight w:val="711"/>
        </w:trPr>
        <w:tc>
          <w:tcPr>
            <w:tcW w:w="2127" w:type="dxa"/>
            <w:vAlign w:val="center"/>
          </w:tcPr>
          <w:p w14:paraId="78A392EA"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64812F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60C869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994282C"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D325A" w:rsidRPr="003400D1" w14:paraId="3B44608C" w14:textId="77777777" w:rsidTr="005363ED">
        <w:trPr>
          <w:trHeight w:val="667"/>
        </w:trPr>
        <w:tc>
          <w:tcPr>
            <w:tcW w:w="2127" w:type="dxa"/>
          </w:tcPr>
          <w:p w14:paraId="30150566" w14:textId="07B52B2A"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5363ED">
              <w:rPr>
                <w:rFonts w:ascii="Times New Roman" w:hAnsi="Times New Roman" w:cs="Times New Roman"/>
                <w:sz w:val="24"/>
                <w:szCs w:val="24"/>
              </w:rPr>
              <w:t xml:space="preserve">halaman </w:t>
            </w:r>
            <w:r w:rsidR="00D0734E">
              <w:rPr>
                <w:rFonts w:ascii="Times New Roman" w:hAnsi="Times New Roman" w:cs="Times New Roman"/>
                <w:sz w:val="24"/>
                <w:szCs w:val="24"/>
              </w:rPr>
              <w:t>lokasi</w:t>
            </w:r>
            <w:r w:rsidR="005363ED">
              <w:rPr>
                <w:rFonts w:ascii="Times New Roman" w:hAnsi="Times New Roman" w:cs="Times New Roman"/>
                <w:sz w:val="24"/>
                <w:szCs w:val="24"/>
              </w:rPr>
              <w:t xml:space="preserve"> tempat ibadah</w:t>
            </w:r>
          </w:p>
        </w:tc>
        <w:tc>
          <w:tcPr>
            <w:tcW w:w="2551" w:type="dxa"/>
          </w:tcPr>
          <w:p w14:paraId="317CE5A9" w14:textId="497698C7"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sidRPr="00D0734E">
              <w:rPr>
                <w:rFonts w:ascii="Times New Roman" w:hAnsi="Times New Roman" w:cs="Times New Roman"/>
                <w:sz w:val="24"/>
                <w:szCs w:val="24"/>
              </w:rPr>
              <w:t>data</w:t>
            </w:r>
            <w:r w:rsidR="00D0734E">
              <w:rPr>
                <w:rFonts w:ascii="Times New Roman" w:hAnsi="Times New Roman" w:cs="Times New Roman"/>
                <w:sz w:val="24"/>
                <w:szCs w:val="24"/>
              </w:rPr>
              <w:t xml:space="preserve"> lokasi tempat ibadah dalam bentuk map</w:t>
            </w:r>
          </w:p>
        </w:tc>
        <w:tc>
          <w:tcPr>
            <w:tcW w:w="1843" w:type="dxa"/>
            <w:vAlign w:val="center"/>
          </w:tcPr>
          <w:p w14:paraId="1F834270"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9988574"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6C13D1DB" w14:textId="77777777" w:rsidTr="005363ED">
        <w:trPr>
          <w:trHeight w:val="667"/>
        </w:trPr>
        <w:tc>
          <w:tcPr>
            <w:tcW w:w="2127" w:type="dxa"/>
          </w:tcPr>
          <w:p w14:paraId="4938B78C" w14:textId="746C42C6"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w:t>
            </w:r>
            <w:r w:rsidR="00D0734E">
              <w:rPr>
                <w:rFonts w:ascii="Times New Roman" w:hAnsi="Times New Roman" w:cs="Times New Roman"/>
                <w:sz w:val="24"/>
                <w:szCs w:val="24"/>
              </w:rPr>
              <w:t>salah satu lokasi tempat ibadah</w:t>
            </w:r>
          </w:p>
        </w:tc>
        <w:tc>
          <w:tcPr>
            <w:tcW w:w="2551" w:type="dxa"/>
          </w:tcPr>
          <w:p w14:paraId="1FE643C9" w14:textId="3A4A2C6B"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Pr>
                <w:rFonts w:ascii="Times New Roman" w:hAnsi="Times New Roman" w:cs="Times New Roman"/>
                <w:sz w:val="24"/>
                <w:szCs w:val="24"/>
              </w:rPr>
              <w:t>deskripsi singkat dan terdapat tombol detail dan rute tempat ibadah</w:t>
            </w:r>
          </w:p>
        </w:tc>
        <w:tc>
          <w:tcPr>
            <w:tcW w:w="1843" w:type="dxa"/>
            <w:vAlign w:val="center"/>
          </w:tcPr>
          <w:p w14:paraId="5FC34C43"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5182CD"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11AA3226" w14:textId="77777777" w:rsidTr="005363ED">
        <w:trPr>
          <w:trHeight w:val="667"/>
        </w:trPr>
        <w:tc>
          <w:tcPr>
            <w:tcW w:w="2127" w:type="dxa"/>
          </w:tcPr>
          <w:p w14:paraId="4F66A12A" w14:textId="33876BD3"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D0734E">
              <w:rPr>
                <w:rFonts w:ascii="Times New Roman" w:hAnsi="Times New Roman" w:cs="Times New Roman"/>
                <w:sz w:val="24"/>
                <w:szCs w:val="24"/>
              </w:rPr>
              <w:t>detail tempat ibadah</w:t>
            </w:r>
          </w:p>
        </w:tc>
        <w:tc>
          <w:tcPr>
            <w:tcW w:w="2551" w:type="dxa"/>
          </w:tcPr>
          <w:p w14:paraId="2F41A399" w14:textId="49BAB4E5"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042DE82C"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0308D50"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D325A" w:rsidRPr="003400D1" w14:paraId="500CA1F9" w14:textId="77777777" w:rsidTr="005363ED">
        <w:trPr>
          <w:trHeight w:val="667"/>
        </w:trPr>
        <w:tc>
          <w:tcPr>
            <w:tcW w:w="2127" w:type="dxa"/>
          </w:tcPr>
          <w:p w14:paraId="4952877D" w14:textId="7E17EB71"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sidR="00D0734E">
              <w:rPr>
                <w:rFonts w:ascii="Times New Roman" w:hAnsi="Times New Roman" w:cs="Times New Roman"/>
                <w:sz w:val="24"/>
                <w:szCs w:val="24"/>
              </w:rPr>
              <w:t xml:space="preserve">rute </w:t>
            </w:r>
          </w:p>
        </w:tc>
        <w:tc>
          <w:tcPr>
            <w:tcW w:w="2551" w:type="dxa"/>
          </w:tcPr>
          <w:p w14:paraId="7E249C46" w14:textId="01A4A426"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Hasil rute menuju lokasi tempat ibadah berhasil ditampilkan</w:t>
            </w:r>
          </w:p>
        </w:tc>
        <w:tc>
          <w:tcPr>
            <w:tcW w:w="1843" w:type="dxa"/>
            <w:vAlign w:val="center"/>
          </w:tcPr>
          <w:p w14:paraId="5D8C2FC6"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611B2FE"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D325A" w:rsidRPr="003400D1" w14:paraId="1062B98C" w14:textId="77777777" w:rsidTr="005363ED">
        <w:trPr>
          <w:trHeight w:val="667"/>
        </w:trPr>
        <w:tc>
          <w:tcPr>
            <w:tcW w:w="2127" w:type="dxa"/>
          </w:tcPr>
          <w:p w14:paraId="0FAEB649" w14:textId="525A02E3"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551" w:type="dxa"/>
          </w:tcPr>
          <w:p w14:paraId="3C93C66B" w14:textId="6E0820C8"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mpat ibadah </w:t>
            </w:r>
            <w:r w:rsidR="00D0734E">
              <w:rPr>
                <w:rFonts w:ascii="Times New Roman" w:hAnsi="Times New Roman" w:cs="Times New Roman"/>
                <w:sz w:val="24"/>
                <w:szCs w:val="24"/>
              </w:rPr>
              <w:t>yang ditampilkan berdasarkan filter kabupaten dan jenis tempat ibadah</w:t>
            </w:r>
          </w:p>
        </w:tc>
        <w:tc>
          <w:tcPr>
            <w:tcW w:w="1843" w:type="dxa"/>
            <w:vAlign w:val="center"/>
          </w:tcPr>
          <w:p w14:paraId="0C2FBDAF"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1E8C88A4"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E09A2CA" w14:textId="48DE77D1" w:rsidR="00ED325A" w:rsidRPr="00D0734E" w:rsidRDefault="00ED325A" w:rsidP="00D0734E">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n pengujian terhadap penambahan fitur yang diinginkan pada table …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E1900B9" w14:textId="25919BEA" w:rsidR="000F22DD" w:rsidRPr="004D7E23"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1</w:t>
      </w:r>
    </w:p>
    <w:p w14:paraId="43C3D0A7" w14:textId="6A1C3780" w:rsidR="00A107E3" w:rsidRPr="00D0734E" w:rsidRDefault="004D7E23" w:rsidP="00D0734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1</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lihat rute lokasi tempat ibadah.</w:t>
      </w:r>
      <w:r w:rsidR="008752F7">
        <w:rPr>
          <w:rFonts w:ascii="Times New Roman" w:hAnsi="Times New Roman" w:cs="Times New Roman"/>
          <w:bCs/>
          <w:sz w:val="24"/>
          <w:szCs w:val="24"/>
        </w:rPr>
        <w:t xml:space="preserve"> Berikut penjelasan analisa, desain, code dan tampilan serta hasil pengujian systemnya.</w:t>
      </w:r>
    </w:p>
    <w:p w14:paraId="1D841E5C" w14:textId="77777777" w:rsidR="00BB4F5F" w:rsidRPr="00143E04"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BA39CCA" w14:textId="5A59A2F5" w:rsidR="00143E04" w:rsidRPr="005D0C57" w:rsidRDefault="00143E04" w:rsidP="00143E0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w:t>
      </w:r>
      <w:r w:rsidRPr="003108BC">
        <w:rPr>
          <w:rFonts w:ascii="Times New Roman" w:hAnsi="Times New Roman" w:cs="Times New Roman"/>
          <w:sz w:val="24"/>
          <w:szCs w:val="24"/>
        </w:rPr>
        <w:t xml:space="preserve"> digambarkan pada tabel 3 berikut.</w:t>
      </w:r>
    </w:p>
    <w:p w14:paraId="3EC2B14C" w14:textId="77777777" w:rsidR="00143E04" w:rsidRPr="00F93CFD" w:rsidRDefault="00143E04" w:rsidP="00143E0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143E04" w:rsidRPr="00A6501E" w14:paraId="7596558E" w14:textId="77777777" w:rsidTr="003A3F16">
        <w:trPr>
          <w:trHeight w:val="289"/>
        </w:trPr>
        <w:tc>
          <w:tcPr>
            <w:tcW w:w="2547" w:type="dxa"/>
          </w:tcPr>
          <w:p w14:paraId="4E188820" w14:textId="77777777" w:rsidR="00143E04" w:rsidRPr="00F93CFD" w:rsidRDefault="00143E04"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E2B1376" w14:textId="77777777" w:rsidR="00143E04" w:rsidRPr="00A6501E" w:rsidRDefault="00143E04"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143E04" w:rsidRPr="00A6501E" w14:paraId="3747B6FF" w14:textId="77777777" w:rsidTr="003A3F16">
        <w:trPr>
          <w:trHeight w:val="585"/>
        </w:trPr>
        <w:tc>
          <w:tcPr>
            <w:tcW w:w="2547" w:type="dxa"/>
          </w:tcPr>
          <w:p w14:paraId="235D1190" w14:textId="17666F52" w:rsidR="00143E04" w:rsidRPr="00A6501E" w:rsidRDefault="00143E04" w:rsidP="00143E04">
            <w:pPr>
              <w:pStyle w:val="Heading3"/>
              <w:tabs>
                <w:tab w:val="left" w:pos="307"/>
              </w:tabs>
              <w:spacing w:line="360" w:lineRule="auto"/>
              <w:ind w:left="0" w:firstLine="0"/>
              <w:jc w:val="both"/>
              <w:outlineLvl w:val="2"/>
              <w:rPr>
                <w:b w:val="0"/>
                <w:bCs w:val="0"/>
              </w:rPr>
            </w:pPr>
            <w:r>
              <w:rPr>
                <w:b w:val="0"/>
                <w:bCs w:val="0"/>
              </w:rPr>
              <w:t>Tampilan rute menuju lokasi tempat ibadah</w:t>
            </w:r>
          </w:p>
        </w:tc>
        <w:tc>
          <w:tcPr>
            <w:tcW w:w="5405" w:type="dxa"/>
          </w:tcPr>
          <w:p w14:paraId="55382294" w14:textId="5095F60F" w:rsidR="00143E04" w:rsidRDefault="00143E04"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w:t>
            </w:r>
            <w:r w:rsidR="00630BF1">
              <w:rPr>
                <w:b w:val="0"/>
                <w:bCs w:val="0"/>
              </w:rPr>
              <w:t>navigasi menuju lokasi tempat ibadah</w:t>
            </w:r>
          </w:p>
          <w:p w14:paraId="62A6E262" w14:textId="4BB04934" w:rsidR="00143E04" w:rsidRPr="00A6501E" w:rsidRDefault="00143E04" w:rsidP="00630BF1">
            <w:pPr>
              <w:pStyle w:val="Heading3"/>
              <w:tabs>
                <w:tab w:val="left" w:pos="307"/>
              </w:tabs>
              <w:spacing w:line="360" w:lineRule="auto"/>
              <w:jc w:val="both"/>
              <w:outlineLvl w:val="2"/>
              <w:rPr>
                <w:b w:val="0"/>
                <w:bCs w:val="0"/>
              </w:rPr>
            </w:pPr>
          </w:p>
        </w:tc>
      </w:tr>
    </w:tbl>
    <w:p w14:paraId="5DAD00B0" w14:textId="77777777" w:rsidR="00143E04" w:rsidRPr="00143E04" w:rsidRDefault="00143E04" w:rsidP="00143E04">
      <w:pPr>
        <w:spacing w:after="0" w:line="360" w:lineRule="auto"/>
        <w:jc w:val="both"/>
        <w:rPr>
          <w:rFonts w:ascii="Times New Roman" w:hAnsi="Times New Roman" w:cs="Times New Roman"/>
          <w:b/>
          <w:sz w:val="24"/>
          <w:szCs w:val="24"/>
        </w:rPr>
      </w:pPr>
    </w:p>
    <w:p w14:paraId="708D5FBF" w14:textId="77777777" w:rsidR="00BB4F5F" w:rsidRPr="00F7724C"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9F28A8" w14:textId="77777777" w:rsidR="00BB4F5F" w:rsidRPr="00F7724C"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23008943" w14:textId="2B71C0CF" w:rsidR="008249F9" w:rsidRPr="00BB4F5F"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F2CBEEE" w14:textId="578A188B" w:rsidR="008249F9" w:rsidRDefault="00D0734E" w:rsidP="00335057">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67DC6DAD" wp14:editId="0E68763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6CEB55F4" w14:textId="5C27CD15" w:rsidR="00D0734E" w:rsidRPr="00B37EEE" w:rsidRDefault="00D0734E" w:rsidP="00D0734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rute menuju lokasi tempat ibadah </w:t>
      </w:r>
    </w:p>
    <w:p w14:paraId="1B4D52FA" w14:textId="3E8C20CA" w:rsidR="00D0734E" w:rsidRDefault="00D0734E" w:rsidP="00D0734E">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peta rute menuju lokasi tempat ibada.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sidR="001B39A6">
        <w:rPr>
          <w:rFonts w:ascii="Times New Roman" w:hAnsi="Times New Roman" w:cs="Times New Roman"/>
          <w:sz w:val="24"/>
          <w:szCs w:val="24"/>
        </w:rPr>
        <w:t xml:space="preserve">kasus </w:t>
      </w:r>
      <w:r w:rsidR="001B39A6">
        <w:rPr>
          <w:rFonts w:ascii="Times New Roman" w:hAnsi="Times New Roman" w:cs="Times New Roman"/>
          <w:bCs/>
          <w:sz w:val="24"/>
          <w:szCs w:val="24"/>
        </w:rPr>
        <w:t xml:space="preserve">kode </w:t>
      </w:r>
      <w:r w:rsidR="001B39A6"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 </w:t>
      </w:r>
      <w:r>
        <w:rPr>
          <w:rFonts w:ascii="Times New Roman" w:hAnsi="Times New Roman" w:cs="Times New Roman"/>
          <w:sz w:val="24"/>
          <w:szCs w:val="24"/>
        </w:rPr>
        <w:t>dapat dilihat pada tabel</w:t>
      </w:r>
      <w:r>
        <w:t>.</w:t>
      </w:r>
    </w:p>
    <w:p w14:paraId="0074F281" w14:textId="4C1FF19C" w:rsidR="00D0734E" w:rsidRDefault="00D0734E" w:rsidP="00D0734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AA509F">
        <w:rPr>
          <w:rFonts w:ascii="Times New Roman" w:hAnsi="Times New Roman" w:cs="Times New Roman"/>
          <w:bCs/>
        </w:rPr>
        <w:t>peta rute menuju lokasi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0734E" w:rsidRPr="003400D1" w14:paraId="5A5597C3" w14:textId="77777777" w:rsidTr="00044BDD">
        <w:trPr>
          <w:trHeight w:val="711"/>
        </w:trPr>
        <w:tc>
          <w:tcPr>
            <w:tcW w:w="2127" w:type="dxa"/>
            <w:vAlign w:val="center"/>
          </w:tcPr>
          <w:p w14:paraId="2187DC6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41E8B2B"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2CDE7B8"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3F601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0734E" w:rsidRPr="003400D1" w14:paraId="4442B981" w14:textId="77777777" w:rsidTr="00044BDD">
        <w:trPr>
          <w:trHeight w:val="667"/>
        </w:trPr>
        <w:tc>
          <w:tcPr>
            <w:tcW w:w="2127" w:type="dxa"/>
          </w:tcPr>
          <w:p w14:paraId="20ABEC08" w14:textId="79F12766" w:rsidR="00D0734E" w:rsidRPr="00E328DC" w:rsidRDefault="00D0734E" w:rsidP="00AA509F">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AA509F">
              <w:rPr>
                <w:rFonts w:ascii="Times New Roman" w:hAnsi="Times New Roman" w:cs="Times New Roman"/>
                <w:sz w:val="24"/>
                <w:szCs w:val="24"/>
              </w:rPr>
              <w:t>rute menuju lokasi tempat ibadah</w:t>
            </w:r>
          </w:p>
        </w:tc>
        <w:tc>
          <w:tcPr>
            <w:tcW w:w="2551" w:type="dxa"/>
          </w:tcPr>
          <w:p w14:paraId="7E8AC0B9" w14:textId="2F6009F4" w:rsidR="00D0734E" w:rsidRPr="00E328DC" w:rsidRDefault="00AA509F" w:rsidP="00044BDD">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2C1086E6"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113EB9E"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79A292EC" w14:textId="567DEC3A" w:rsidR="00D0734E" w:rsidRPr="00335057" w:rsidRDefault="00D0734E" w:rsidP="00AA509F">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n pengujian terhadap penambahan fitur yang diinginkan pada table …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039CC9E" w14:textId="77777777" w:rsidR="007E7CD8" w:rsidRPr="00335057" w:rsidRDefault="007E7CD8" w:rsidP="00335057">
      <w:pPr>
        <w:pStyle w:val="ListParagraph"/>
        <w:spacing w:after="0" w:line="360" w:lineRule="auto"/>
        <w:ind w:left="426"/>
        <w:rPr>
          <w:rFonts w:ascii="Times New Roman" w:hAnsi="Times New Roman" w:cs="Times New Roman"/>
          <w:b/>
          <w:sz w:val="24"/>
          <w:szCs w:val="24"/>
        </w:rPr>
      </w:pPr>
    </w:p>
    <w:p w14:paraId="6B49E8DE" w14:textId="38ADC8DD" w:rsidR="003A66DD" w:rsidRPr="00335057" w:rsidRDefault="003A66DD" w:rsidP="00335057">
      <w:pPr>
        <w:pStyle w:val="ListParagraph"/>
        <w:numPr>
          <w:ilvl w:val="0"/>
          <w:numId w:val="33"/>
        </w:numPr>
        <w:spacing w:after="0" w:line="360" w:lineRule="auto"/>
        <w:ind w:left="426" w:hanging="426"/>
        <w:jc w:val="both"/>
        <w:rPr>
          <w:rFonts w:ascii="Times New Roman" w:hAnsi="Times New Roman" w:cs="Times New Roman"/>
          <w:b/>
          <w:sz w:val="24"/>
          <w:szCs w:val="24"/>
        </w:rPr>
      </w:pPr>
      <w:r w:rsidRPr="00335057">
        <w:rPr>
          <w:rFonts w:ascii="Times New Roman" w:hAnsi="Times New Roman" w:cs="Times New Roman"/>
          <w:b/>
          <w:sz w:val="24"/>
          <w:szCs w:val="24"/>
        </w:rPr>
        <w:t>Pengujian system</w:t>
      </w:r>
    </w:p>
    <w:p w14:paraId="5AA7523D" w14:textId="543644DC" w:rsidR="004C0927" w:rsidRPr="007F6D9E" w:rsidRDefault="00232DEF" w:rsidP="007F6D9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Walaupun pengujian system telah dilakukan sebelumnya, namun </w:t>
      </w:r>
      <w:r w:rsidR="007F6D9E">
        <w:rPr>
          <w:rFonts w:ascii="Times New Roman" w:hAnsi="Times New Roman" w:cs="Times New Roman"/>
          <w:sz w:val="24"/>
          <w:szCs w:val="24"/>
        </w:rPr>
        <w:t xml:space="preserve">system </w:t>
      </w:r>
      <w:r>
        <w:rPr>
          <w:rFonts w:ascii="Times New Roman" w:hAnsi="Times New Roman" w:cs="Times New Roman"/>
          <w:sz w:val="24"/>
          <w:szCs w:val="24"/>
        </w:rPr>
        <w:t xml:space="preserve">harus </w:t>
      </w:r>
      <w:r w:rsidR="007F6D9E">
        <w:rPr>
          <w:rFonts w:ascii="Times New Roman" w:hAnsi="Times New Roman" w:cs="Times New Roman"/>
          <w:sz w:val="24"/>
          <w:szCs w:val="24"/>
        </w:rPr>
        <w:t xml:space="preserve">tetap </w:t>
      </w:r>
      <w:r>
        <w:rPr>
          <w:rFonts w:ascii="Times New Roman" w:hAnsi="Times New Roman" w:cs="Times New Roman"/>
          <w:sz w:val="24"/>
          <w:szCs w:val="24"/>
        </w:rPr>
        <w:t>d</w:t>
      </w:r>
      <w:r w:rsidR="007F6D9E">
        <w:rPr>
          <w:rFonts w:ascii="Times New Roman" w:hAnsi="Times New Roman" w:cs="Times New Roman"/>
          <w:sz w:val="24"/>
          <w:szCs w:val="24"/>
        </w:rPr>
        <w:t>i</w:t>
      </w:r>
      <w:r>
        <w:rPr>
          <w:rFonts w:ascii="Times New Roman" w:hAnsi="Times New Roman" w:cs="Times New Roman"/>
          <w:sz w:val="24"/>
          <w:szCs w:val="24"/>
        </w:rPr>
        <w:t xml:space="preserve">uji </w:t>
      </w:r>
      <w:r w:rsidR="007F6D9E">
        <w:rPr>
          <w:rFonts w:ascii="Times New Roman" w:hAnsi="Times New Roman" w:cs="Times New Roman"/>
          <w:sz w:val="24"/>
          <w:szCs w:val="24"/>
        </w:rPr>
        <w:t>lagi</w:t>
      </w:r>
      <w:r w:rsidR="004C0927" w:rsidRPr="00335057">
        <w:rPr>
          <w:rFonts w:ascii="Times New Roman" w:hAnsi="Times New Roman" w:cs="Times New Roman"/>
          <w:sz w:val="24"/>
          <w:szCs w:val="24"/>
        </w:rPr>
        <w:t xml:space="preserve"> bermaksud untuk </w:t>
      </w:r>
      <w:r w:rsidR="007F6D9E">
        <w:rPr>
          <w:rFonts w:ascii="Times New Roman" w:hAnsi="Times New Roman" w:cs="Times New Roman"/>
          <w:sz w:val="24"/>
          <w:szCs w:val="24"/>
        </w:rPr>
        <w:t xml:space="preserve">memastikan agar system yang dibuat tidak </w:t>
      </w:r>
      <w:r w:rsidR="00654F54">
        <w:rPr>
          <w:rFonts w:ascii="Times New Roman" w:hAnsi="Times New Roman" w:cs="Times New Roman"/>
          <w:sz w:val="24"/>
          <w:szCs w:val="24"/>
        </w:rPr>
        <w:t xml:space="preserve">terjadi </w:t>
      </w:r>
      <w:r w:rsidR="007F6D9E" w:rsidRPr="007F6D9E">
        <w:rPr>
          <w:rFonts w:ascii="Times New Roman" w:hAnsi="Times New Roman" w:cs="Times New Roman"/>
          <w:i/>
          <w:sz w:val="24"/>
          <w:szCs w:val="24"/>
        </w:rPr>
        <w:t>error</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 xml:space="preserve">atau </w:t>
      </w:r>
      <w:r w:rsidR="007F6D9E" w:rsidRPr="007F6D9E">
        <w:rPr>
          <w:rFonts w:ascii="Times New Roman" w:hAnsi="Times New Roman" w:cs="Times New Roman"/>
          <w:i/>
          <w:sz w:val="24"/>
          <w:szCs w:val="24"/>
        </w:rPr>
        <w:t>bug</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pada system</w:t>
      </w:r>
      <w:r w:rsidR="00654F54">
        <w:rPr>
          <w:rFonts w:ascii="Times New Roman" w:hAnsi="Times New Roman" w:cs="Times New Roman"/>
          <w:sz w:val="24"/>
          <w:szCs w:val="24"/>
        </w:rPr>
        <w:t xml:space="preserve"> dan sesuai dengan keinginan </w:t>
      </w:r>
      <w:r w:rsidR="00654F54" w:rsidRPr="007F6D9E">
        <w:rPr>
          <w:rFonts w:ascii="Times New Roman" w:hAnsi="Times New Roman" w:cs="Times New Roman"/>
          <w:i/>
          <w:sz w:val="24"/>
          <w:szCs w:val="24"/>
        </w:rPr>
        <w:t>client</w:t>
      </w:r>
      <w:r w:rsidR="008C11DF">
        <w:rPr>
          <w:rFonts w:ascii="Times New Roman" w:hAnsi="Times New Roman" w:cs="Times New Roman"/>
          <w:sz w:val="24"/>
          <w:szCs w:val="24"/>
        </w:rPr>
        <w:t>.</w:t>
      </w:r>
    </w:p>
    <w:p w14:paraId="4ABB0E49" w14:textId="211D3FA8" w:rsidR="004C0927" w:rsidRPr="00335057" w:rsidRDefault="00215F80" w:rsidP="00335057">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7F1F22B0" w14:textId="10301C6F" w:rsidR="004C0927" w:rsidRDefault="004C0927" w:rsidP="001972C8">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Metode pengujian black box merupakan metode pengujian yang menguji fungsi</w:t>
      </w:r>
      <w:r w:rsidR="001972C8">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w:t>
      </w:r>
      <w:r w:rsidRPr="00335057">
        <w:rPr>
          <w:rFonts w:ascii="Times New Roman" w:hAnsi="Times New Roman" w:cs="Times New Roman"/>
          <w:sz w:val="24"/>
          <w:szCs w:val="24"/>
        </w:rPr>
        <w:lastRenderedPageBreak/>
        <w:t xml:space="preserve">sudah berjalan sesuai harapan atau tidak. </w:t>
      </w:r>
      <w:r w:rsidRPr="001972C8">
        <w:rPr>
          <w:rFonts w:ascii="Times New Roman" w:hAnsi="Times New Roman" w:cs="Times New Roman"/>
          <w:sz w:val="24"/>
          <w:szCs w:val="24"/>
        </w:rPr>
        <w:t xml:space="preserve">Berikut merupakan </w:t>
      </w:r>
      <w:r w:rsidR="001972C8" w:rsidRPr="001972C8">
        <w:rPr>
          <w:rFonts w:ascii="Times New Roman" w:hAnsi="Times New Roman" w:cs="Times New Roman"/>
          <w:sz w:val="24"/>
          <w:szCs w:val="24"/>
        </w:rPr>
        <w:t xml:space="preserve">Hasil pengujian </w:t>
      </w:r>
      <w:r w:rsidR="0029271E">
        <w:rPr>
          <w:rFonts w:ascii="Times New Roman" w:hAnsi="Times New Roman" w:cs="Times New Roman"/>
          <w:sz w:val="24"/>
          <w:szCs w:val="24"/>
        </w:rPr>
        <w:t>sistem yang telah dibuat</w:t>
      </w:r>
      <w:r w:rsidR="001972C8" w:rsidRPr="001972C8">
        <w:rPr>
          <w:rFonts w:ascii="Times New Roman" w:hAnsi="Times New Roman" w:cs="Times New Roman"/>
          <w:sz w:val="24"/>
          <w:szCs w:val="24"/>
        </w:rPr>
        <w:t xml:space="preserve"> dapat dilihat pada Tabel 6</w:t>
      </w:r>
      <w:r w:rsidRPr="001972C8">
        <w:rPr>
          <w:rFonts w:ascii="Times New Roman" w:hAnsi="Times New Roman" w:cs="Times New Roman"/>
          <w:sz w:val="24"/>
          <w:szCs w:val="24"/>
        </w:rPr>
        <w:t>.</w:t>
      </w:r>
    </w:p>
    <w:p w14:paraId="0FF1944C" w14:textId="2079A146" w:rsidR="0029271E" w:rsidRDefault="0029271E" w:rsidP="0029271E">
      <w:pPr>
        <w:spacing w:after="0" w:line="360" w:lineRule="auto"/>
        <w:jc w:val="center"/>
        <w:rPr>
          <w:rFonts w:ascii="Times New Roman" w:hAnsi="Times New Roman" w:cs="Times New Roman"/>
          <w:sz w:val="24"/>
          <w:szCs w:val="24"/>
        </w:rPr>
      </w:pPr>
      <w:r w:rsidRPr="00CC20D1">
        <w:rPr>
          <w:rFonts w:ascii="Times New Roman" w:hAnsi="Times New Roman" w:cs="Times New Roman"/>
          <w:bCs/>
        </w:rPr>
        <w:t xml:space="preserve">Tabel 3.10 </w:t>
      </w:r>
      <w:r>
        <w:rPr>
          <w:rFonts w:ascii="Times New Roman" w:hAnsi="Times New Roman" w:cs="Times New Roman"/>
          <w:bCs/>
        </w:rPr>
        <w:t xml:space="preserve">hasil pengujian </w:t>
      </w:r>
      <w:r w:rsidRPr="0029271E">
        <w:rPr>
          <w:rFonts w:ascii="Times New Roman" w:hAnsi="Times New Roman" w:cs="Times New Roman"/>
          <w:bCs/>
          <w:i/>
        </w:rPr>
        <w:t>black box</w:t>
      </w:r>
    </w:p>
    <w:tbl>
      <w:tblPr>
        <w:tblStyle w:val="TableGrid"/>
        <w:tblW w:w="7927" w:type="dxa"/>
        <w:tblLook w:val="04A0" w:firstRow="1" w:lastRow="0" w:firstColumn="1" w:lastColumn="0" w:noHBand="0" w:noVBand="1"/>
      </w:tblPr>
      <w:tblGrid>
        <w:gridCol w:w="1555"/>
        <w:gridCol w:w="1984"/>
        <w:gridCol w:w="2695"/>
        <w:gridCol w:w="1693"/>
      </w:tblGrid>
      <w:tr w:rsidR="00211E85" w:rsidRPr="00A6501E" w14:paraId="4F2412C1" w14:textId="4A7A8526" w:rsidTr="001D4AD2">
        <w:trPr>
          <w:trHeight w:val="176"/>
        </w:trPr>
        <w:tc>
          <w:tcPr>
            <w:tcW w:w="1555" w:type="dxa"/>
            <w:vAlign w:val="center"/>
          </w:tcPr>
          <w:p w14:paraId="69CD2489" w14:textId="401C04D9" w:rsidR="00211E85" w:rsidRPr="00211E85" w:rsidRDefault="00211E85" w:rsidP="001D4AD2">
            <w:pPr>
              <w:pStyle w:val="Heading3"/>
              <w:spacing w:line="360" w:lineRule="auto"/>
              <w:ind w:left="0" w:firstLine="0"/>
              <w:jc w:val="center"/>
              <w:outlineLvl w:val="2"/>
              <w:rPr>
                <w:b w:val="0"/>
                <w:bCs w:val="0"/>
                <w:i/>
              </w:rPr>
            </w:pPr>
            <w:r w:rsidRPr="00211E85">
              <w:rPr>
                <w:b w:val="0"/>
                <w:bCs w:val="0"/>
                <w:i/>
              </w:rPr>
              <w:t>Iteration</w:t>
            </w:r>
          </w:p>
        </w:tc>
        <w:tc>
          <w:tcPr>
            <w:tcW w:w="1984" w:type="dxa"/>
            <w:vAlign w:val="center"/>
          </w:tcPr>
          <w:p w14:paraId="184B4749" w14:textId="5B5D4176" w:rsidR="00211E85" w:rsidRDefault="00211E85" w:rsidP="003A3F16">
            <w:pPr>
              <w:pStyle w:val="Heading3"/>
              <w:tabs>
                <w:tab w:val="left" w:pos="307"/>
              </w:tabs>
              <w:spacing w:line="360" w:lineRule="auto"/>
              <w:ind w:left="0" w:firstLine="0"/>
              <w:jc w:val="center"/>
              <w:outlineLvl w:val="2"/>
              <w:rPr>
                <w:b w:val="0"/>
                <w:bCs w:val="0"/>
              </w:rPr>
            </w:pPr>
            <w:r>
              <w:rPr>
                <w:b w:val="0"/>
                <w:bCs w:val="0"/>
              </w:rPr>
              <w:t xml:space="preserve">Kode </w:t>
            </w:r>
            <w:r w:rsidRPr="004B0C9E">
              <w:rPr>
                <w:b w:val="0"/>
                <w:bCs w:val="0"/>
                <w:i/>
              </w:rPr>
              <w:t>user stories</w:t>
            </w:r>
          </w:p>
        </w:tc>
        <w:tc>
          <w:tcPr>
            <w:tcW w:w="2695" w:type="dxa"/>
          </w:tcPr>
          <w:p w14:paraId="7DFF887D" w14:textId="1663A35A" w:rsidR="00211E85" w:rsidRPr="00A6501E" w:rsidRDefault="00211E85" w:rsidP="003A3F16">
            <w:pPr>
              <w:pStyle w:val="Heading3"/>
              <w:tabs>
                <w:tab w:val="left" w:pos="307"/>
              </w:tabs>
              <w:spacing w:line="360" w:lineRule="auto"/>
              <w:ind w:left="0" w:firstLine="0"/>
              <w:jc w:val="center"/>
              <w:outlineLvl w:val="2"/>
              <w:rPr>
                <w:b w:val="0"/>
                <w:bCs w:val="0"/>
              </w:rPr>
            </w:pPr>
            <w:r>
              <w:rPr>
                <w:b w:val="0"/>
                <w:bCs w:val="0"/>
              </w:rPr>
              <w:t>Ditunjukan tabel</w:t>
            </w:r>
          </w:p>
        </w:tc>
        <w:tc>
          <w:tcPr>
            <w:tcW w:w="1693" w:type="dxa"/>
          </w:tcPr>
          <w:p w14:paraId="5952D8BF" w14:textId="55B29C53" w:rsidR="00211E85" w:rsidRDefault="00211E85" w:rsidP="003A3F16">
            <w:pPr>
              <w:pStyle w:val="Heading3"/>
              <w:tabs>
                <w:tab w:val="left" w:pos="307"/>
              </w:tabs>
              <w:spacing w:line="360" w:lineRule="auto"/>
              <w:ind w:left="0" w:firstLine="0"/>
              <w:jc w:val="center"/>
              <w:outlineLvl w:val="2"/>
              <w:rPr>
                <w:b w:val="0"/>
                <w:bCs w:val="0"/>
              </w:rPr>
            </w:pPr>
            <w:r>
              <w:rPr>
                <w:b w:val="0"/>
                <w:bCs w:val="0"/>
              </w:rPr>
              <w:t>Hasil uji</w:t>
            </w:r>
          </w:p>
        </w:tc>
      </w:tr>
      <w:tr w:rsidR="00211E85" w:rsidRPr="00A6501E" w14:paraId="7484E341" w14:textId="5A51FE56" w:rsidTr="001D4AD2">
        <w:trPr>
          <w:trHeight w:val="357"/>
        </w:trPr>
        <w:tc>
          <w:tcPr>
            <w:tcW w:w="1555" w:type="dxa"/>
            <w:vMerge w:val="restart"/>
            <w:vAlign w:val="center"/>
          </w:tcPr>
          <w:p w14:paraId="35F04CF5" w14:textId="300AABB6" w:rsidR="00211E85" w:rsidRPr="00211E85" w:rsidRDefault="00211E85" w:rsidP="001D4AD2">
            <w:pPr>
              <w:pStyle w:val="Heading3"/>
              <w:spacing w:line="360" w:lineRule="auto"/>
              <w:ind w:left="0" w:firstLine="0"/>
              <w:jc w:val="center"/>
              <w:outlineLvl w:val="2"/>
              <w:rPr>
                <w:b w:val="0"/>
                <w:bCs w:val="0"/>
                <w:i/>
              </w:rPr>
            </w:pPr>
            <w:r w:rsidRPr="00211E85">
              <w:rPr>
                <w:b w:val="0"/>
                <w:bCs w:val="0"/>
                <w:i/>
              </w:rPr>
              <w:t xml:space="preserve">Iteration </w:t>
            </w:r>
            <w:r w:rsidRPr="00211E85">
              <w:rPr>
                <w:b w:val="0"/>
                <w:bCs w:val="0"/>
              </w:rPr>
              <w:t>1</w:t>
            </w:r>
          </w:p>
        </w:tc>
        <w:tc>
          <w:tcPr>
            <w:tcW w:w="1984" w:type="dxa"/>
            <w:vAlign w:val="center"/>
          </w:tcPr>
          <w:p w14:paraId="153EB5C7" w14:textId="23A528C8" w:rsidR="00211E85" w:rsidRPr="00A6501E" w:rsidRDefault="00211E85" w:rsidP="003A3F16">
            <w:pPr>
              <w:pStyle w:val="Heading3"/>
              <w:tabs>
                <w:tab w:val="left" w:pos="307"/>
              </w:tabs>
              <w:spacing w:line="360" w:lineRule="auto"/>
              <w:jc w:val="center"/>
              <w:outlineLvl w:val="2"/>
              <w:rPr>
                <w:b w:val="0"/>
                <w:bCs w:val="0"/>
              </w:rPr>
            </w:pPr>
            <w:r w:rsidRPr="00A6501E">
              <w:rPr>
                <w:b w:val="0"/>
                <w:bCs w:val="0"/>
              </w:rPr>
              <w:t>US-01</w:t>
            </w:r>
          </w:p>
        </w:tc>
        <w:tc>
          <w:tcPr>
            <w:tcW w:w="2695" w:type="dxa"/>
          </w:tcPr>
          <w:p w14:paraId="4A95EBD3" w14:textId="184E68E4"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1697191D" w14:textId="1061EF41" w:rsidR="00211E85" w:rsidRDefault="004069D7"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211E85" w:rsidRPr="00A6501E" w14:paraId="378E81C8" w14:textId="77777777" w:rsidTr="001D4AD2">
        <w:trPr>
          <w:trHeight w:val="357"/>
        </w:trPr>
        <w:tc>
          <w:tcPr>
            <w:tcW w:w="1555" w:type="dxa"/>
            <w:vMerge/>
            <w:vAlign w:val="center"/>
          </w:tcPr>
          <w:p w14:paraId="5EB4B96E" w14:textId="6A10CA55" w:rsidR="00211E85" w:rsidRPr="00A6501E" w:rsidRDefault="00211E85" w:rsidP="001D4AD2">
            <w:pPr>
              <w:pStyle w:val="Heading3"/>
              <w:spacing w:line="360" w:lineRule="auto"/>
              <w:ind w:left="738" w:firstLine="0"/>
              <w:jc w:val="center"/>
              <w:outlineLvl w:val="2"/>
              <w:rPr>
                <w:b w:val="0"/>
                <w:bCs w:val="0"/>
              </w:rPr>
            </w:pPr>
          </w:p>
        </w:tc>
        <w:tc>
          <w:tcPr>
            <w:tcW w:w="1984" w:type="dxa"/>
            <w:vAlign w:val="center"/>
          </w:tcPr>
          <w:p w14:paraId="4DA24BF6" w14:textId="121A3D20" w:rsidR="00211E85" w:rsidRPr="00A6501E" w:rsidRDefault="00211E85" w:rsidP="003A3F16">
            <w:pPr>
              <w:pStyle w:val="Heading3"/>
              <w:tabs>
                <w:tab w:val="left" w:pos="307"/>
              </w:tabs>
              <w:spacing w:line="360" w:lineRule="auto"/>
              <w:jc w:val="center"/>
              <w:outlineLvl w:val="2"/>
              <w:rPr>
                <w:b w:val="0"/>
                <w:bCs w:val="0"/>
              </w:rPr>
            </w:pPr>
            <w:r>
              <w:rPr>
                <w:b w:val="0"/>
                <w:bCs w:val="0"/>
              </w:rPr>
              <w:t>US-06</w:t>
            </w:r>
          </w:p>
        </w:tc>
        <w:tc>
          <w:tcPr>
            <w:tcW w:w="2695" w:type="dxa"/>
          </w:tcPr>
          <w:p w14:paraId="563AA1A8" w14:textId="01A421E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22587BB5" w14:textId="415AE347"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4B984CEC" w14:textId="77777777" w:rsidTr="001D4AD2">
        <w:trPr>
          <w:trHeight w:val="357"/>
        </w:trPr>
        <w:tc>
          <w:tcPr>
            <w:tcW w:w="1555" w:type="dxa"/>
            <w:vMerge w:val="restart"/>
            <w:vAlign w:val="center"/>
          </w:tcPr>
          <w:p w14:paraId="3793DB14" w14:textId="3E119163" w:rsidR="00211E85" w:rsidRDefault="00211E85" w:rsidP="001D4AD2">
            <w:pPr>
              <w:pStyle w:val="Heading3"/>
              <w:spacing w:line="360" w:lineRule="auto"/>
              <w:ind w:left="0" w:firstLine="0"/>
              <w:jc w:val="center"/>
              <w:outlineLvl w:val="2"/>
              <w:rPr>
                <w:b w:val="0"/>
                <w:bCs w:val="0"/>
              </w:rPr>
            </w:pPr>
            <w:r w:rsidRPr="00211E85">
              <w:rPr>
                <w:b w:val="0"/>
                <w:bCs w:val="0"/>
                <w:i/>
              </w:rPr>
              <w:t>Iteration</w:t>
            </w:r>
            <w:r>
              <w:rPr>
                <w:b w:val="0"/>
                <w:bCs w:val="0"/>
              </w:rPr>
              <w:t xml:space="preserve"> 2</w:t>
            </w:r>
          </w:p>
        </w:tc>
        <w:tc>
          <w:tcPr>
            <w:tcW w:w="1984" w:type="dxa"/>
            <w:vAlign w:val="center"/>
          </w:tcPr>
          <w:p w14:paraId="1B673AE8" w14:textId="13A7BE82" w:rsidR="00211E85" w:rsidRPr="00A6501E" w:rsidRDefault="00211E85" w:rsidP="003A3F16">
            <w:pPr>
              <w:pStyle w:val="Heading3"/>
              <w:tabs>
                <w:tab w:val="left" w:pos="307"/>
              </w:tabs>
              <w:spacing w:line="360" w:lineRule="auto"/>
              <w:jc w:val="center"/>
              <w:outlineLvl w:val="2"/>
              <w:rPr>
                <w:b w:val="0"/>
                <w:bCs w:val="0"/>
              </w:rPr>
            </w:pPr>
            <w:r>
              <w:rPr>
                <w:b w:val="0"/>
                <w:bCs w:val="0"/>
              </w:rPr>
              <w:t>US-02</w:t>
            </w:r>
          </w:p>
        </w:tc>
        <w:tc>
          <w:tcPr>
            <w:tcW w:w="2695" w:type="dxa"/>
          </w:tcPr>
          <w:p w14:paraId="3E4853A6" w14:textId="2967913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7BDE8C9" w14:textId="56CE0172"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58328A6D" w14:textId="77777777" w:rsidTr="001D4AD2">
        <w:trPr>
          <w:trHeight w:val="357"/>
        </w:trPr>
        <w:tc>
          <w:tcPr>
            <w:tcW w:w="1555" w:type="dxa"/>
            <w:vMerge/>
            <w:vAlign w:val="center"/>
          </w:tcPr>
          <w:p w14:paraId="685003F1" w14:textId="28A32FA8" w:rsidR="00211E85" w:rsidRDefault="00211E85" w:rsidP="001D4AD2">
            <w:pPr>
              <w:pStyle w:val="Heading3"/>
              <w:spacing w:line="360" w:lineRule="auto"/>
              <w:ind w:left="738"/>
              <w:jc w:val="center"/>
              <w:outlineLvl w:val="2"/>
              <w:rPr>
                <w:b w:val="0"/>
                <w:bCs w:val="0"/>
              </w:rPr>
            </w:pPr>
          </w:p>
        </w:tc>
        <w:tc>
          <w:tcPr>
            <w:tcW w:w="1984" w:type="dxa"/>
            <w:vAlign w:val="center"/>
          </w:tcPr>
          <w:p w14:paraId="09468E41" w14:textId="25443873" w:rsidR="00211E85" w:rsidRPr="00A6501E" w:rsidRDefault="00211E85" w:rsidP="003A3F16">
            <w:pPr>
              <w:pStyle w:val="Heading3"/>
              <w:tabs>
                <w:tab w:val="left" w:pos="307"/>
              </w:tabs>
              <w:spacing w:line="360" w:lineRule="auto"/>
              <w:jc w:val="center"/>
              <w:outlineLvl w:val="2"/>
              <w:rPr>
                <w:b w:val="0"/>
                <w:bCs w:val="0"/>
              </w:rPr>
            </w:pPr>
            <w:r>
              <w:rPr>
                <w:b w:val="0"/>
                <w:bCs w:val="0"/>
              </w:rPr>
              <w:t>US-03</w:t>
            </w:r>
          </w:p>
        </w:tc>
        <w:tc>
          <w:tcPr>
            <w:tcW w:w="2695" w:type="dxa"/>
          </w:tcPr>
          <w:p w14:paraId="60B41E20" w14:textId="4B70EC2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8F488D7" w14:textId="63B9E67A"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2CC44EEC" w14:textId="77777777" w:rsidTr="001D4AD2">
        <w:trPr>
          <w:trHeight w:val="357"/>
        </w:trPr>
        <w:tc>
          <w:tcPr>
            <w:tcW w:w="1555" w:type="dxa"/>
            <w:vMerge/>
            <w:vAlign w:val="center"/>
          </w:tcPr>
          <w:p w14:paraId="6143377E" w14:textId="5359372E" w:rsidR="00211E85" w:rsidRDefault="00211E85" w:rsidP="001D4AD2">
            <w:pPr>
              <w:pStyle w:val="Heading3"/>
              <w:spacing w:line="360" w:lineRule="auto"/>
              <w:ind w:left="738"/>
              <w:jc w:val="center"/>
              <w:outlineLvl w:val="2"/>
              <w:rPr>
                <w:b w:val="0"/>
                <w:bCs w:val="0"/>
              </w:rPr>
            </w:pPr>
          </w:p>
        </w:tc>
        <w:tc>
          <w:tcPr>
            <w:tcW w:w="1984" w:type="dxa"/>
            <w:vAlign w:val="center"/>
          </w:tcPr>
          <w:p w14:paraId="162DA691" w14:textId="45366899" w:rsidR="00211E85" w:rsidRPr="00A6501E" w:rsidRDefault="00211E85" w:rsidP="003A3F16">
            <w:pPr>
              <w:pStyle w:val="Heading3"/>
              <w:tabs>
                <w:tab w:val="left" w:pos="307"/>
              </w:tabs>
              <w:spacing w:line="360" w:lineRule="auto"/>
              <w:jc w:val="center"/>
              <w:outlineLvl w:val="2"/>
              <w:rPr>
                <w:b w:val="0"/>
                <w:bCs w:val="0"/>
              </w:rPr>
            </w:pPr>
            <w:r>
              <w:rPr>
                <w:b w:val="0"/>
                <w:bCs w:val="0"/>
              </w:rPr>
              <w:t>US-04</w:t>
            </w:r>
          </w:p>
        </w:tc>
        <w:tc>
          <w:tcPr>
            <w:tcW w:w="2695" w:type="dxa"/>
          </w:tcPr>
          <w:p w14:paraId="6AB4CE10" w14:textId="79609B82"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35522E3B" w14:textId="6DCBBE8B"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587B88F8" w14:textId="77777777" w:rsidTr="001D4AD2">
        <w:trPr>
          <w:trHeight w:val="357"/>
        </w:trPr>
        <w:tc>
          <w:tcPr>
            <w:tcW w:w="1555" w:type="dxa"/>
            <w:vMerge/>
            <w:vAlign w:val="center"/>
          </w:tcPr>
          <w:p w14:paraId="2488E664" w14:textId="48E60BA0" w:rsidR="00211E85" w:rsidRDefault="00211E85" w:rsidP="001D4AD2">
            <w:pPr>
              <w:pStyle w:val="Heading3"/>
              <w:spacing w:line="360" w:lineRule="auto"/>
              <w:ind w:left="738"/>
              <w:jc w:val="center"/>
              <w:outlineLvl w:val="2"/>
              <w:rPr>
                <w:b w:val="0"/>
                <w:bCs w:val="0"/>
              </w:rPr>
            </w:pPr>
          </w:p>
        </w:tc>
        <w:tc>
          <w:tcPr>
            <w:tcW w:w="1984" w:type="dxa"/>
            <w:vAlign w:val="center"/>
          </w:tcPr>
          <w:p w14:paraId="0D675226" w14:textId="535780BC" w:rsidR="00211E85" w:rsidRPr="00A6501E" w:rsidRDefault="00211E85" w:rsidP="003A3F16">
            <w:pPr>
              <w:pStyle w:val="Heading3"/>
              <w:tabs>
                <w:tab w:val="left" w:pos="307"/>
              </w:tabs>
              <w:spacing w:line="360" w:lineRule="auto"/>
              <w:jc w:val="center"/>
              <w:outlineLvl w:val="2"/>
              <w:rPr>
                <w:b w:val="0"/>
                <w:bCs w:val="0"/>
              </w:rPr>
            </w:pPr>
            <w:r>
              <w:rPr>
                <w:b w:val="0"/>
                <w:bCs w:val="0"/>
              </w:rPr>
              <w:t>US-05</w:t>
            </w:r>
          </w:p>
        </w:tc>
        <w:tc>
          <w:tcPr>
            <w:tcW w:w="2695" w:type="dxa"/>
          </w:tcPr>
          <w:p w14:paraId="32FB5170" w14:textId="097DD1D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6E6FF79F" w14:textId="3C59CDBD"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477D5F21" w14:textId="77777777" w:rsidTr="001D4AD2">
        <w:trPr>
          <w:trHeight w:val="357"/>
        </w:trPr>
        <w:tc>
          <w:tcPr>
            <w:tcW w:w="1555" w:type="dxa"/>
            <w:vMerge/>
            <w:vAlign w:val="center"/>
          </w:tcPr>
          <w:p w14:paraId="4DDFD6F9" w14:textId="5EA5E6DB" w:rsidR="00211E85" w:rsidRDefault="00211E85" w:rsidP="001D4AD2">
            <w:pPr>
              <w:pStyle w:val="Heading3"/>
              <w:spacing w:line="360" w:lineRule="auto"/>
              <w:ind w:left="738" w:firstLine="0"/>
              <w:jc w:val="center"/>
              <w:outlineLvl w:val="2"/>
              <w:rPr>
                <w:b w:val="0"/>
                <w:bCs w:val="0"/>
              </w:rPr>
            </w:pPr>
          </w:p>
        </w:tc>
        <w:tc>
          <w:tcPr>
            <w:tcW w:w="1984" w:type="dxa"/>
            <w:vAlign w:val="center"/>
          </w:tcPr>
          <w:p w14:paraId="29679812" w14:textId="5EF28D41" w:rsidR="00211E85" w:rsidRPr="00A6501E" w:rsidRDefault="00211E85" w:rsidP="003A3F16">
            <w:pPr>
              <w:pStyle w:val="Heading3"/>
              <w:tabs>
                <w:tab w:val="left" w:pos="307"/>
              </w:tabs>
              <w:spacing w:line="360" w:lineRule="auto"/>
              <w:jc w:val="center"/>
              <w:outlineLvl w:val="2"/>
              <w:rPr>
                <w:b w:val="0"/>
                <w:bCs w:val="0"/>
              </w:rPr>
            </w:pPr>
            <w:r>
              <w:rPr>
                <w:b w:val="0"/>
                <w:bCs w:val="0"/>
              </w:rPr>
              <w:t>US-07</w:t>
            </w:r>
          </w:p>
        </w:tc>
        <w:tc>
          <w:tcPr>
            <w:tcW w:w="2695" w:type="dxa"/>
          </w:tcPr>
          <w:p w14:paraId="1F46F2DD" w14:textId="7FB6D41B"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FDFCB0B" w14:textId="5C368D39"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6737A724" w14:textId="77777777" w:rsidTr="001D4AD2">
        <w:trPr>
          <w:trHeight w:val="357"/>
        </w:trPr>
        <w:tc>
          <w:tcPr>
            <w:tcW w:w="1555" w:type="dxa"/>
            <w:vMerge w:val="restart"/>
            <w:vAlign w:val="center"/>
          </w:tcPr>
          <w:p w14:paraId="373D2E8D" w14:textId="0F5100AF" w:rsidR="00211E85" w:rsidRDefault="00211E85" w:rsidP="001D4AD2">
            <w:pPr>
              <w:pStyle w:val="Heading3"/>
              <w:spacing w:line="360" w:lineRule="auto"/>
              <w:ind w:left="0" w:firstLine="0"/>
              <w:jc w:val="center"/>
              <w:outlineLvl w:val="2"/>
              <w:rPr>
                <w:b w:val="0"/>
                <w:bCs w:val="0"/>
              </w:rPr>
            </w:pPr>
            <w:r w:rsidRPr="00211E85">
              <w:rPr>
                <w:b w:val="0"/>
                <w:bCs w:val="0"/>
                <w:i/>
              </w:rPr>
              <w:t>Iteration</w:t>
            </w:r>
            <w:r>
              <w:rPr>
                <w:b w:val="0"/>
                <w:bCs w:val="0"/>
              </w:rPr>
              <w:t xml:space="preserve"> 3</w:t>
            </w:r>
          </w:p>
        </w:tc>
        <w:tc>
          <w:tcPr>
            <w:tcW w:w="1984" w:type="dxa"/>
            <w:vAlign w:val="center"/>
          </w:tcPr>
          <w:p w14:paraId="412FA1A0" w14:textId="0E29BF4A" w:rsidR="00211E85" w:rsidRDefault="00211E85" w:rsidP="00211E85">
            <w:pPr>
              <w:pStyle w:val="Heading3"/>
              <w:tabs>
                <w:tab w:val="left" w:pos="307"/>
              </w:tabs>
              <w:spacing w:line="360" w:lineRule="auto"/>
              <w:jc w:val="center"/>
              <w:outlineLvl w:val="2"/>
              <w:rPr>
                <w:b w:val="0"/>
                <w:bCs w:val="0"/>
              </w:rPr>
            </w:pPr>
            <w:r>
              <w:rPr>
                <w:b w:val="0"/>
                <w:bCs w:val="0"/>
              </w:rPr>
              <w:t>US-08</w:t>
            </w:r>
          </w:p>
        </w:tc>
        <w:tc>
          <w:tcPr>
            <w:tcW w:w="2695" w:type="dxa"/>
          </w:tcPr>
          <w:p w14:paraId="5B585F20"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68462CF5" w14:textId="33D49B13"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3EA46338" w14:textId="77777777" w:rsidTr="001D4AD2">
        <w:trPr>
          <w:trHeight w:val="357"/>
        </w:trPr>
        <w:tc>
          <w:tcPr>
            <w:tcW w:w="1555" w:type="dxa"/>
            <w:vMerge/>
            <w:vAlign w:val="center"/>
          </w:tcPr>
          <w:p w14:paraId="0680B36C" w14:textId="66668F73" w:rsidR="00211E85" w:rsidRDefault="00211E85" w:rsidP="001D4AD2">
            <w:pPr>
              <w:pStyle w:val="Heading3"/>
              <w:spacing w:line="360" w:lineRule="auto"/>
              <w:ind w:left="738"/>
              <w:jc w:val="center"/>
              <w:outlineLvl w:val="2"/>
              <w:rPr>
                <w:b w:val="0"/>
                <w:bCs w:val="0"/>
              </w:rPr>
            </w:pPr>
          </w:p>
        </w:tc>
        <w:tc>
          <w:tcPr>
            <w:tcW w:w="1984" w:type="dxa"/>
            <w:vAlign w:val="center"/>
          </w:tcPr>
          <w:p w14:paraId="126FF22E" w14:textId="729C3E37" w:rsidR="00211E85" w:rsidRDefault="00211E85" w:rsidP="00211E85">
            <w:pPr>
              <w:pStyle w:val="Heading3"/>
              <w:tabs>
                <w:tab w:val="left" w:pos="307"/>
              </w:tabs>
              <w:spacing w:line="360" w:lineRule="auto"/>
              <w:jc w:val="center"/>
              <w:outlineLvl w:val="2"/>
              <w:rPr>
                <w:b w:val="0"/>
                <w:bCs w:val="0"/>
              </w:rPr>
            </w:pPr>
            <w:r>
              <w:rPr>
                <w:b w:val="0"/>
                <w:bCs w:val="0"/>
              </w:rPr>
              <w:t>US-09</w:t>
            </w:r>
          </w:p>
        </w:tc>
        <w:tc>
          <w:tcPr>
            <w:tcW w:w="2695" w:type="dxa"/>
          </w:tcPr>
          <w:p w14:paraId="6BAA8E2C"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091D286C" w14:textId="7E4DF9CC"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38EE9941" w14:textId="77777777" w:rsidTr="001D4AD2">
        <w:trPr>
          <w:trHeight w:val="357"/>
        </w:trPr>
        <w:tc>
          <w:tcPr>
            <w:tcW w:w="1555" w:type="dxa"/>
            <w:vMerge/>
            <w:vAlign w:val="center"/>
          </w:tcPr>
          <w:p w14:paraId="702081E9" w14:textId="7E289A6E" w:rsidR="00211E85" w:rsidRDefault="00211E85" w:rsidP="001D4AD2">
            <w:pPr>
              <w:pStyle w:val="Heading3"/>
              <w:spacing w:line="360" w:lineRule="auto"/>
              <w:ind w:left="738"/>
              <w:jc w:val="center"/>
              <w:outlineLvl w:val="2"/>
              <w:rPr>
                <w:b w:val="0"/>
                <w:bCs w:val="0"/>
              </w:rPr>
            </w:pPr>
          </w:p>
        </w:tc>
        <w:tc>
          <w:tcPr>
            <w:tcW w:w="1984" w:type="dxa"/>
            <w:vAlign w:val="center"/>
          </w:tcPr>
          <w:p w14:paraId="2A24A84E" w14:textId="6F0BB6FE" w:rsidR="00211E85" w:rsidRDefault="00211E85" w:rsidP="00211E85">
            <w:pPr>
              <w:pStyle w:val="Heading3"/>
              <w:tabs>
                <w:tab w:val="left" w:pos="307"/>
              </w:tabs>
              <w:spacing w:line="360" w:lineRule="auto"/>
              <w:jc w:val="center"/>
              <w:outlineLvl w:val="2"/>
              <w:rPr>
                <w:b w:val="0"/>
                <w:bCs w:val="0"/>
              </w:rPr>
            </w:pPr>
            <w:r>
              <w:rPr>
                <w:b w:val="0"/>
                <w:bCs w:val="0"/>
              </w:rPr>
              <w:t>US-10</w:t>
            </w:r>
          </w:p>
        </w:tc>
        <w:tc>
          <w:tcPr>
            <w:tcW w:w="2695" w:type="dxa"/>
          </w:tcPr>
          <w:p w14:paraId="5B597819"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12614707" w14:textId="1074F568"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24BC75A9" w14:textId="77777777" w:rsidTr="001D4AD2">
        <w:trPr>
          <w:trHeight w:val="357"/>
        </w:trPr>
        <w:tc>
          <w:tcPr>
            <w:tcW w:w="1555" w:type="dxa"/>
            <w:vMerge/>
            <w:vAlign w:val="center"/>
          </w:tcPr>
          <w:p w14:paraId="060BF829" w14:textId="06329FC2" w:rsidR="00211E85" w:rsidRDefault="00211E85" w:rsidP="001D4AD2">
            <w:pPr>
              <w:pStyle w:val="Heading3"/>
              <w:spacing w:line="360" w:lineRule="auto"/>
              <w:ind w:left="738" w:firstLine="0"/>
              <w:jc w:val="center"/>
              <w:outlineLvl w:val="2"/>
              <w:rPr>
                <w:b w:val="0"/>
                <w:bCs w:val="0"/>
              </w:rPr>
            </w:pPr>
          </w:p>
        </w:tc>
        <w:tc>
          <w:tcPr>
            <w:tcW w:w="1984" w:type="dxa"/>
            <w:vAlign w:val="center"/>
          </w:tcPr>
          <w:p w14:paraId="143BF073" w14:textId="2F782795" w:rsidR="00211E85" w:rsidRDefault="00211E85" w:rsidP="00211E85">
            <w:pPr>
              <w:pStyle w:val="Heading3"/>
              <w:tabs>
                <w:tab w:val="left" w:pos="307"/>
              </w:tabs>
              <w:spacing w:line="360" w:lineRule="auto"/>
              <w:jc w:val="center"/>
              <w:outlineLvl w:val="2"/>
              <w:rPr>
                <w:b w:val="0"/>
                <w:bCs w:val="0"/>
              </w:rPr>
            </w:pPr>
            <w:r>
              <w:rPr>
                <w:b w:val="0"/>
                <w:bCs w:val="0"/>
              </w:rPr>
              <w:t>US-11</w:t>
            </w:r>
          </w:p>
        </w:tc>
        <w:tc>
          <w:tcPr>
            <w:tcW w:w="2695" w:type="dxa"/>
          </w:tcPr>
          <w:p w14:paraId="5A841E0E"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1981D45B" w14:textId="71F758A4"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bl>
    <w:p w14:paraId="62A93FD9" w14:textId="77777777" w:rsidR="004C0927" w:rsidRPr="00335057" w:rsidRDefault="004C0927" w:rsidP="00335057">
      <w:pPr>
        <w:spacing w:line="360" w:lineRule="auto"/>
        <w:rPr>
          <w:rFonts w:ascii="Times New Roman" w:hAnsi="Times New Roman" w:cs="Times New Roman"/>
          <w:b/>
          <w:sz w:val="24"/>
          <w:szCs w:val="24"/>
        </w:rPr>
      </w:pPr>
    </w:p>
    <w:p w14:paraId="581D1D9E" w14:textId="334BD5D9" w:rsidR="00215F80" w:rsidRPr="00335057" w:rsidRDefault="00215F80" w:rsidP="008C11DF">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 xml:space="preserve">Mean Opinion Score </w:t>
      </w:r>
      <w:r w:rsidRPr="00335057">
        <w:rPr>
          <w:rFonts w:ascii="Times New Roman" w:hAnsi="Times New Roman" w:cs="Times New Roman"/>
          <w:b/>
          <w:sz w:val="24"/>
          <w:szCs w:val="24"/>
        </w:rPr>
        <w:t>(MOS)</w:t>
      </w:r>
    </w:p>
    <w:p w14:paraId="32839301" w14:textId="18762380"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r w:rsidRPr="008E037D">
        <w:rPr>
          <w:rFonts w:ascii="Times New Roman" w:hAnsi="Times New Roman" w:cs="Times New Roman"/>
          <w:sz w:val="24"/>
          <w:szCs w:val="24"/>
        </w:rPr>
        <w:t>Metode yang digunakan dalam pengujian kuesioner ini adalah metode kuantitatif, yaitu hasil pengujian didefinisikan dalam suatu nilai angka</w:t>
      </w:r>
      <w:r w:rsidR="008E037D" w:rsidRPr="008E037D">
        <w:rPr>
          <w:rFonts w:ascii="Times New Roman" w:hAnsi="Times New Roman" w:cs="Times New Roman"/>
          <w:sz w:val="24"/>
          <w:szCs w:val="24"/>
        </w:rPr>
        <w:t>.</w:t>
      </w:r>
    </w:p>
    <w:p w14:paraId="6A2C66A0" w14:textId="0EEB4C3B"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orang pihak kemenag NTB sub bagian inmas dan bimas </w:t>
      </w:r>
      <w:proofErr w:type="gramStart"/>
      <w:r w:rsidRPr="00AF2A21">
        <w:rPr>
          <w:rFonts w:ascii="Times New Roman" w:hAnsi="Times New Roman" w:cs="Times New Roman"/>
          <w:sz w:val="24"/>
          <w:szCs w:val="24"/>
        </w:rPr>
        <w:t>islam</w:t>
      </w:r>
      <w:proofErr w:type="gramEnd"/>
      <w:r w:rsidR="00AF2A21">
        <w:rPr>
          <w:rFonts w:ascii="Times New Roman" w:hAnsi="Times New Roman" w:cs="Times New Roman"/>
          <w:sz w:val="24"/>
          <w:szCs w:val="24"/>
        </w:rPr>
        <w:t xml:space="preserve"> 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Hasil dari jawaban responden nantinya </w:t>
      </w:r>
      <w:proofErr w:type="gramStart"/>
      <w:r w:rsidR="00AF2A21" w:rsidRPr="00AF2A21">
        <w:rPr>
          <w:rFonts w:ascii="Times New Roman" w:hAnsi="Times New Roman" w:cs="Times New Roman"/>
          <w:sz w:val="24"/>
          <w:szCs w:val="24"/>
        </w:rPr>
        <w:t>akan</w:t>
      </w:r>
      <w:proofErr w:type="gramEnd"/>
      <w:r w:rsidR="00AF2A21" w:rsidRPr="00AF2A21">
        <w:rPr>
          <w:rFonts w:ascii="Times New Roman" w:hAnsi="Times New Roman" w:cs="Times New Roman"/>
          <w:sz w:val="24"/>
          <w:szCs w:val="24"/>
        </w:rPr>
        <w:t xml:space="preserve">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11"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6E380AEC"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pihak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 di aplikasi</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3903D3ED"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lokasi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1"/>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proofErr w:type="gramStart"/>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proofErr w:type="gramEnd"/>
      <w:r w:rsidRPr="003400D1">
        <w:rPr>
          <w:rFonts w:ascii="Times New Roman" w:hAnsi="Times New Roman" w:cs="Times New Roman"/>
          <w:sz w:val="24"/>
          <w:szCs w:val="24"/>
        </w:rPr>
        <w:t xml:space="preserve">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proofErr w:type="gramStart"/>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proofErr w:type="gramEnd"/>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lastRenderedPageBreak/>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74E60847" w:rsidR="00B504C7" w:rsidRDefault="00031F41" w:rsidP="00B504C7">
      <w:pPr>
        <w:spacing w:after="0" w:line="360" w:lineRule="auto"/>
        <w:ind w:left="360" w:firstLine="360"/>
        <w:jc w:val="both"/>
        <w:rPr>
          <w:rFonts w:ascii="Times New Roman" w:eastAsia="Times New Roman" w:hAnsi="Times New Roman" w:cs="Times New Roman"/>
          <w:sz w:val="24"/>
          <w:szCs w:val="24"/>
        </w:rPr>
      </w:pPr>
      <w:r w:rsidRPr="00CD03C2">
        <w:rPr>
          <w:rFonts w:ascii="Times New Roman" w:eastAsia="Times New Roman" w:hAnsi="Times New Roman" w:cs="Times New Roman"/>
          <w:sz w:val="24"/>
          <w:szCs w:val="24"/>
        </w:rPr>
        <w:t>Pada Tabel 4.10 merupakan hasil pengujian kuisioner yang telah dilakukan terhadap</w:t>
      </w:r>
      <w:r w:rsidR="003B0393">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Sehingga didapatkan hasil bahwa rata-rata yang menjawab sangat setuju adalah 33.3%, setuju 66.6%,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2" w:name="_Toc45457371"/>
    </w:p>
    <w:p w14:paraId="450F43C7" w14:textId="104810BF"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Pr="0029271E">
        <w:rPr>
          <w:rFonts w:ascii="Times New Roman" w:hAnsi="Times New Roman" w:cs="Times New Roman"/>
          <w:szCs w:val="24"/>
        </w:rPr>
        <w:fldChar w:fldCharType="begin"/>
      </w:r>
      <w:r w:rsidRPr="0029271E">
        <w:rPr>
          <w:rFonts w:ascii="Times New Roman" w:hAnsi="Times New Roman" w:cs="Times New Roman"/>
          <w:szCs w:val="24"/>
        </w:rPr>
        <w:instrText xml:space="preserve"> SEQ Tabel_4. \* ARABIC </w:instrText>
      </w:r>
      <w:r w:rsidRPr="0029271E">
        <w:rPr>
          <w:rFonts w:ascii="Times New Roman" w:hAnsi="Times New Roman" w:cs="Times New Roman"/>
          <w:szCs w:val="24"/>
        </w:rPr>
        <w:fldChar w:fldCharType="separate"/>
      </w:r>
      <w:r w:rsidR="007F3EBF">
        <w:rPr>
          <w:rFonts w:ascii="Times New Roman" w:hAnsi="Times New Roman" w:cs="Times New Roman"/>
          <w:noProof/>
          <w:szCs w:val="24"/>
        </w:rPr>
        <w:t>1</w:t>
      </w:r>
      <w:r w:rsidRPr="0029271E">
        <w:rPr>
          <w:rFonts w:ascii="Times New Roman" w:hAnsi="Times New Roman" w:cs="Times New Roman"/>
          <w:noProof/>
          <w:szCs w:val="24"/>
        </w:rPr>
        <w:fldChar w:fldCharType="end"/>
      </w:r>
      <w:r w:rsidRPr="0029271E">
        <w:rPr>
          <w:rFonts w:ascii="Times New Roman" w:hAnsi="Times New Roman" w:cs="Times New Roman"/>
          <w:szCs w:val="24"/>
        </w:rPr>
        <w:t>.</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12"/>
    </w:p>
    <w:tbl>
      <w:tblPr>
        <w:tblStyle w:val="TableGrid"/>
        <w:tblW w:w="7530" w:type="dxa"/>
        <w:tblInd w:w="421" w:type="dxa"/>
        <w:tblLook w:val="04A0" w:firstRow="1" w:lastRow="0" w:firstColumn="1" w:lastColumn="0" w:noHBand="0" w:noVBand="1"/>
      </w:tblPr>
      <w:tblGrid>
        <w:gridCol w:w="1283"/>
        <w:gridCol w:w="725"/>
        <w:gridCol w:w="587"/>
        <w:gridCol w:w="742"/>
        <w:gridCol w:w="587"/>
        <w:gridCol w:w="726"/>
        <w:gridCol w:w="558"/>
        <w:gridCol w:w="726"/>
        <w:gridCol w:w="468"/>
        <w:gridCol w:w="643"/>
        <w:gridCol w:w="485"/>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4766077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61FDAB9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377886F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642C375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0B5DBF0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90" w:type="dxa"/>
            <w:vAlign w:val="center"/>
          </w:tcPr>
          <w:p w14:paraId="44790B2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3%</w:t>
            </w:r>
          </w:p>
        </w:tc>
        <w:tc>
          <w:tcPr>
            <w:tcW w:w="1354" w:type="dxa"/>
            <w:gridSpan w:val="2"/>
            <w:vAlign w:val="center"/>
          </w:tcPr>
          <w:p w14:paraId="21828E9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6%</w:t>
            </w:r>
          </w:p>
        </w:tc>
        <w:tc>
          <w:tcPr>
            <w:tcW w:w="1334" w:type="dxa"/>
            <w:gridSpan w:val="2"/>
            <w:vAlign w:val="center"/>
          </w:tcPr>
          <w:p w14:paraId="28A55F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23" w:type="dxa"/>
            <w:gridSpan w:val="2"/>
            <w:vAlign w:val="center"/>
          </w:tcPr>
          <w:p w14:paraId="6B3FE6E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096" w:type="dxa"/>
            <w:gridSpan w:val="2"/>
            <w:vAlign w:val="center"/>
          </w:tcPr>
          <w:p w14:paraId="0D8B262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lastRenderedPageBreak/>
        <w:t>Masyarakat</w:t>
      </w:r>
    </w:p>
    <w:p w14:paraId="2F9518B2" w14:textId="77777777" w:rsidR="00F810D7" w:rsidRDefault="00031F41" w:rsidP="00F810D7">
      <w:pPr>
        <w:spacing w:after="0" w:line="360" w:lineRule="auto"/>
        <w:ind w:left="426" w:firstLine="294"/>
        <w:jc w:val="both"/>
        <w:rPr>
          <w:rFonts w:ascii="Times New Roman" w:eastAsia="Times New Roman" w:hAnsi="Times New Roman" w:cs="Times New Roman"/>
          <w:sz w:val="24"/>
          <w:szCs w:val="24"/>
        </w:rPr>
      </w:pPr>
      <w:r w:rsidRPr="00295026">
        <w:rPr>
          <w:rFonts w:ascii="Times New Roman" w:eastAsia="Times New Roman" w:hAnsi="Times New Roman" w:cs="Times New Roman"/>
          <w:sz w:val="24"/>
          <w:szCs w:val="24"/>
        </w:rPr>
        <w:t xml:space="preserve">Pada Tabel 4.16 merupakan hasil pengujian kuisioner </w:t>
      </w:r>
      <w:r w:rsidR="00295026">
        <w:rPr>
          <w:rFonts w:ascii="Times New Roman" w:eastAsia="Times New Roman" w:hAnsi="Times New Roman" w:cs="Times New Roman"/>
          <w:sz w:val="24"/>
          <w:szCs w:val="24"/>
        </w:rPr>
        <w:t>yang telah dilakukan terhadap 28</w:t>
      </w:r>
      <w:r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Sehingga didapatkan hasil bahwa rata-rata yang menjawab sangat setuju adalah 24.3%, setuju 51.3%, Cukup 22.5%, Kurang setuju 1.35% dan Tidak Setuju adalah 0.45%</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76C891A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Pr="003400D1">
        <w:rPr>
          <w:rStyle w:val="freebirdanalyticsviewquestiontitle"/>
          <w:rFonts w:ascii="Times New Roman" w:hAnsi="Times New Roman" w:cs="Times New Roman"/>
          <w:sz w:val="24"/>
          <w:szCs w:val="24"/>
        </w:rPr>
        <w:t xml:space="preserve">menemukan </w:t>
      </w:r>
      <w:r w:rsidR="00B80942">
        <w:rPr>
          <w:rStyle w:val="freebirdanalyticsviewquestiontitle"/>
          <w:rFonts w:ascii="Times New Roman" w:hAnsi="Times New Roman" w:cs="Times New Roman"/>
          <w:sz w:val="24"/>
          <w:szCs w:val="24"/>
        </w:rPr>
        <w:t xml:space="preserve">informasi tempat ibadah </w:t>
      </w:r>
      <w:r w:rsidRPr="003400D1">
        <w:rPr>
          <w:rStyle w:val="freebirdanalyticsviewquestiontitle"/>
          <w:rFonts w:ascii="Times New Roman" w:hAnsi="Times New Roman" w:cs="Times New Roman"/>
          <w:sz w:val="24"/>
          <w:szCs w:val="24"/>
        </w:rPr>
        <w:t>yang diinginkan dengan mudah?</w:t>
      </w:r>
    </w:p>
    <w:p w14:paraId="5F83C630"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060A1BEA"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3" w:name="_Toc45457372"/>
      <w:r w:rsidRPr="005C38BC">
        <w:rPr>
          <w:rFonts w:ascii="Times New Roman" w:hAnsi="Times New Roman" w:cs="Times New Roman"/>
          <w:sz w:val="24"/>
          <w:szCs w:val="24"/>
        </w:rPr>
        <w:t>Tabel 4.</w:t>
      </w:r>
      <w:r w:rsidRPr="005C38BC">
        <w:rPr>
          <w:rFonts w:ascii="Times New Roman" w:hAnsi="Times New Roman" w:cs="Times New Roman"/>
          <w:sz w:val="24"/>
          <w:szCs w:val="24"/>
        </w:rPr>
        <w:fldChar w:fldCharType="begin"/>
      </w:r>
      <w:r w:rsidRPr="005C38BC">
        <w:rPr>
          <w:rFonts w:ascii="Times New Roman" w:hAnsi="Times New Roman" w:cs="Times New Roman"/>
          <w:sz w:val="24"/>
          <w:szCs w:val="24"/>
        </w:rPr>
        <w:instrText xml:space="preserve"> SEQ Tabel_4. \* ARABIC </w:instrText>
      </w:r>
      <w:r w:rsidRPr="005C38BC">
        <w:rPr>
          <w:rFonts w:ascii="Times New Roman" w:hAnsi="Times New Roman" w:cs="Times New Roman"/>
          <w:sz w:val="24"/>
          <w:szCs w:val="24"/>
        </w:rPr>
        <w:fldChar w:fldCharType="separate"/>
      </w:r>
      <w:r w:rsidR="007F3EBF">
        <w:rPr>
          <w:rFonts w:ascii="Times New Roman" w:hAnsi="Times New Roman" w:cs="Times New Roman"/>
          <w:noProof/>
          <w:sz w:val="24"/>
          <w:szCs w:val="24"/>
        </w:rPr>
        <w:t>2</w:t>
      </w:r>
      <w:r w:rsidRPr="005C38BC">
        <w:rPr>
          <w:rFonts w:ascii="Times New Roman" w:hAnsi="Times New Roman" w:cs="Times New Roman"/>
          <w:noProof/>
          <w:sz w:val="24"/>
          <w:szCs w:val="24"/>
        </w:rPr>
        <w:fldChar w:fldCharType="end"/>
      </w:r>
      <w:r w:rsidRPr="005C38B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Pengujian Kuisioner dengan </w:t>
      </w:r>
      <w:bookmarkEnd w:id="13"/>
      <w:r w:rsidR="00B80942">
        <w:rPr>
          <w:rFonts w:ascii="Times New Roman" w:eastAsia="Times New Roman" w:hAnsi="Times New Roman" w:cs="Times New Roman"/>
          <w:sz w:val="24"/>
          <w:szCs w:val="24"/>
        </w:rPr>
        <w:t>pengguna</w:t>
      </w:r>
    </w:p>
    <w:tbl>
      <w:tblPr>
        <w:tblStyle w:val="TableGrid"/>
        <w:tblW w:w="7408" w:type="dxa"/>
        <w:tblInd w:w="421" w:type="dxa"/>
        <w:tblLook w:val="04A0" w:firstRow="1" w:lastRow="0" w:firstColumn="1" w:lastColumn="0" w:noHBand="0" w:noVBand="1"/>
      </w:tblPr>
      <w:tblGrid>
        <w:gridCol w:w="1283"/>
        <w:gridCol w:w="643"/>
        <w:gridCol w:w="636"/>
        <w:gridCol w:w="643"/>
        <w:gridCol w:w="636"/>
        <w:gridCol w:w="643"/>
        <w:gridCol w:w="636"/>
        <w:gridCol w:w="643"/>
        <w:gridCol w:w="516"/>
        <w:gridCol w:w="643"/>
        <w:gridCol w:w="516"/>
      </w:tblGrid>
      <w:tr w:rsidR="00031F41" w14:paraId="10B15B71" w14:textId="77777777" w:rsidTr="00B80942">
        <w:trPr>
          <w:trHeight w:val="559"/>
        </w:trPr>
        <w:tc>
          <w:tcPr>
            <w:tcW w:w="1216"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299" w:type="dxa"/>
            <w:gridSpan w:val="2"/>
            <w:vAlign w:val="center"/>
          </w:tcPr>
          <w:p w14:paraId="69A38C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1" w:type="dxa"/>
            <w:gridSpan w:val="2"/>
            <w:vAlign w:val="center"/>
          </w:tcPr>
          <w:p w14:paraId="425B394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9" w:type="dxa"/>
            <w:gridSpan w:val="2"/>
            <w:vAlign w:val="center"/>
          </w:tcPr>
          <w:p w14:paraId="40B13F7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185" w:type="dxa"/>
            <w:gridSpan w:val="2"/>
          </w:tcPr>
          <w:p w14:paraId="6ADBCC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8" w:type="dxa"/>
            <w:gridSpan w:val="2"/>
          </w:tcPr>
          <w:p w14:paraId="0D3DA36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B80942">
        <w:trPr>
          <w:trHeight w:val="574"/>
        </w:trPr>
        <w:tc>
          <w:tcPr>
            <w:tcW w:w="1216"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695" w:type="dxa"/>
            <w:vAlign w:val="center"/>
          </w:tcPr>
          <w:p w14:paraId="4B017DF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134AF48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8" w:type="dxa"/>
            <w:vAlign w:val="center"/>
          </w:tcPr>
          <w:p w14:paraId="3D94B46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CDA35A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5" w:type="dxa"/>
            <w:vAlign w:val="center"/>
          </w:tcPr>
          <w:p w14:paraId="2A48234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tcPr>
          <w:p w14:paraId="2C7E20B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5" w:type="dxa"/>
          </w:tcPr>
          <w:p w14:paraId="7DB95EE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9" w:type="dxa"/>
          </w:tcPr>
          <w:p w14:paraId="4B7B732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09" w:type="dxa"/>
          </w:tcPr>
          <w:p w14:paraId="59FD7CE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9" w:type="dxa"/>
          </w:tcPr>
          <w:p w14:paraId="6CAD8CA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B80942" w14:paraId="438D4C0F" w14:textId="77777777" w:rsidTr="00B80942">
        <w:trPr>
          <w:trHeight w:val="559"/>
        </w:trPr>
        <w:tc>
          <w:tcPr>
            <w:tcW w:w="1216" w:type="dxa"/>
            <w:vAlign w:val="center"/>
          </w:tcPr>
          <w:p w14:paraId="1ED0734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95" w:type="dxa"/>
            <w:vAlign w:val="center"/>
          </w:tcPr>
          <w:p w14:paraId="3DE2866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03" w:type="dxa"/>
            <w:vAlign w:val="center"/>
          </w:tcPr>
          <w:p w14:paraId="364A74E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7</w:t>
            </w:r>
          </w:p>
        </w:tc>
        <w:tc>
          <w:tcPr>
            <w:tcW w:w="708" w:type="dxa"/>
            <w:vAlign w:val="center"/>
          </w:tcPr>
          <w:p w14:paraId="6172D1A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03" w:type="dxa"/>
            <w:vAlign w:val="center"/>
          </w:tcPr>
          <w:p w14:paraId="0CE2AFF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6</w:t>
            </w:r>
          </w:p>
        </w:tc>
        <w:tc>
          <w:tcPr>
            <w:tcW w:w="695" w:type="dxa"/>
            <w:vAlign w:val="center"/>
          </w:tcPr>
          <w:p w14:paraId="6F847F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03" w:type="dxa"/>
          </w:tcPr>
          <w:p w14:paraId="490BE38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6</w:t>
            </w:r>
          </w:p>
        </w:tc>
        <w:tc>
          <w:tcPr>
            <w:tcW w:w="695" w:type="dxa"/>
            <w:vAlign w:val="center"/>
          </w:tcPr>
          <w:p w14:paraId="682493F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5E4DA0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9" w:type="dxa"/>
          </w:tcPr>
          <w:p w14:paraId="631EE7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33A45CE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24A1B2E6" w14:textId="77777777" w:rsidTr="00B80942">
        <w:trPr>
          <w:trHeight w:val="559"/>
        </w:trPr>
        <w:tc>
          <w:tcPr>
            <w:tcW w:w="1216" w:type="dxa"/>
            <w:vAlign w:val="center"/>
          </w:tcPr>
          <w:p w14:paraId="1EABA72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95" w:type="dxa"/>
            <w:vAlign w:val="center"/>
          </w:tcPr>
          <w:p w14:paraId="3A3761F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03" w:type="dxa"/>
            <w:vAlign w:val="center"/>
          </w:tcPr>
          <w:p w14:paraId="79B758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7</w:t>
            </w:r>
          </w:p>
        </w:tc>
        <w:tc>
          <w:tcPr>
            <w:tcW w:w="708" w:type="dxa"/>
            <w:vAlign w:val="center"/>
          </w:tcPr>
          <w:p w14:paraId="09D05FB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03" w:type="dxa"/>
            <w:vAlign w:val="center"/>
          </w:tcPr>
          <w:p w14:paraId="19F5157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6</w:t>
            </w:r>
          </w:p>
        </w:tc>
        <w:tc>
          <w:tcPr>
            <w:tcW w:w="695" w:type="dxa"/>
            <w:vAlign w:val="center"/>
          </w:tcPr>
          <w:p w14:paraId="6A449D1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03" w:type="dxa"/>
          </w:tcPr>
          <w:p w14:paraId="654A692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6</w:t>
            </w:r>
          </w:p>
        </w:tc>
        <w:tc>
          <w:tcPr>
            <w:tcW w:w="695" w:type="dxa"/>
          </w:tcPr>
          <w:p w14:paraId="72B188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1FC3678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9" w:type="dxa"/>
          </w:tcPr>
          <w:p w14:paraId="266816F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0244CE0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5713DA6E" w14:textId="77777777" w:rsidTr="00B80942">
        <w:trPr>
          <w:trHeight w:val="559"/>
        </w:trPr>
        <w:tc>
          <w:tcPr>
            <w:tcW w:w="1216" w:type="dxa"/>
            <w:vAlign w:val="center"/>
          </w:tcPr>
          <w:p w14:paraId="6A58E3C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695" w:type="dxa"/>
            <w:vAlign w:val="center"/>
          </w:tcPr>
          <w:p w14:paraId="6F27C3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03" w:type="dxa"/>
            <w:vAlign w:val="center"/>
          </w:tcPr>
          <w:p w14:paraId="6374ACE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708" w:type="dxa"/>
            <w:vAlign w:val="center"/>
          </w:tcPr>
          <w:p w14:paraId="0E1A593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p>
        </w:tc>
        <w:tc>
          <w:tcPr>
            <w:tcW w:w="603" w:type="dxa"/>
            <w:vAlign w:val="center"/>
          </w:tcPr>
          <w:p w14:paraId="23DD3C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9.5</w:t>
            </w:r>
          </w:p>
        </w:tc>
        <w:tc>
          <w:tcPr>
            <w:tcW w:w="695" w:type="dxa"/>
            <w:vAlign w:val="center"/>
          </w:tcPr>
          <w:p w14:paraId="79553A2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603" w:type="dxa"/>
          </w:tcPr>
          <w:p w14:paraId="55A4C0E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2</w:t>
            </w:r>
          </w:p>
        </w:tc>
        <w:tc>
          <w:tcPr>
            <w:tcW w:w="695" w:type="dxa"/>
          </w:tcPr>
          <w:p w14:paraId="2C8A77D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5724B6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9" w:type="dxa"/>
          </w:tcPr>
          <w:p w14:paraId="36809B1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7ECB449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75CF8A8B" w14:textId="77777777" w:rsidTr="00B80942">
        <w:trPr>
          <w:trHeight w:val="559"/>
        </w:trPr>
        <w:tc>
          <w:tcPr>
            <w:tcW w:w="1216" w:type="dxa"/>
            <w:vAlign w:val="center"/>
          </w:tcPr>
          <w:p w14:paraId="2FAF8BF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695" w:type="dxa"/>
            <w:vAlign w:val="center"/>
          </w:tcPr>
          <w:p w14:paraId="7C9A8DE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03" w:type="dxa"/>
            <w:vAlign w:val="center"/>
          </w:tcPr>
          <w:p w14:paraId="5042AFB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9</w:t>
            </w:r>
          </w:p>
        </w:tc>
        <w:tc>
          <w:tcPr>
            <w:tcW w:w="708" w:type="dxa"/>
            <w:vAlign w:val="center"/>
          </w:tcPr>
          <w:p w14:paraId="295B96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c>
          <w:tcPr>
            <w:tcW w:w="603" w:type="dxa"/>
            <w:vAlign w:val="center"/>
          </w:tcPr>
          <w:p w14:paraId="3997A49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9</w:t>
            </w:r>
          </w:p>
        </w:tc>
        <w:tc>
          <w:tcPr>
            <w:tcW w:w="695" w:type="dxa"/>
            <w:vAlign w:val="center"/>
          </w:tcPr>
          <w:p w14:paraId="0992467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03" w:type="dxa"/>
          </w:tcPr>
          <w:p w14:paraId="4BA5341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7</w:t>
            </w:r>
          </w:p>
        </w:tc>
        <w:tc>
          <w:tcPr>
            <w:tcW w:w="695" w:type="dxa"/>
          </w:tcPr>
          <w:p w14:paraId="1BCD3F4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2C01ABF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09" w:type="dxa"/>
          </w:tcPr>
          <w:p w14:paraId="572DD6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148CBA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r>
      <w:tr w:rsidR="00B80942" w14:paraId="066F0EB3" w14:textId="77777777" w:rsidTr="00B80942">
        <w:trPr>
          <w:trHeight w:val="559"/>
        </w:trPr>
        <w:tc>
          <w:tcPr>
            <w:tcW w:w="1216" w:type="dxa"/>
            <w:vAlign w:val="center"/>
          </w:tcPr>
          <w:p w14:paraId="3602DEC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695" w:type="dxa"/>
            <w:vAlign w:val="center"/>
          </w:tcPr>
          <w:p w14:paraId="272A0BF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03" w:type="dxa"/>
            <w:vAlign w:val="center"/>
          </w:tcPr>
          <w:p w14:paraId="1319734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708" w:type="dxa"/>
            <w:vAlign w:val="center"/>
          </w:tcPr>
          <w:p w14:paraId="5268F46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03" w:type="dxa"/>
            <w:vAlign w:val="center"/>
          </w:tcPr>
          <w:p w14:paraId="1F755D2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6</w:t>
            </w:r>
          </w:p>
        </w:tc>
        <w:tc>
          <w:tcPr>
            <w:tcW w:w="695" w:type="dxa"/>
            <w:vAlign w:val="center"/>
          </w:tcPr>
          <w:p w14:paraId="74826D9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03" w:type="dxa"/>
          </w:tcPr>
          <w:p w14:paraId="4AB21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695" w:type="dxa"/>
          </w:tcPr>
          <w:p w14:paraId="2E472C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7B8D593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09" w:type="dxa"/>
          </w:tcPr>
          <w:p w14:paraId="78A51A3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70EB1A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B80942" w14:paraId="4AE9291F" w14:textId="77777777" w:rsidTr="00B80942">
        <w:trPr>
          <w:trHeight w:val="545"/>
        </w:trPr>
        <w:tc>
          <w:tcPr>
            <w:tcW w:w="1216" w:type="dxa"/>
            <w:vAlign w:val="center"/>
          </w:tcPr>
          <w:p w14:paraId="6D93AAB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695" w:type="dxa"/>
            <w:vAlign w:val="center"/>
          </w:tcPr>
          <w:p w14:paraId="5509F9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03" w:type="dxa"/>
            <w:vAlign w:val="center"/>
          </w:tcPr>
          <w:p w14:paraId="7AC7426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9</w:t>
            </w:r>
          </w:p>
        </w:tc>
        <w:tc>
          <w:tcPr>
            <w:tcW w:w="708" w:type="dxa"/>
            <w:vAlign w:val="center"/>
          </w:tcPr>
          <w:p w14:paraId="494A98A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tc>
        <w:tc>
          <w:tcPr>
            <w:tcW w:w="603" w:type="dxa"/>
            <w:vAlign w:val="center"/>
          </w:tcPr>
          <w:p w14:paraId="4DCED34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8</w:t>
            </w:r>
          </w:p>
        </w:tc>
        <w:tc>
          <w:tcPr>
            <w:tcW w:w="695" w:type="dxa"/>
            <w:vAlign w:val="center"/>
          </w:tcPr>
          <w:p w14:paraId="128BFC6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03" w:type="dxa"/>
          </w:tcPr>
          <w:p w14:paraId="1F5E91F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6</w:t>
            </w:r>
          </w:p>
        </w:tc>
        <w:tc>
          <w:tcPr>
            <w:tcW w:w="695" w:type="dxa"/>
          </w:tcPr>
          <w:p w14:paraId="0A12CAC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89" w:type="dxa"/>
          </w:tcPr>
          <w:p w14:paraId="0DFA45E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09" w:type="dxa"/>
          </w:tcPr>
          <w:p w14:paraId="55579F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9" w:type="dxa"/>
          </w:tcPr>
          <w:p w14:paraId="1D9A7E3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049B817" w14:textId="77777777" w:rsidTr="00B80942">
        <w:trPr>
          <w:trHeight w:val="397"/>
        </w:trPr>
        <w:tc>
          <w:tcPr>
            <w:tcW w:w="1216" w:type="dxa"/>
            <w:vAlign w:val="center"/>
          </w:tcPr>
          <w:p w14:paraId="6DDB70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299" w:type="dxa"/>
            <w:gridSpan w:val="2"/>
            <w:vAlign w:val="center"/>
          </w:tcPr>
          <w:p w14:paraId="168A74E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c>
          <w:tcPr>
            <w:tcW w:w="1311" w:type="dxa"/>
            <w:gridSpan w:val="2"/>
            <w:vAlign w:val="center"/>
          </w:tcPr>
          <w:p w14:paraId="58B27CA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3%</w:t>
            </w:r>
          </w:p>
        </w:tc>
        <w:tc>
          <w:tcPr>
            <w:tcW w:w="1299" w:type="dxa"/>
            <w:gridSpan w:val="2"/>
            <w:vAlign w:val="center"/>
          </w:tcPr>
          <w:p w14:paraId="526422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5%</w:t>
            </w:r>
          </w:p>
        </w:tc>
        <w:tc>
          <w:tcPr>
            <w:tcW w:w="1185" w:type="dxa"/>
            <w:gridSpan w:val="2"/>
            <w:vAlign w:val="center"/>
          </w:tcPr>
          <w:p w14:paraId="6695052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p>
        </w:tc>
        <w:tc>
          <w:tcPr>
            <w:tcW w:w="1098" w:type="dxa"/>
            <w:gridSpan w:val="2"/>
            <w:vAlign w:val="center"/>
          </w:tcPr>
          <w:p w14:paraId="7DF44D6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5%</w:t>
            </w:r>
          </w:p>
        </w:tc>
      </w:tr>
    </w:tbl>
    <w:p w14:paraId="47281E33" w14:textId="77777777" w:rsidR="00031F41" w:rsidRDefault="00031F41" w:rsidP="00031F41">
      <w:pPr>
        <w:pStyle w:val="ListParagraph"/>
        <w:spacing w:line="360" w:lineRule="auto"/>
        <w:jc w:val="both"/>
        <w:rPr>
          <w:rFonts w:ascii="Times New Roman" w:eastAsia="Times New Roman" w:hAnsi="Times New Roman" w:cs="Times New Roman"/>
          <w:sz w:val="24"/>
          <w:szCs w:val="24"/>
        </w:rPr>
      </w:pPr>
      <w:bookmarkStart w:id="14" w:name="_Hlk44944280"/>
    </w:p>
    <w:bookmarkEnd w:id="14"/>
    <w:p w14:paraId="691B6E2E" w14:textId="7F258B98" w:rsidR="00031F41" w:rsidRPr="00B80942" w:rsidRDefault="00031F41" w:rsidP="00B80942">
      <w:pPr>
        <w:spacing w:line="360" w:lineRule="auto"/>
        <w:ind w:left="426" w:firstLine="720"/>
        <w:jc w:val="both"/>
        <w:rPr>
          <w:rFonts w:ascii="Times New Roman" w:eastAsia="Times New Roman" w:hAnsi="Times New Roman" w:cs="Times New Roman"/>
          <w:sz w:val="24"/>
          <w:szCs w:val="24"/>
        </w:rPr>
      </w:pPr>
      <w:r w:rsidRPr="00B80942">
        <w:rPr>
          <w:rFonts w:ascii="Times New Roman" w:eastAsia="Times New Roman" w:hAnsi="Times New Roman" w:cs="Times New Roman"/>
          <w:sz w:val="24"/>
          <w:szCs w:val="24"/>
        </w:rPr>
        <w:lastRenderedPageBreak/>
        <w:t xml:space="preserve">Dapat dilihat pada Gambar 4.47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Pr="00B80942">
        <w:rPr>
          <w:rFonts w:ascii="Times New Roman" w:eastAsia="Times New Roman" w:hAnsi="Times New Roman" w:cs="Times New Roman"/>
          <w:sz w:val="24"/>
          <w:szCs w:val="24"/>
        </w:rPr>
        <w:t xml:space="preserve">, dapat disimpulkan bahwa 51.30% setuju, 24.3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drawing>
          <wp:inline distT="0" distB="0" distL="0" distR="0" wp14:anchorId="1BA6AC00" wp14:editId="54CFA9BD">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B99F05B" w14:textId="01783E7B" w:rsidR="00031F41" w:rsidRPr="00B80942" w:rsidRDefault="00031F41" w:rsidP="00031F41">
      <w:pPr>
        <w:pStyle w:val="Caption"/>
        <w:ind w:firstLine="720"/>
        <w:jc w:val="center"/>
        <w:rPr>
          <w:rFonts w:ascii="Times New Roman" w:eastAsia="Times New Roman" w:hAnsi="Times New Roman" w:cs="Times New Roman"/>
          <w:i w:val="0"/>
          <w:lang w:val="en-US"/>
        </w:rPr>
      </w:pPr>
      <w:bookmarkStart w:id="15" w:name="_Toc45880357"/>
      <w:r w:rsidRPr="00B80942">
        <w:rPr>
          <w:rFonts w:ascii="Times New Roman" w:hAnsi="Times New Roman" w:cs="Times New Roman"/>
          <w:i w:val="0"/>
          <w:color w:val="auto"/>
          <w:sz w:val="22"/>
        </w:rPr>
        <w:t xml:space="preserve">Gambar 4. </w:t>
      </w:r>
      <w:r w:rsidRPr="00B80942">
        <w:rPr>
          <w:rFonts w:ascii="Times New Roman" w:hAnsi="Times New Roman" w:cs="Times New Roman"/>
          <w:i w:val="0"/>
          <w:noProof/>
          <w:color w:val="auto"/>
          <w:sz w:val="22"/>
        </w:rPr>
        <w:fldChar w:fldCharType="begin"/>
      </w:r>
      <w:r w:rsidRPr="00B80942">
        <w:rPr>
          <w:rFonts w:ascii="Times New Roman" w:hAnsi="Times New Roman" w:cs="Times New Roman"/>
          <w:i w:val="0"/>
          <w:noProof/>
          <w:color w:val="auto"/>
          <w:sz w:val="22"/>
        </w:rPr>
        <w:instrText xml:space="preserve"> SEQ Gambar_4. \* ARABIC </w:instrText>
      </w:r>
      <w:r w:rsidRPr="00B80942">
        <w:rPr>
          <w:rFonts w:ascii="Times New Roman" w:hAnsi="Times New Roman" w:cs="Times New Roman"/>
          <w:i w:val="0"/>
          <w:noProof/>
          <w:color w:val="auto"/>
          <w:sz w:val="22"/>
        </w:rPr>
        <w:fldChar w:fldCharType="separate"/>
      </w:r>
      <w:r w:rsidR="007F3EBF">
        <w:rPr>
          <w:rFonts w:ascii="Times New Roman" w:hAnsi="Times New Roman" w:cs="Times New Roman"/>
          <w:i w:val="0"/>
          <w:noProof/>
          <w:color w:val="auto"/>
          <w:sz w:val="22"/>
        </w:rPr>
        <w:t>1</w:t>
      </w:r>
      <w:r w:rsidRPr="00B80942">
        <w:rPr>
          <w:rFonts w:ascii="Times New Roman" w:hAnsi="Times New Roman" w:cs="Times New Roman"/>
          <w:i w:val="0"/>
          <w:noProof/>
          <w:color w:val="auto"/>
          <w:sz w:val="22"/>
        </w:rPr>
        <w:fldChar w:fldCharType="end"/>
      </w:r>
      <w:r w:rsidRPr="00B80942">
        <w:rPr>
          <w:rFonts w:ascii="Times New Roman" w:hAnsi="Times New Roman" w:cs="Times New Roman"/>
          <w:i w:val="0"/>
          <w:color w:val="auto"/>
          <w:sz w:val="22"/>
        </w:rPr>
        <w:t xml:space="preserve">. Grafik Perentase rata-rata responden pengguna aplikasi </w:t>
      </w:r>
      <w:bookmarkEnd w:id="15"/>
      <w:r w:rsidR="00B80942">
        <w:rPr>
          <w:rFonts w:ascii="Times New Roman" w:hAnsi="Times New Roman" w:cs="Times New Roman"/>
          <w:i w:val="0"/>
          <w:color w:val="auto"/>
          <w:sz w:val="22"/>
          <w:lang w:val="en-US"/>
        </w:rPr>
        <w:t>SITABAH</w:t>
      </w:r>
    </w:p>
    <w:p w14:paraId="33D09698" w14:textId="77777777" w:rsidR="00031F41" w:rsidRPr="00AF2A21" w:rsidRDefault="00031F41" w:rsidP="00A86632">
      <w:pPr>
        <w:spacing w:line="360" w:lineRule="auto"/>
        <w:jc w:val="both"/>
        <w:rPr>
          <w:rFonts w:ascii="Times New Roman" w:eastAsia="Times New Roman" w:hAnsi="Times New Roman" w:cs="Times New Roman"/>
          <w:b/>
          <w:bCs/>
          <w:sz w:val="24"/>
          <w:szCs w:val="24"/>
          <w:lang w:val="en-US"/>
        </w:rPr>
      </w:pPr>
    </w:p>
    <w:p w14:paraId="34549A35" w14:textId="4C27B3E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2CACB4ED" w14:textId="16E533C3"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78A5C17C" w14:textId="4A2A1594"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09FCA6A4"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3C9186F8" w14:textId="1436A8F1"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35F3A412"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42440E16" w14:textId="77777777" w:rsidR="00B80942" w:rsidRDefault="00B80942">
      <w:pPr>
        <w:rPr>
          <w:rFonts w:ascii="Times New Roman" w:eastAsia="Times New Roman" w:hAnsi="Times New Roman" w:cs="Times New Roman"/>
          <w:b/>
          <w:bCs/>
          <w:sz w:val="28"/>
          <w:szCs w:val="24"/>
          <w:lang w:val="en-US"/>
        </w:rPr>
      </w:pPr>
      <w:r>
        <w:rPr>
          <w:sz w:val="28"/>
        </w:rPr>
        <w:br w:type="page"/>
      </w:r>
    </w:p>
    <w:p w14:paraId="16AC0D0F" w14:textId="7D019F2A"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2F9E74C" w14:textId="2A7A203D" w:rsidR="002513C4" w:rsidRPr="002513C4" w:rsidRDefault="002513C4" w:rsidP="008B575E">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0FEA996B" w14:textId="729C0D67" w:rsidR="00097F12" w:rsidRPr="002D3659" w:rsidRDefault="002513C4" w:rsidP="008B575E">
      <w:pPr>
        <w:numPr>
          <w:ilvl w:val="0"/>
          <w:numId w:val="31"/>
        </w:numPr>
        <w:suppressAutoHyphens/>
        <w:spacing w:after="0" w:line="352" w:lineRule="auto"/>
        <w:ind w:left="450" w:right="40" w:hanging="460"/>
        <w:jc w:val="both"/>
        <w:rPr>
          <w:b/>
        </w:rPr>
      </w:pPr>
      <w:r w:rsidRPr="002D3659">
        <w:rPr>
          <w:rFonts w:ascii="Times New Roman" w:eastAsia="Times New Roman" w:hAnsi="Times New Roman" w:cs="Times New Roman"/>
          <w:b/>
          <w:sz w:val="24"/>
        </w:rPr>
        <w:t>Berdasarkan hasil pengujian dengan menggunakan kuesioner, menunjukkan bahwa rata-rata penilaian responden pengguna terhadap sistem menyatakan setuju dan sangat setuju masing – masing bernilai 45.60% dan 22,83%</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6AEF4537"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provinsi dan 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4C74F4AC"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Pada menu map,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91"/>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D40755" w14:textId="77777777" w:rsidR="0028673B" w:rsidRDefault="0028673B" w:rsidP="009B2D98">
      <w:pPr>
        <w:spacing w:after="0" w:line="240" w:lineRule="auto"/>
      </w:pPr>
      <w:r>
        <w:separator/>
      </w:r>
    </w:p>
  </w:endnote>
  <w:endnote w:type="continuationSeparator" w:id="0">
    <w:p w14:paraId="4751BB95" w14:textId="77777777" w:rsidR="0028673B" w:rsidRDefault="0028673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094C85" w:rsidRPr="00D1250E" w:rsidRDefault="00094C85">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094C85" w:rsidRDefault="00094C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094C85" w:rsidRPr="00D1250E" w:rsidRDefault="00094C85">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094C85" w:rsidRDefault="00094C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094C85" w:rsidRDefault="00094C85"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094C85" w:rsidRPr="00D1250E" w:rsidRDefault="00094C85">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3B18E2">
          <w:rPr>
            <w:rFonts w:ascii="Times New Roman" w:hAnsi="Times New Roman" w:cs="Times New Roman"/>
            <w:noProof/>
          </w:rPr>
          <w:t>128</w:t>
        </w:r>
        <w:r w:rsidRPr="00D1250E">
          <w:rPr>
            <w:rFonts w:ascii="Times New Roman" w:hAnsi="Times New Roman" w:cs="Times New Roman"/>
            <w:noProof/>
          </w:rPr>
          <w:fldChar w:fldCharType="end"/>
        </w:r>
      </w:p>
    </w:sdtContent>
  </w:sdt>
  <w:p w14:paraId="27E1D9BE" w14:textId="77777777" w:rsidR="00094C85" w:rsidRDefault="00094C85"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DE325" w14:textId="77777777" w:rsidR="0028673B" w:rsidRDefault="0028673B" w:rsidP="009B2D98">
      <w:pPr>
        <w:spacing w:after="0" w:line="240" w:lineRule="auto"/>
      </w:pPr>
      <w:r>
        <w:separator/>
      </w:r>
    </w:p>
  </w:footnote>
  <w:footnote w:type="continuationSeparator" w:id="0">
    <w:p w14:paraId="1C324784" w14:textId="77777777" w:rsidR="0028673B" w:rsidRDefault="0028673B"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2"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3"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6"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35" w15:restartNumberingAfterBreak="0">
    <w:nsid w:val="396E6B56"/>
    <w:multiLevelType w:val="hybridMultilevel"/>
    <w:tmpl w:val="E43A1324"/>
    <w:lvl w:ilvl="0" w:tplc="C2B07D3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2"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77F7A16"/>
    <w:multiLevelType w:val="hybridMultilevel"/>
    <w:tmpl w:val="122EE242"/>
    <w:lvl w:ilvl="0" w:tplc="AA423C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9"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2"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63"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4"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68"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num>
  <w:num w:numId="2">
    <w:abstractNumId w:val="40"/>
  </w:num>
  <w:num w:numId="3">
    <w:abstractNumId w:val="12"/>
  </w:num>
  <w:num w:numId="4">
    <w:abstractNumId w:val="8"/>
  </w:num>
  <w:num w:numId="5">
    <w:abstractNumId w:val="47"/>
  </w:num>
  <w:num w:numId="6">
    <w:abstractNumId w:val="62"/>
  </w:num>
  <w:num w:numId="7">
    <w:abstractNumId w:val="67"/>
  </w:num>
  <w:num w:numId="8">
    <w:abstractNumId w:val="34"/>
  </w:num>
  <w:num w:numId="9">
    <w:abstractNumId w:val="41"/>
  </w:num>
  <w:num w:numId="10">
    <w:abstractNumId w:val="15"/>
  </w:num>
  <w:num w:numId="11">
    <w:abstractNumId w:val="61"/>
  </w:num>
  <w:num w:numId="12">
    <w:abstractNumId w:val="29"/>
  </w:num>
  <w:num w:numId="13">
    <w:abstractNumId w:val="6"/>
  </w:num>
  <w:num w:numId="14">
    <w:abstractNumId w:val="11"/>
  </w:num>
  <w:num w:numId="15">
    <w:abstractNumId w:val="54"/>
  </w:num>
  <w:num w:numId="16">
    <w:abstractNumId w:val="45"/>
  </w:num>
  <w:num w:numId="17">
    <w:abstractNumId w:val="20"/>
  </w:num>
  <w:num w:numId="18">
    <w:abstractNumId w:val="14"/>
  </w:num>
  <w:num w:numId="19">
    <w:abstractNumId w:val="53"/>
  </w:num>
  <w:num w:numId="20">
    <w:abstractNumId w:val="19"/>
  </w:num>
  <w:num w:numId="21">
    <w:abstractNumId w:val="25"/>
  </w:num>
  <w:num w:numId="22">
    <w:abstractNumId w:val="36"/>
  </w:num>
  <w:num w:numId="23">
    <w:abstractNumId w:val="48"/>
  </w:num>
  <w:num w:numId="24">
    <w:abstractNumId w:val="16"/>
  </w:num>
  <w:num w:numId="25">
    <w:abstractNumId w:val="26"/>
  </w:num>
  <w:num w:numId="26">
    <w:abstractNumId w:val="37"/>
  </w:num>
  <w:num w:numId="27">
    <w:abstractNumId w:val="65"/>
  </w:num>
  <w:num w:numId="28">
    <w:abstractNumId w:val="66"/>
  </w:num>
  <w:num w:numId="29">
    <w:abstractNumId w:val="23"/>
  </w:num>
  <w:num w:numId="30">
    <w:abstractNumId w:val="43"/>
  </w:num>
  <w:num w:numId="31">
    <w:abstractNumId w:val="0"/>
  </w:num>
  <w:num w:numId="32">
    <w:abstractNumId w:val="1"/>
  </w:num>
  <w:num w:numId="33">
    <w:abstractNumId w:val="42"/>
  </w:num>
  <w:num w:numId="34">
    <w:abstractNumId w:val="28"/>
  </w:num>
  <w:num w:numId="35">
    <w:abstractNumId w:val="21"/>
  </w:num>
  <w:num w:numId="36">
    <w:abstractNumId w:val="27"/>
  </w:num>
  <w:num w:numId="37">
    <w:abstractNumId w:val="4"/>
  </w:num>
  <w:num w:numId="38">
    <w:abstractNumId w:val="5"/>
  </w:num>
  <w:num w:numId="39">
    <w:abstractNumId w:val="7"/>
  </w:num>
  <w:num w:numId="40">
    <w:abstractNumId w:val="35"/>
  </w:num>
  <w:num w:numId="41">
    <w:abstractNumId w:val="50"/>
  </w:num>
  <w:num w:numId="42">
    <w:abstractNumId w:val="68"/>
  </w:num>
  <w:num w:numId="43">
    <w:abstractNumId w:val="33"/>
  </w:num>
  <w:num w:numId="44">
    <w:abstractNumId w:val="3"/>
  </w:num>
  <w:num w:numId="45">
    <w:abstractNumId w:val="38"/>
  </w:num>
  <w:num w:numId="46">
    <w:abstractNumId w:val="63"/>
  </w:num>
  <w:num w:numId="47">
    <w:abstractNumId w:val="44"/>
  </w:num>
  <w:num w:numId="48">
    <w:abstractNumId w:val="22"/>
  </w:num>
  <w:num w:numId="49">
    <w:abstractNumId w:val="9"/>
  </w:num>
  <w:num w:numId="50">
    <w:abstractNumId w:val="24"/>
  </w:num>
  <w:num w:numId="51">
    <w:abstractNumId w:val="13"/>
  </w:num>
  <w:num w:numId="52">
    <w:abstractNumId w:val="59"/>
  </w:num>
  <w:num w:numId="53">
    <w:abstractNumId w:val="10"/>
  </w:num>
  <w:num w:numId="54">
    <w:abstractNumId w:val="51"/>
  </w:num>
  <w:num w:numId="55">
    <w:abstractNumId w:val="32"/>
  </w:num>
  <w:num w:numId="56">
    <w:abstractNumId w:val="60"/>
  </w:num>
  <w:num w:numId="57">
    <w:abstractNumId w:val="30"/>
  </w:num>
  <w:num w:numId="58">
    <w:abstractNumId w:val="52"/>
  </w:num>
  <w:num w:numId="59">
    <w:abstractNumId w:val="39"/>
  </w:num>
  <w:num w:numId="60">
    <w:abstractNumId w:val="56"/>
  </w:num>
  <w:num w:numId="61">
    <w:abstractNumId w:val="49"/>
  </w:num>
  <w:num w:numId="62">
    <w:abstractNumId w:val="57"/>
  </w:num>
  <w:num w:numId="63">
    <w:abstractNumId w:val="55"/>
  </w:num>
  <w:num w:numId="64">
    <w:abstractNumId w:val="46"/>
  </w:num>
  <w:num w:numId="65">
    <w:abstractNumId w:val="2"/>
  </w:num>
  <w:num w:numId="66">
    <w:abstractNumId w:val="64"/>
  </w:num>
  <w:num w:numId="67">
    <w:abstractNumId w:val="17"/>
  </w:num>
  <w:num w:numId="68">
    <w:abstractNumId w:val="31"/>
  </w:num>
  <w:num w:numId="69">
    <w:abstractNumId w:val="18"/>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5A4D"/>
    <w:rsid w:val="00065B72"/>
    <w:rsid w:val="000665F7"/>
    <w:rsid w:val="000669D2"/>
    <w:rsid w:val="00066DB1"/>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A3"/>
    <w:rsid w:val="00134D47"/>
    <w:rsid w:val="00134E91"/>
    <w:rsid w:val="0013544D"/>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F35"/>
    <w:rsid w:val="001B55D0"/>
    <w:rsid w:val="001B6433"/>
    <w:rsid w:val="001B6C70"/>
    <w:rsid w:val="001B6F4C"/>
    <w:rsid w:val="001B7466"/>
    <w:rsid w:val="001B78DD"/>
    <w:rsid w:val="001B7CB7"/>
    <w:rsid w:val="001C0412"/>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4118"/>
    <w:rsid w:val="002052A0"/>
    <w:rsid w:val="0020547F"/>
    <w:rsid w:val="00205A68"/>
    <w:rsid w:val="00207F89"/>
    <w:rsid w:val="0021072A"/>
    <w:rsid w:val="002107DA"/>
    <w:rsid w:val="00210FAF"/>
    <w:rsid w:val="00211DA7"/>
    <w:rsid w:val="00211E85"/>
    <w:rsid w:val="002125E9"/>
    <w:rsid w:val="00213640"/>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3AA1"/>
    <w:rsid w:val="002242AE"/>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2121"/>
    <w:rsid w:val="00242157"/>
    <w:rsid w:val="002437E4"/>
    <w:rsid w:val="00243AE3"/>
    <w:rsid w:val="00243B67"/>
    <w:rsid w:val="00243F76"/>
    <w:rsid w:val="00245170"/>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6312"/>
    <w:rsid w:val="00256A87"/>
    <w:rsid w:val="00260A60"/>
    <w:rsid w:val="00260B22"/>
    <w:rsid w:val="00260C95"/>
    <w:rsid w:val="00262A95"/>
    <w:rsid w:val="00262AF5"/>
    <w:rsid w:val="00262D5B"/>
    <w:rsid w:val="00263D98"/>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5F55"/>
    <w:rsid w:val="002F60C3"/>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C90"/>
    <w:rsid w:val="0032167B"/>
    <w:rsid w:val="00322038"/>
    <w:rsid w:val="003224DF"/>
    <w:rsid w:val="00322FD7"/>
    <w:rsid w:val="003231FB"/>
    <w:rsid w:val="00323756"/>
    <w:rsid w:val="003256A1"/>
    <w:rsid w:val="00325B03"/>
    <w:rsid w:val="00325C34"/>
    <w:rsid w:val="00327A60"/>
    <w:rsid w:val="00330553"/>
    <w:rsid w:val="0033186D"/>
    <w:rsid w:val="00333258"/>
    <w:rsid w:val="00333B5A"/>
    <w:rsid w:val="003342A6"/>
    <w:rsid w:val="00334785"/>
    <w:rsid w:val="00335057"/>
    <w:rsid w:val="00335708"/>
    <w:rsid w:val="0033594C"/>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F16"/>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3301"/>
    <w:rsid w:val="003F43F3"/>
    <w:rsid w:val="003F4716"/>
    <w:rsid w:val="003F48A3"/>
    <w:rsid w:val="003F4F1F"/>
    <w:rsid w:val="003F53BC"/>
    <w:rsid w:val="003F5470"/>
    <w:rsid w:val="003F5E13"/>
    <w:rsid w:val="003F5EEF"/>
    <w:rsid w:val="003F5FFE"/>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21284"/>
    <w:rsid w:val="004213C5"/>
    <w:rsid w:val="00421F4E"/>
    <w:rsid w:val="004239B4"/>
    <w:rsid w:val="00424EB3"/>
    <w:rsid w:val="0042532E"/>
    <w:rsid w:val="00426A5F"/>
    <w:rsid w:val="00427407"/>
    <w:rsid w:val="004274CF"/>
    <w:rsid w:val="00427B46"/>
    <w:rsid w:val="00427E03"/>
    <w:rsid w:val="00430B4C"/>
    <w:rsid w:val="00430F9F"/>
    <w:rsid w:val="0043125F"/>
    <w:rsid w:val="00431823"/>
    <w:rsid w:val="00431E26"/>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EA"/>
    <w:rsid w:val="00456000"/>
    <w:rsid w:val="004560CA"/>
    <w:rsid w:val="00456EB6"/>
    <w:rsid w:val="00457AFA"/>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D25"/>
    <w:rsid w:val="0046599E"/>
    <w:rsid w:val="004665D3"/>
    <w:rsid w:val="00466C1E"/>
    <w:rsid w:val="00467397"/>
    <w:rsid w:val="00470D5F"/>
    <w:rsid w:val="00470D80"/>
    <w:rsid w:val="00471D4A"/>
    <w:rsid w:val="004726B9"/>
    <w:rsid w:val="004728C0"/>
    <w:rsid w:val="00472984"/>
    <w:rsid w:val="00472D8B"/>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BBE"/>
    <w:rsid w:val="005D0C57"/>
    <w:rsid w:val="005D0D1E"/>
    <w:rsid w:val="005D1694"/>
    <w:rsid w:val="005D2959"/>
    <w:rsid w:val="005D2EAD"/>
    <w:rsid w:val="005D3B1C"/>
    <w:rsid w:val="005D79B2"/>
    <w:rsid w:val="005E0A63"/>
    <w:rsid w:val="005E16B5"/>
    <w:rsid w:val="005E21BE"/>
    <w:rsid w:val="005E231D"/>
    <w:rsid w:val="005E31B0"/>
    <w:rsid w:val="005E435D"/>
    <w:rsid w:val="005E5542"/>
    <w:rsid w:val="005E591A"/>
    <w:rsid w:val="005E5D6C"/>
    <w:rsid w:val="005E6B52"/>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8EB"/>
    <w:rsid w:val="00613854"/>
    <w:rsid w:val="00613E44"/>
    <w:rsid w:val="006143E3"/>
    <w:rsid w:val="0061490E"/>
    <w:rsid w:val="00615A15"/>
    <w:rsid w:val="00617897"/>
    <w:rsid w:val="0061798E"/>
    <w:rsid w:val="00620014"/>
    <w:rsid w:val="006201A5"/>
    <w:rsid w:val="006201F6"/>
    <w:rsid w:val="00620818"/>
    <w:rsid w:val="00620834"/>
    <w:rsid w:val="00620970"/>
    <w:rsid w:val="00620C74"/>
    <w:rsid w:val="00622908"/>
    <w:rsid w:val="00622C03"/>
    <w:rsid w:val="00623A6D"/>
    <w:rsid w:val="0062494A"/>
    <w:rsid w:val="00624A6B"/>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A7"/>
    <w:rsid w:val="00644EC1"/>
    <w:rsid w:val="006453FB"/>
    <w:rsid w:val="00646026"/>
    <w:rsid w:val="00646533"/>
    <w:rsid w:val="006473D0"/>
    <w:rsid w:val="006475E3"/>
    <w:rsid w:val="006516EB"/>
    <w:rsid w:val="00652597"/>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34AA"/>
    <w:rsid w:val="00664BDD"/>
    <w:rsid w:val="00665F1B"/>
    <w:rsid w:val="00666163"/>
    <w:rsid w:val="00666214"/>
    <w:rsid w:val="006666AD"/>
    <w:rsid w:val="00670BE5"/>
    <w:rsid w:val="00670CE6"/>
    <w:rsid w:val="00670D7D"/>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BBB"/>
    <w:rsid w:val="00685F3E"/>
    <w:rsid w:val="006876CC"/>
    <w:rsid w:val="00687C61"/>
    <w:rsid w:val="006900EF"/>
    <w:rsid w:val="0069195E"/>
    <w:rsid w:val="00692767"/>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E36"/>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7F6"/>
    <w:rsid w:val="006E6222"/>
    <w:rsid w:val="006E70F2"/>
    <w:rsid w:val="006E7399"/>
    <w:rsid w:val="006E785C"/>
    <w:rsid w:val="006E7A73"/>
    <w:rsid w:val="006E7D3A"/>
    <w:rsid w:val="006E7D9E"/>
    <w:rsid w:val="006E7F7B"/>
    <w:rsid w:val="006F320B"/>
    <w:rsid w:val="006F323B"/>
    <w:rsid w:val="006F3C63"/>
    <w:rsid w:val="006F4C14"/>
    <w:rsid w:val="006F5376"/>
    <w:rsid w:val="006F6389"/>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622C"/>
    <w:rsid w:val="007166A2"/>
    <w:rsid w:val="00716707"/>
    <w:rsid w:val="00716802"/>
    <w:rsid w:val="00716947"/>
    <w:rsid w:val="00716A7F"/>
    <w:rsid w:val="00717062"/>
    <w:rsid w:val="0072026C"/>
    <w:rsid w:val="00720914"/>
    <w:rsid w:val="007223AA"/>
    <w:rsid w:val="00722BCF"/>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4CAC"/>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D97"/>
    <w:rsid w:val="00763FB1"/>
    <w:rsid w:val="00764527"/>
    <w:rsid w:val="0076490F"/>
    <w:rsid w:val="00764CB3"/>
    <w:rsid w:val="00765051"/>
    <w:rsid w:val="00765B69"/>
    <w:rsid w:val="00765D65"/>
    <w:rsid w:val="00766FB6"/>
    <w:rsid w:val="0076700E"/>
    <w:rsid w:val="007676E0"/>
    <w:rsid w:val="00771BEE"/>
    <w:rsid w:val="0077420C"/>
    <w:rsid w:val="00774A80"/>
    <w:rsid w:val="00774E6D"/>
    <w:rsid w:val="007750FC"/>
    <w:rsid w:val="007757E5"/>
    <w:rsid w:val="00775DF7"/>
    <w:rsid w:val="00776E08"/>
    <w:rsid w:val="00777625"/>
    <w:rsid w:val="007778A0"/>
    <w:rsid w:val="00780266"/>
    <w:rsid w:val="007802B1"/>
    <w:rsid w:val="00780446"/>
    <w:rsid w:val="00781163"/>
    <w:rsid w:val="00781335"/>
    <w:rsid w:val="007813B2"/>
    <w:rsid w:val="00781ED4"/>
    <w:rsid w:val="00781FEF"/>
    <w:rsid w:val="00783F0D"/>
    <w:rsid w:val="0078454E"/>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6D9"/>
    <w:rsid w:val="00795CA4"/>
    <w:rsid w:val="00795D7C"/>
    <w:rsid w:val="00796AB9"/>
    <w:rsid w:val="00797656"/>
    <w:rsid w:val="007978F1"/>
    <w:rsid w:val="007A13D3"/>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AD0"/>
    <w:rsid w:val="008C4515"/>
    <w:rsid w:val="008C55B5"/>
    <w:rsid w:val="008C571A"/>
    <w:rsid w:val="008C71D0"/>
    <w:rsid w:val="008D076F"/>
    <w:rsid w:val="008D0D2B"/>
    <w:rsid w:val="008D13FF"/>
    <w:rsid w:val="008D14AF"/>
    <w:rsid w:val="008D1911"/>
    <w:rsid w:val="008D215B"/>
    <w:rsid w:val="008D2CE3"/>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77C"/>
    <w:rsid w:val="008E6F41"/>
    <w:rsid w:val="008E6FE8"/>
    <w:rsid w:val="008E784E"/>
    <w:rsid w:val="008F12C6"/>
    <w:rsid w:val="008F1CCD"/>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35D7"/>
    <w:rsid w:val="00AB4615"/>
    <w:rsid w:val="00AB4C47"/>
    <w:rsid w:val="00AB5EF5"/>
    <w:rsid w:val="00AB61FD"/>
    <w:rsid w:val="00AB62C8"/>
    <w:rsid w:val="00AB7326"/>
    <w:rsid w:val="00AB73B4"/>
    <w:rsid w:val="00AB7FA4"/>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4F7"/>
    <w:rsid w:val="00AD6A6B"/>
    <w:rsid w:val="00AE0234"/>
    <w:rsid w:val="00AE06A6"/>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F0E"/>
    <w:rsid w:val="00C0424C"/>
    <w:rsid w:val="00C046C4"/>
    <w:rsid w:val="00C04B6B"/>
    <w:rsid w:val="00C05870"/>
    <w:rsid w:val="00C05AD8"/>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4149"/>
    <w:rsid w:val="00C8417D"/>
    <w:rsid w:val="00C841AC"/>
    <w:rsid w:val="00C85975"/>
    <w:rsid w:val="00C86229"/>
    <w:rsid w:val="00C869E3"/>
    <w:rsid w:val="00C86E8F"/>
    <w:rsid w:val="00C87CC6"/>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16CE"/>
    <w:rsid w:val="00CA17BF"/>
    <w:rsid w:val="00CA1958"/>
    <w:rsid w:val="00CA2646"/>
    <w:rsid w:val="00CA283A"/>
    <w:rsid w:val="00CA2E47"/>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C0A"/>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BFF"/>
    <w:rsid w:val="00D01059"/>
    <w:rsid w:val="00D01B13"/>
    <w:rsid w:val="00D021D0"/>
    <w:rsid w:val="00D02866"/>
    <w:rsid w:val="00D02F27"/>
    <w:rsid w:val="00D03DB2"/>
    <w:rsid w:val="00D04030"/>
    <w:rsid w:val="00D04B18"/>
    <w:rsid w:val="00D04DEA"/>
    <w:rsid w:val="00D05284"/>
    <w:rsid w:val="00D053A3"/>
    <w:rsid w:val="00D05440"/>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B61"/>
    <w:rsid w:val="00D702F7"/>
    <w:rsid w:val="00D70696"/>
    <w:rsid w:val="00D718DB"/>
    <w:rsid w:val="00D7237B"/>
    <w:rsid w:val="00D726DE"/>
    <w:rsid w:val="00D73332"/>
    <w:rsid w:val="00D7345F"/>
    <w:rsid w:val="00D73946"/>
    <w:rsid w:val="00D74A9F"/>
    <w:rsid w:val="00D7568E"/>
    <w:rsid w:val="00D75C23"/>
    <w:rsid w:val="00D75C89"/>
    <w:rsid w:val="00D75CDC"/>
    <w:rsid w:val="00D75CF9"/>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349B"/>
    <w:rsid w:val="00DA3E74"/>
    <w:rsid w:val="00DA425A"/>
    <w:rsid w:val="00DA54F8"/>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C17"/>
    <w:rsid w:val="00DC2DBB"/>
    <w:rsid w:val="00DC342B"/>
    <w:rsid w:val="00DC34D2"/>
    <w:rsid w:val="00DC3849"/>
    <w:rsid w:val="00DC49EB"/>
    <w:rsid w:val="00DC5812"/>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7694"/>
    <w:rsid w:val="00DE778E"/>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E59"/>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C47"/>
    <w:rsid w:val="00F91FF3"/>
    <w:rsid w:val="00F9323A"/>
    <w:rsid w:val="00F933E5"/>
    <w:rsid w:val="00F93C77"/>
    <w:rsid w:val="00F93CFD"/>
    <w:rsid w:val="00F94509"/>
    <w:rsid w:val="00F94BE8"/>
    <w:rsid w:val="00F94D2F"/>
    <w:rsid w:val="00F95976"/>
    <w:rsid w:val="00F95EA7"/>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5F5"/>
    <w:rsid w:val="00FB570D"/>
    <w:rsid w:val="00FB5DDD"/>
    <w:rsid w:val="00FB5E3B"/>
    <w:rsid w:val="00FB6F1E"/>
    <w:rsid w:val="00FB7CD4"/>
    <w:rsid w:val="00FC0237"/>
    <w:rsid w:val="00FC0342"/>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chart" Target="charts/chart1.xml"/><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8.jpe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WI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668976576"/>
        <c:axId val="-668974944"/>
      </c:barChart>
      <c:catAx>
        <c:axId val="-668976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974944"/>
        <c:crosses val="autoZero"/>
        <c:auto val="1"/>
        <c:lblAlgn val="ctr"/>
        <c:lblOffset val="100"/>
        <c:noMultiLvlLbl val="0"/>
      </c:catAx>
      <c:valAx>
        <c:axId val="-6689749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97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55435-AB8D-4E99-BCF2-9802A25FD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0</TotalTime>
  <Pages>149</Pages>
  <Words>40876</Words>
  <Characters>232999</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3</cp:revision>
  <cp:lastPrinted>2020-09-07T14:16:00Z</cp:lastPrinted>
  <dcterms:created xsi:type="dcterms:W3CDTF">2020-07-26T07:09:00Z</dcterms:created>
  <dcterms:modified xsi:type="dcterms:W3CDTF">2021-01-1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